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4997F3" w14:textId="77777777" w:rsidR="00EB6349" w:rsidRPr="00464673" w:rsidRDefault="00EB6349" w:rsidP="00EB6349">
      <w:pPr>
        <w:spacing w:line="480" w:lineRule="auto"/>
        <w:jc w:val="center"/>
        <w:rPr>
          <w:rFonts w:ascii="Times New Roman" w:eastAsia="Times New Roman" w:hAnsi="Times New Roman" w:cs="Times New Roman"/>
          <w:b/>
          <w:color w:val="000000" w:themeColor="text1"/>
          <w:sz w:val="24"/>
          <w:szCs w:val="24"/>
        </w:rPr>
      </w:pPr>
      <w:r w:rsidRPr="00464673">
        <w:rPr>
          <w:rFonts w:ascii="Times New Roman" w:eastAsia="Times New Roman" w:hAnsi="Times New Roman" w:cs="Times New Roman"/>
          <w:b/>
          <w:color w:val="000000" w:themeColor="text1"/>
          <w:sz w:val="24"/>
          <w:szCs w:val="24"/>
        </w:rPr>
        <w:t>BAB IV</w:t>
      </w:r>
    </w:p>
    <w:p w14:paraId="475737C5" w14:textId="77777777" w:rsidR="00EB6349" w:rsidRPr="00464673" w:rsidRDefault="00EB6349" w:rsidP="00EB6349">
      <w:pPr>
        <w:spacing w:line="480" w:lineRule="auto"/>
        <w:jc w:val="center"/>
        <w:rPr>
          <w:rFonts w:ascii="Times New Roman" w:eastAsia="Times New Roman" w:hAnsi="Times New Roman" w:cs="Times New Roman"/>
          <w:b/>
          <w:color w:val="000000" w:themeColor="text1"/>
          <w:sz w:val="24"/>
          <w:szCs w:val="24"/>
        </w:rPr>
      </w:pPr>
      <w:r w:rsidRPr="00464673">
        <w:rPr>
          <w:rFonts w:ascii="Times New Roman" w:eastAsia="Times New Roman" w:hAnsi="Times New Roman" w:cs="Times New Roman"/>
          <w:b/>
          <w:color w:val="000000" w:themeColor="text1"/>
          <w:sz w:val="24"/>
          <w:szCs w:val="24"/>
        </w:rPr>
        <w:t>HASIL PENELITIAN DAN PEMBAHASAN</w:t>
      </w:r>
    </w:p>
    <w:p w14:paraId="78034905" w14:textId="77777777" w:rsidR="00EB6349" w:rsidRPr="00464673" w:rsidRDefault="00EB6349" w:rsidP="00EB6349">
      <w:pPr>
        <w:numPr>
          <w:ilvl w:val="0"/>
          <w:numId w:val="59"/>
        </w:numPr>
        <w:spacing w:line="480" w:lineRule="auto"/>
        <w:ind w:left="425" w:hanging="425"/>
        <w:jc w:val="both"/>
        <w:rPr>
          <w:rFonts w:ascii="Times New Roman" w:eastAsia="Times New Roman" w:hAnsi="Times New Roman" w:cs="Times New Roman"/>
          <w:b/>
          <w:color w:val="000000" w:themeColor="text1"/>
          <w:sz w:val="24"/>
          <w:szCs w:val="24"/>
        </w:rPr>
      </w:pPr>
      <w:r w:rsidRPr="00464673">
        <w:rPr>
          <w:rFonts w:ascii="Times New Roman" w:eastAsia="Times New Roman" w:hAnsi="Times New Roman" w:cs="Times New Roman"/>
          <w:b/>
          <w:color w:val="000000" w:themeColor="text1"/>
          <w:sz w:val="24"/>
          <w:szCs w:val="24"/>
        </w:rPr>
        <w:t>Gambaran Umum Obyek Penelitian</w:t>
      </w:r>
    </w:p>
    <w:p w14:paraId="31153775" w14:textId="77777777" w:rsidR="00EB6349" w:rsidRPr="00464673" w:rsidRDefault="00EB6349" w:rsidP="00EB6349">
      <w:pPr>
        <w:numPr>
          <w:ilvl w:val="0"/>
          <w:numId w:val="60"/>
        </w:numPr>
        <w:spacing w:line="480" w:lineRule="auto"/>
        <w:ind w:left="782"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Profil Koperasi Simpan Pinjam dan Pembiayaan Syariah Bina Insan Mandiri</w:t>
      </w:r>
    </w:p>
    <w:p w14:paraId="15FD5A0D" w14:textId="7CFD97BF" w:rsidR="00EB6349" w:rsidRPr="00464673" w:rsidRDefault="00EB6349" w:rsidP="00EB6349">
      <w:pPr>
        <w:spacing w:line="480" w:lineRule="auto"/>
        <w:ind w:left="782" w:firstLine="658"/>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 xml:space="preserve">Koperasi Simpan Pinjam dan Pembiayaan Syariah Bina Insan Mandiri </w:t>
      </w:r>
      <w:r w:rsidRPr="00464673">
        <w:rPr>
          <w:rFonts w:ascii="Times New Roman" w:eastAsia="Times New Roman" w:hAnsi="Times New Roman" w:cs="Times New Roman"/>
          <w:i/>
          <w:color w:val="000000" w:themeColor="text1"/>
          <w:sz w:val="24"/>
          <w:szCs w:val="24"/>
        </w:rPr>
        <w:t>(KSPPS BIM)</w:t>
      </w:r>
      <w:r w:rsidRPr="00464673">
        <w:rPr>
          <w:rFonts w:ascii="Times New Roman" w:eastAsia="Times New Roman" w:hAnsi="Times New Roman" w:cs="Times New Roman"/>
          <w:color w:val="000000" w:themeColor="text1"/>
          <w:sz w:val="24"/>
          <w:szCs w:val="24"/>
        </w:rPr>
        <w:t xml:space="preserve"> merupakan lembaga keuangan mikro syariah dibawah pembinaan Dinas Perindag Koperasi dan UMKM Kabupaten Karanganyar. Didirikan pada tanggal 25 Maret 2006. Lembaga ini bergerak dalam sektor jasa keuangan syariah, meliputi pengelolaan Baitul Maal yakni </w:t>
      </w:r>
      <w:r w:rsidR="009E5268">
        <w:rPr>
          <w:rFonts w:ascii="Times New Roman" w:eastAsia="Times New Roman" w:hAnsi="Times New Roman" w:cs="Times New Roman"/>
          <w:color w:val="000000" w:themeColor="text1"/>
          <w:sz w:val="24"/>
          <w:szCs w:val="24"/>
        </w:rPr>
        <w:t>menerima dan menyalurkan dana-</w:t>
      </w:r>
      <w:r w:rsidRPr="00464673">
        <w:rPr>
          <w:rFonts w:ascii="Times New Roman" w:eastAsia="Times New Roman" w:hAnsi="Times New Roman" w:cs="Times New Roman"/>
          <w:color w:val="000000" w:themeColor="text1"/>
          <w:sz w:val="24"/>
          <w:szCs w:val="24"/>
        </w:rPr>
        <w:t xml:space="preserve">dana Zakat, </w:t>
      </w:r>
      <w:r w:rsidR="009E5268">
        <w:rPr>
          <w:rFonts w:ascii="Times New Roman" w:eastAsia="Times New Roman" w:hAnsi="Times New Roman" w:cs="Times New Roman"/>
          <w:color w:val="000000" w:themeColor="text1"/>
          <w:sz w:val="24"/>
          <w:szCs w:val="24"/>
        </w:rPr>
        <w:t>Infaq dan Shodaqoh serta dana-</w:t>
      </w:r>
      <w:r w:rsidRPr="00464673">
        <w:rPr>
          <w:rFonts w:ascii="Times New Roman" w:eastAsia="Times New Roman" w:hAnsi="Times New Roman" w:cs="Times New Roman"/>
          <w:color w:val="000000" w:themeColor="text1"/>
          <w:sz w:val="24"/>
          <w:szCs w:val="24"/>
        </w:rPr>
        <w:t xml:space="preserve">dana sosial lainnya. Adapun usaha pokok kami adalah pengelolaan Baitul </w:t>
      </w:r>
      <w:r w:rsidR="009E5268">
        <w:rPr>
          <w:rFonts w:ascii="Times New Roman" w:eastAsia="Times New Roman" w:hAnsi="Times New Roman" w:cs="Times New Roman"/>
          <w:color w:val="000000" w:themeColor="text1"/>
          <w:sz w:val="24"/>
          <w:szCs w:val="24"/>
        </w:rPr>
        <w:t>Tamwil yakni pengelolaan dana-</w:t>
      </w:r>
      <w:r w:rsidRPr="00464673">
        <w:rPr>
          <w:rFonts w:ascii="Times New Roman" w:eastAsia="Times New Roman" w:hAnsi="Times New Roman" w:cs="Times New Roman"/>
          <w:color w:val="000000" w:themeColor="text1"/>
          <w:sz w:val="24"/>
          <w:szCs w:val="24"/>
        </w:rPr>
        <w:t>dana simpanan dan investasi anggota serta menyalurkan pembiayaan</w:t>
      </w:r>
      <w:r w:rsidR="009E5268">
        <w:rPr>
          <w:rFonts w:ascii="Times New Roman" w:eastAsia="Times New Roman" w:hAnsi="Times New Roman" w:cs="Times New Roman"/>
          <w:color w:val="000000" w:themeColor="text1"/>
          <w:sz w:val="24"/>
          <w:szCs w:val="24"/>
        </w:rPr>
        <w:t xml:space="preserve"> berdasarkan pola dan prinsip-</w:t>
      </w:r>
      <w:r w:rsidRPr="00464673">
        <w:rPr>
          <w:rFonts w:ascii="Times New Roman" w:eastAsia="Times New Roman" w:hAnsi="Times New Roman" w:cs="Times New Roman"/>
          <w:color w:val="000000" w:themeColor="text1"/>
          <w:sz w:val="24"/>
          <w:szCs w:val="24"/>
        </w:rPr>
        <w:t xml:space="preserve">prinsip syariah Islam. </w:t>
      </w:r>
      <w:r w:rsidRPr="00464673">
        <w:rPr>
          <w:rFonts w:ascii="Times New Roman" w:eastAsiaTheme="minorHAnsi" w:hAnsi="Times New Roman" w:cs="Times New Roman"/>
          <w:color w:val="000000" w:themeColor="text1"/>
          <w:sz w:val="24"/>
          <w:szCs w:val="24"/>
          <w:lang w:eastAsia="en-US"/>
        </w:rPr>
        <w:t>KSPPS BIM beralamatkan di Jl. Solo – Purwodadi Km. 8 Selokaton, Gondangrejo, Karangannyar.</w:t>
      </w:r>
    </w:p>
    <w:p w14:paraId="33745055" w14:textId="77777777" w:rsidR="00EB6349" w:rsidRPr="00464673" w:rsidRDefault="00EB6349" w:rsidP="00EB6349">
      <w:pPr>
        <w:numPr>
          <w:ilvl w:val="0"/>
          <w:numId w:val="60"/>
        </w:numPr>
        <w:spacing w:line="480" w:lineRule="auto"/>
        <w:ind w:left="782"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Visi dan Misi Koperasi Simpan Pinjam dan Pembiayaan Syariah Bina Insan Mandiri</w:t>
      </w:r>
    </w:p>
    <w:p w14:paraId="103A9BC8" w14:textId="77777777" w:rsidR="00EB6349" w:rsidRPr="00464673" w:rsidRDefault="00EB6349" w:rsidP="004E7E37">
      <w:pPr>
        <w:numPr>
          <w:ilvl w:val="0"/>
          <w:numId w:val="67"/>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Visi</w:t>
      </w:r>
    </w:p>
    <w:p w14:paraId="33770566" w14:textId="6E5CD887" w:rsidR="00EB6349" w:rsidRPr="00464673" w:rsidRDefault="00EB6349" w:rsidP="00EB6349">
      <w:pPr>
        <w:spacing w:line="480" w:lineRule="auto"/>
        <w:ind w:left="1151" w:firstLine="56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jadi lembaga keuangan syariah berkelas dunia yang profesional sehat, k</w:t>
      </w:r>
      <w:r w:rsidR="009E5268">
        <w:rPr>
          <w:rFonts w:ascii="Times New Roman" w:eastAsia="Times New Roman" w:hAnsi="Times New Roman" w:cs="Times New Roman"/>
          <w:color w:val="000000" w:themeColor="text1"/>
          <w:sz w:val="24"/>
          <w:szCs w:val="24"/>
        </w:rPr>
        <w:t>uat dan sesuai dengan prinsip-</w:t>
      </w:r>
      <w:r w:rsidRPr="00464673">
        <w:rPr>
          <w:rFonts w:ascii="Times New Roman" w:eastAsia="Times New Roman" w:hAnsi="Times New Roman" w:cs="Times New Roman"/>
          <w:color w:val="000000" w:themeColor="text1"/>
          <w:sz w:val="24"/>
          <w:szCs w:val="24"/>
        </w:rPr>
        <w:t>prinsip muamalah syariah.</w:t>
      </w:r>
    </w:p>
    <w:p w14:paraId="7816E74D" w14:textId="77777777" w:rsidR="00EB6349" w:rsidRPr="00464673" w:rsidRDefault="00EB6349" w:rsidP="00EB6349">
      <w:pPr>
        <w:spacing w:line="480" w:lineRule="auto"/>
        <w:ind w:left="1151" w:firstLine="567"/>
        <w:jc w:val="both"/>
        <w:rPr>
          <w:rFonts w:ascii="Times New Roman" w:eastAsia="Times New Roman" w:hAnsi="Times New Roman" w:cs="Times New Roman"/>
          <w:color w:val="000000" w:themeColor="text1"/>
          <w:sz w:val="24"/>
          <w:szCs w:val="24"/>
        </w:rPr>
      </w:pPr>
      <w:bookmarkStart w:id="0" w:name="_GoBack"/>
      <w:bookmarkEnd w:id="0"/>
    </w:p>
    <w:p w14:paraId="21B47F98" w14:textId="77777777" w:rsidR="00EB6349" w:rsidRPr="00464673" w:rsidRDefault="00EB6349" w:rsidP="004E7E37">
      <w:pPr>
        <w:numPr>
          <w:ilvl w:val="0"/>
          <w:numId w:val="67"/>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lastRenderedPageBreak/>
        <w:t>Misi</w:t>
      </w:r>
    </w:p>
    <w:p w14:paraId="248F9F32" w14:textId="3E9EB130" w:rsidR="00EB6349" w:rsidRPr="00464673" w:rsidRDefault="00EB6349" w:rsidP="00EB6349">
      <w:pPr>
        <w:spacing w:line="480" w:lineRule="auto"/>
        <w:ind w:left="1151" w:firstLine="56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wujudkan tatanan perekonomian masyarakat yang amanah, adil, makmur dan</w:t>
      </w:r>
      <w:r w:rsidR="009E5268">
        <w:rPr>
          <w:rFonts w:ascii="Times New Roman" w:eastAsia="Times New Roman" w:hAnsi="Times New Roman" w:cs="Times New Roman"/>
          <w:color w:val="000000" w:themeColor="text1"/>
          <w:sz w:val="24"/>
          <w:szCs w:val="24"/>
        </w:rPr>
        <w:t xml:space="preserve"> sejahtera atas dasar prinsip-</w:t>
      </w:r>
      <w:r w:rsidRPr="00464673">
        <w:rPr>
          <w:rFonts w:ascii="Times New Roman" w:eastAsia="Times New Roman" w:hAnsi="Times New Roman" w:cs="Times New Roman"/>
          <w:color w:val="000000" w:themeColor="text1"/>
          <w:sz w:val="24"/>
          <w:szCs w:val="24"/>
        </w:rPr>
        <w:t>prinsip syariah dalam rangka mengharapkan keridhoan Allah SWT.</w:t>
      </w:r>
    </w:p>
    <w:p w14:paraId="34DB04C0" w14:textId="77777777" w:rsidR="00EB6349" w:rsidRPr="007E7566" w:rsidRDefault="00EB6349" w:rsidP="00EB6349">
      <w:pPr>
        <w:numPr>
          <w:ilvl w:val="0"/>
          <w:numId w:val="60"/>
        </w:numPr>
        <w:spacing w:line="480" w:lineRule="auto"/>
        <w:ind w:left="782"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Struktur Organisasi</w:t>
      </w:r>
    </w:p>
    <w:p w14:paraId="51520D72" w14:textId="77777777" w:rsidR="00EB6349" w:rsidRDefault="00EB6349" w:rsidP="00EB6349">
      <w:pPr>
        <w:jc w:val="center"/>
        <w:rPr>
          <w:rFonts w:ascii="Times New Roman" w:eastAsia="Times New Roman" w:hAnsi="Times New Roman" w:cs="Times New Roman"/>
          <w:color w:val="000000" w:themeColor="text1"/>
          <w:sz w:val="24"/>
          <w:szCs w:val="24"/>
        </w:rPr>
      </w:pPr>
      <w:r>
        <w:rPr>
          <w:noProof/>
        </w:rPr>
        <mc:AlternateContent>
          <mc:Choice Requires="wps">
            <w:drawing>
              <wp:anchor distT="0" distB="0" distL="114300" distR="114300" simplePos="0" relativeHeight="251671552" behindDoc="0" locked="0" layoutInCell="1" allowOverlap="1" wp14:anchorId="54738442" wp14:editId="6EA5C0CC">
                <wp:simplePos x="0" y="0"/>
                <wp:positionH relativeFrom="column">
                  <wp:posOffset>2788920</wp:posOffset>
                </wp:positionH>
                <wp:positionV relativeFrom="paragraph">
                  <wp:posOffset>2835275</wp:posOffset>
                </wp:positionV>
                <wp:extent cx="1257300" cy="444500"/>
                <wp:effectExtent l="0" t="0" r="19050" b="12700"/>
                <wp:wrapNone/>
                <wp:docPr id="62" name="Text Box 62"/>
                <wp:cNvGraphicFramePr/>
                <a:graphic xmlns:a="http://schemas.openxmlformats.org/drawingml/2006/main">
                  <a:graphicData uri="http://schemas.microsoft.com/office/word/2010/wordprocessingShape">
                    <wps:wsp>
                      <wps:cNvSpPr txBox="1"/>
                      <wps:spPr>
                        <a:xfrm>
                          <a:off x="0" y="0"/>
                          <a:ext cx="1257300" cy="444500"/>
                        </a:xfrm>
                        <a:prstGeom prst="rect">
                          <a:avLst/>
                        </a:prstGeom>
                        <a:solidFill>
                          <a:schemeClr val="lt1"/>
                        </a:solidFill>
                        <a:ln w="12700">
                          <a:solidFill>
                            <a:prstClr val="black"/>
                          </a:solidFill>
                        </a:ln>
                      </wps:spPr>
                      <wps:txbx>
                        <w:txbxContent>
                          <w:p w14:paraId="2310DAF5" w14:textId="77777777" w:rsidR="009E5268" w:rsidRPr="009F5399" w:rsidRDefault="009E5268" w:rsidP="00EB6349">
                            <w:pPr>
                              <w:jc w:val="center"/>
                              <w:rPr>
                                <w:rFonts w:asciiTheme="majorBidi" w:hAnsiTheme="majorBidi" w:cstheme="majorBidi"/>
                              </w:rPr>
                            </w:pPr>
                            <w:r>
                              <w:rPr>
                                <w:rFonts w:asciiTheme="majorBidi" w:hAnsiTheme="majorBidi" w:cstheme="majorBidi"/>
                              </w:rPr>
                              <w:t>MANAGER OPER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4738442" id="_x0000_t202" coordsize="21600,21600" o:spt="202" path="m,l,21600r21600,l21600,xe">
                <v:stroke joinstyle="miter"/>
                <v:path gradientshapeok="t" o:connecttype="rect"/>
              </v:shapetype>
              <v:shape id="Text Box 62" o:spid="_x0000_s1026" type="#_x0000_t202" style="position:absolute;left:0;text-align:left;margin-left:219.6pt;margin-top:223.25pt;width:99pt;height:3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" fillcolor="white [3201]" strokeweight="1pt">
                <v:textbox>
                  <w:txbxContent>
                    <w:p w14:paraId="2310DAF5" w14:textId="77777777" w:rsidR="009E5268" w:rsidRPr="009F5399" w:rsidRDefault="009E5268" w:rsidP="00EB6349">
                      <w:pPr>
                        <w:jc w:val="center"/>
                        <w:rPr>
                          <w:rFonts w:asciiTheme="majorBidi" w:hAnsiTheme="majorBidi" w:cstheme="majorBidi"/>
                        </w:rPr>
                      </w:pPr>
                      <w:r>
                        <w:rPr>
                          <w:rFonts w:asciiTheme="majorBidi" w:hAnsiTheme="majorBidi" w:cstheme="majorBidi"/>
                        </w:rPr>
                        <w:t>MANAGER OPERASIONAL</w:t>
                      </w:r>
                    </w:p>
                  </w:txbxContent>
                </v:textbox>
              </v:shape>
            </w:pict>
          </mc:Fallback>
        </mc:AlternateContent>
      </w:r>
      <w:r w:rsidRPr="00165A54">
        <w:rPr>
          <w:noProof/>
        </w:rPr>
        <mc:AlternateContent>
          <mc:Choice Requires="wpg">
            <w:drawing>
              <wp:anchor distT="0" distB="0" distL="114300" distR="114300" simplePos="0" relativeHeight="251670528" behindDoc="0" locked="0" layoutInCell="1" allowOverlap="1" wp14:anchorId="67E256BB" wp14:editId="71263140">
                <wp:simplePos x="0" y="0"/>
                <wp:positionH relativeFrom="column">
                  <wp:posOffset>83820</wp:posOffset>
                </wp:positionH>
                <wp:positionV relativeFrom="paragraph">
                  <wp:posOffset>283210</wp:posOffset>
                </wp:positionV>
                <wp:extent cx="4895850" cy="4445000"/>
                <wp:effectExtent l="0" t="0" r="19050" b="12700"/>
                <wp:wrapTopAndBottom/>
                <wp:docPr id="19" name="Group 19"/>
                <wp:cNvGraphicFramePr/>
                <a:graphic xmlns:a="http://schemas.openxmlformats.org/drawingml/2006/main">
                  <a:graphicData uri="http://schemas.microsoft.com/office/word/2010/wordprocessingGroup">
                    <wpg:wgp>
                      <wpg:cNvGrpSpPr/>
                      <wpg:grpSpPr>
                        <a:xfrm>
                          <a:off x="0" y="0"/>
                          <a:ext cx="4895850" cy="4445000"/>
                          <a:chOff x="0" y="0"/>
                          <a:chExt cx="5212715" cy="4667250"/>
                        </a:xfrm>
                      </wpg:grpSpPr>
                      <wps:wsp>
                        <wps:cNvPr id="20" name="Straight Arrow Connector 20"/>
                        <wps:cNvCnPr/>
                        <wps:spPr>
                          <a:xfrm>
                            <a:off x="4324350" y="2371725"/>
                            <a:ext cx="0" cy="946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1" name="Group 21"/>
                        <wpg:cNvGrpSpPr/>
                        <wpg:grpSpPr>
                          <a:xfrm>
                            <a:off x="0" y="0"/>
                            <a:ext cx="5212715" cy="4667250"/>
                            <a:chOff x="0" y="0"/>
                            <a:chExt cx="5212715" cy="4667250"/>
                          </a:xfrm>
                        </wpg:grpSpPr>
                        <wps:wsp>
                          <wps:cNvPr id="22" name="Text Box 22"/>
                          <wps:cNvSpPr txBox="1"/>
                          <wps:spPr>
                            <a:xfrm>
                              <a:off x="1847850" y="0"/>
                              <a:ext cx="1397000" cy="552450"/>
                            </a:xfrm>
                            <a:prstGeom prst="rect">
                              <a:avLst/>
                            </a:prstGeom>
                            <a:solidFill>
                              <a:schemeClr val="lt1"/>
                            </a:solidFill>
                            <a:ln w="12700">
                              <a:solidFill>
                                <a:prstClr val="black"/>
                              </a:solidFill>
                            </a:ln>
                          </wps:spPr>
                          <wps:txbx>
                            <w:txbxContent>
                              <w:p w14:paraId="72D07746" w14:textId="77777777" w:rsidR="009E5268" w:rsidRPr="009F5399" w:rsidRDefault="009E5268" w:rsidP="00EB6349">
                                <w:pPr>
                                  <w:jc w:val="center"/>
                                  <w:rPr>
                                    <w:rFonts w:asciiTheme="majorBidi" w:hAnsiTheme="majorBidi" w:cstheme="majorBidi"/>
                                  </w:rPr>
                                </w:pPr>
                                <w:r w:rsidRPr="009F5399">
                                  <w:rPr>
                                    <w:rFonts w:asciiTheme="majorBidi" w:hAnsiTheme="majorBidi" w:cstheme="majorBidi"/>
                                  </w:rPr>
                                  <w:t xml:space="preserve">RAPAT </w:t>
                                </w:r>
                                <w:r w:rsidRPr="009F5399">
                                  <w:rPr>
                                    <w:rFonts w:asciiTheme="majorBidi" w:hAnsiTheme="majorBidi" w:cstheme="majorBidi"/>
                                  </w:rPr>
                                  <w:t xml:space="preserve">ANGGOTA </w:t>
                                </w:r>
                              </w:p>
                              <w:p w14:paraId="427CA4A0" w14:textId="77777777" w:rsidR="009E5268" w:rsidRPr="009F5399" w:rsidRDefault="009E5268" w:rsidP="00EB6349">
                                <w:pPr>
                                  <w:jc w:val="center"/>
                                  <w:rPr>
                                    <w:rFonts w:asciiTheme="majorBidi" w:hAnsiTheme="majorBidi" w:cstheme="majorBidi"/>
                                  </w:rPr>
                                </w:pPr>
                                <w:r w:rsidRPr="009F5399">
                                  <w:rPr>
                                    <w:rFonts w:asciiTheme="majorBidi" w:hAnsiTheme="majorBidi" w:cstheme="majorBidi"/>
                                  </w:rPr>
                                  <w:t>TAHU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Text Box 23"/>
                          <wps:cNvSpPr txBox="1"/>
                          <wps:spPr>
                            <a:xfrm>
                              <a:off x="1838325" y="885825"/>
                              <a:ext cx="1397000" cy="263525"/>
                            </a:xfrm>
                            <a:prstGeom prst="rect">
                              <a:avLst/>
                            </a:prstGeom>
                            <a:solidFill>
                              <a:schemeClr val="lt1"/>
                            </a:solidFill>
                            <a:ln w="12700">
                              <a:solidFill>
                                <a:prstClr val="black"/>
                              </a:solidFill>
                            </a:ln>
                          </wps:spPr>
                          <wps:txbx>
                            <w:txbxContent>
                              <w:p w14:paraId="057EAD44" w14:textId="77777777" w:rsidR="009E5268" w:rsidRPr="009F5399" w:rsidRDefault="009E5268" w:rsidP="00EB6349">
                                <w:pPr>
                                  <w:jc w:val="center"/>
                                  <w:rPr>
                                    <w:rFonts w:asciiTheme="majorBidi" w:hAnsiTheme="majorBidi" w:cstheme="majorBidi"/>
                                  </w:rPr>
                                </w:pPr>
                                <w:r w:rsidRPr="009F5399">
                                  <w:rPr>
                                    <w:rFonts w:asciiTheme="majorBidi" w:hAnsiTheme="majorBidi" w:cstheme="majorBidi"/>
                                  </w:rPr>
                                  <w:t>PENGUR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3686175" y="895350"/>
                              <a:ext cx="1430655" cy="264160"/>
                            </a:xfrm>
                            <a:prstGeom prst="rect">
                              <a:avLst/>
                            </a:prstGeom>
                            <a:solidFill>
                              <a:schemeClr val="lt1"/>
                            </a:solidFill>
                            <a:ln w="12700">
                              <a:solidFill>
                                <a:prstClr val="black"/>
                              </a:solidFill>
                            </a:ln>
                          </wps:spPr>
                          <wps:txbx>
                            <w:txbxContent>
                              <w:p w14:paraId="41EF996F" w14:textId="77777777" w:rsidR="009E5268" w:rsidRPr="009F5399" w:rsidRDefault="009E5268" w:rsidP="00EB6349">
                                <w:pPr>
                                  <w:jc w:val="center"/>
                                  <w:rPr>
                                    <w:rFonts w:asciiTheme="majorBidi" w:hAnsiTheme="majorBidi" w:cstheme="majorBidi"/>
                                  </w:rPr>
                                </w:pPr>
                                <w:r w:rsidRPr="009F5399">
                                  <w:rPr>
                                    <w:rFonts w:asciiTheme="majorBidi" w:hAnsiTheme="majorBidi" w:cstheme="majorBidi"/>
                                  </w:rPr>
                                  <w:t>PENGAW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0" y="895350"/>
                              <a:ext cx="1408430" cy="264160"/>
                            </a:xfrm>
                            <a:prstGeom prst="rect">
                              <a:avLst/>
                            </a:prstGeom>
                            <a:solidFill>
                              <a:schemeClr val="lt1"/>
                            </a:solidFill>
                            <a:ln w="12700">
                              <a:solidFill>
                                <a:prstClr val="black"/>
                              </a:solidFill>
                            </a:ln>
                          </wps:spPr>
                          <wps:txbx>
                            <w:txbxContent>
                              <w:p w14:paraId="258A46D4" w14:textId="77777777" w:rsidR="009E5268" w:rsidRPr="009F5399" w:rsidRDefault="009E5268" w:rsidP="00EB6349">
                                <w:pPr>
                                  <w:jc w:val="center"/>
                                  <w:rPr>
                                    <w:rFonts w:asciiTheme="majorBidi" w:hAnsiTheme="majorBidi" w:cstheme="majorBidi"/>
                                  </w:rPr>
                                </w:pPr>
                                <w:r w:rsidRPr="009F5399">
                                  <w:rPr>
                                    <w:rFonts w:asciiTheme="majorBidi" w:hAnsiTheme="majorBidi" w:cstheme="majorBidi"/>
                                  </w:rPr>
                                  <w:t>DINAS KOPE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2543175" y="552450"/>
                              <a:ext cx="0"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2533650" y="1162050"/>
                              <a:ext cx="0" cy="3289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Text Box 28"/>
                          <wps:cNvSpPr txBox="1"/>
                          <wps:spPr>
                            <a:xfrm>
                              <a:off x="1838325" y="1504950"/>
                              <a:ext cx="1397000" cy="265430"/>
                            </a:xfrm>
                            <a:prstGeom prst="rect">
                              <a:avLst/>
                            </a:prstGeom>
                            <a:solidFill>
                              <a:schemeClr val="lt1"/>
                            </a:solidFill>
                            <a:ln w="12700">
                              <a:solidFill>
                                <a:prstClr val="black"/>
                              </a:solidFill>
                            </a:ln>
                          </wps:spPr>
                          <wps:txbx>
                            <w:txbxContent>
                              <w:p w14:paraId="5FB1E649" w14:textId="77777777" w:rsidR="009E5268" w:rsidRPr="00316F31" w:rsidRDefault="009E5268" w:rsidP="00EB6349">
                                <w:pPr>
                                  <w:jc w:val="center"/>
                                  <w:rPr>
                                    <w:rFonts w:asciiTheme="majorBidi" w:hAnsiTheme="majorBidi" w:cstheme="majorBidi"/>
                                    <w:spacing w:val="-8"/>
                                  </w:rPr>
                                </w:pPr>
                                <w:r w:rsidRPr="00316F31">
                                  <w:rPr>
                                    <w:rFonts w:asciiTheme="majorBidi" w:hAnsiTheme="majorBidi" w:cstheme="majorBidi"/>
                                    <w:spacing w:val="-8"/>
                                  </w:rPr>
                                  <w:t>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1419225" y="1009650"/>
                              <a:ext cx="4127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3238500" y="962025"/>
                              <a:ext cx="431800" cy="3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Text Box 31"/>
                          <wps:cNvSpPr txBox="1"/>
                          <wps:spPr>
                            <a:xfrm>
                              <a:off x="3686175" y="1504950"/>
                              <a:ext cx="1526540" cy="264795"/>
                            </a:xfrm>
                            <a:prstGeom prst="rect">
                              <a:avLst/>
                            </a:prstGeom>
                            <a:solidFill>
                              <a:schemeClr val="lt1"/>
                            </a:solidFill>
                            <a:ln w="12700">
                              <a:solidFill>
                                <a:prstClr val="black"/>
                              </a:solidFill>
                            </a:ln>
                          </wps:spPr>
                          <wps:txbx>
                            <w:txbxContent>
                              <w:p w14:paraId="10AEF6A5" w14:textId="77777777" w:rsidR="009E5268" w:rsidRPr="009F5399" w:rsidRDefault="009E5268" w:rsidP="00EB6349">
                                <w:pPr>
                                  <w:jc w:val="center"/>
                                  <w:rPr>
                                    <w:rFonts w:asciiTheme="majorBidi" w:hAnsiTheme="majorBidi" w:cstheme="majorBidi"/>
                                  </w:rPr>
                                </w:pPr>
                                <w:r>
                                  <w:rPr>
                                    <w:rFonts w:asciiTheme="majorBidi" w:hAnsiTheme="majorBidi" w:cstheme="majorBidi"/>
                                  </w:rPr>
                                  <w:t>AUDIT INDEPEN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rot="10800000">
                              <a:off x="3238500" y="1066800"/>
                              <a:ext cx="431800" cy="3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rot="10800000">
                              <a:off x="3248025" y="1638300"/>
                              <a:ext cx="431800" cy="19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Text Box 34"/>
                          <wps:cNvSpPr txBox="1"/>
                          <wps:spPr>
                            <a:xfrm>
                              <a:off x="3629025" y="2076450"/>
                              <a:ext cx="1390650" cy="285750"/>
                            </a:xfrm>
                            <a:prstGeom prst="rect">
                              <a:avLst/>
                            </a:prstGeom>
                            <a:solidFill>
                              <a:schemeClr val="lt1"/>
                            </a:solidFill>
                            <a:ln w="12700">
                              <a:solidFill>
                                <a:prstClr val="black"/>
                              </a:solidFill>
                            </a:ln>
                          </wps:spPr>
                          <wps:txbx>
                            <w:txbxContent>
                              <w:p w14:paraId="56EBC201" w14:textId="77777777" w:rsidR="009E5268" w:rsidRPr="009F5399" w:rsidRDefault="009E5268" w:rsidP="00EB6349">
                                <w:pPr>
                                  <w:jc w:val="center"/>
                                  <w:rPr>
                                    <w:rFonts w:asciiTheme="majorBidi" w:hAnsiTheme="majorBidi" w:cstheme="majorBidi"/>
                                  </w:rPr>
                                </w:pPr>
                                <w:r>
                                  <w:rPr>
                                    <w:rFonts w:asciiTheme="majorBidi" w:hAnsiTheme="majorBidi" w:cstheme="majorBidi"/>
                                  </w:rPr>
                                  <w:t>MANAGER</w:t>
                                </w:r>
                                <w:r w:rsidRPr="009F5399">
                                  <w:rPr>
                                    <w:rFonts w:asciiTheme="majorBidi" w:hAnsiTheme="majorBidi" w:cstheme="majorBidi"/>
                                  </w:rPr>
                                  <w:t xml:space="preserve"> </w:t>
                                </w:r>
                                <w:r>
                                  <w:rPr>
                                    <w:rFonts w:asciiTheme="majorBidi" w:hAnsiTheme="majorBidi" w:cstheme="majorBidi"/>
                                  </w:rPr>
                                  <w:t>LAZ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35"/>
                          <wps:cNvSpPr txBox="1"/>
                          <wps:spPr>
                            <a:xfrm>
                              <a:off x="95250" y="2076450"/>
                              <a:ext cx="1371600" cy="285750"/>
                            </a:xfrm>
                            <a:prstGeom prst="rect">
                              <a:avLst/>
                            </a:prstGeom>
                            <a:solidFill>
                              <a:schemeClr val="lt1"/>
                            </a:solidFill>
                            <a:ln w="12700">
                              <a:solidFill>
                                <a:prstClr val="black"/>
                              </a:solidFill>
                            </a:ln>
                          </wps:spPr>
                          <wps:txbx>
                            <w:txbxContent>
                              <w:p w14:paraId="6AA6D197" w14:textId="77777777" w:rsidR="009E5268" w:rsidRPr="009F5399" w:rsidRDefault="009E5268" w:rsidP="00EB6349">
                                <w:pPr>
                                  <w:jc w:val="center"/>
                                  <w:rPr>
                                    <w:rFonts w:asciiTheme="majorBidi" w:hAnsiTheme="majorBidi" w:cstheme="majorBidi"/>
                                  </w:rPr>
                                </w:pPr>
                                <w:r>
                                  <w:rPr>
                                    <w:rFonts w:asciiTheme="majorBidi" w:hAnsiTheme="majorBidi" w:cstheme="majorBidi"/>
                                  </w:rPr>
                                  <w:t>MANAGER</w:t>
                                </w:r>
                                <w:r w:rsidRPr="009F5399">
                                  <w:rPr>
                                    <w:rFonts w:asciiTheme="majorBidi" w:hAnsiTheme="majorBidi" w:cstheme="majorBidi"/>
                                  </w:rPr>
                                  <w:t xml:space="preserve"> </w:t>
                                </w:r>
                                <w:r>
                                  <w:rPr>
                                    <w:rFonts w:asciiTheme="majorBidi" w:hAnsiTheme="majorBidi" w:cstheme="majorBidi"/>
                                  </w:rPr>
                                  <w:t>H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Text Box 37"/>
                          <wps:cNvSpPr txBox="1"/>
                          <wps:spPr>
                            <a:xfrm>
                              <a:off x="1076325" y="2679701"/>
                              <a:ext cx="1257300" cy="444500"/>
                            </a:xfrm>
                            <a:prstGeom prst="rect">
                              <a:avLst/>
                            </a:prstGeom>
                            <a:solidFill>
                              <a:schemeClr val="lt1"/>
                            </a:solidFill>
                            <a:ln w="12700">
                              <a:solidFill>
                                <a:prstClr val="black"/>
                              </a:solidFill>
                            </a:ln>
                          </wps:spPr>
                          <wps:txbx>
                            <w:txbxContent>
                              <w:p w14:paraId="14C06C0A" w14:textId="77777777" w:rsidR="009E5268" w:rsidRPr="009F5399" w:rsidRDefault="009E5268" w:rsidP="00EB6349">
                                <w:pPr>
                                  <w:jc w:val="center"/>
                                  <w:rPr>
                                    <w:rFonts w:asciiTheme="majorBidi" w:hAnsiTheme="majorBidi" w:cstheme="majorBidi"/>
                                  </w:rPr>
                                </w:pPr>
                                <w:r>
                                  <w:rPr>
                                    <w:rFonts w:asciiTheme="majorBidi" w:hAnsiTheme="majorBidi" w:cstheme="majorBidi"/>
                                  </w:rPr>
                                  <w:t xml:space="preserve">MANAGER </w:t>
                                </w:r>
                                <w:r>
                                  <w:rPr>
                                    <w:rFonts w:asciiTheme="majorBidi" w:hAnsiTheme="majorBidi" w:cstheme="majorBidi"/>
                                  </w:rPr>
                                  <w:t>MARKE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traight Connector 38"/>
                          <wps:cNvCnPr/>
                          <wps:spPr>
                            <a:xfrm>
                              <a:off x="781050" y="1885950"/>
                              <a:ext cx="3535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781050" y="1885950"/>
                              <a:ext cx="0" cy="1752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4314825" y="1885950"/>
                              <a:ext cx="0" cy="1752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1657350" y="1885950"/>
                              <a:ext cx="0" cy="78688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3438525" y="1885950"/>
                              <a:ext cx="0" cy="7931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Text Box 43"/>
                          <wps:cNvSpPr txBox="1"/>
                          <wps:spPr>
                            <a:xfrm>
                              <a:off x="1857375" y="3590925"/>
                              <a:ext cx="1351280" cy="263525"/>
                            </a:xfrm>
                            <a:prstGeom prst="rect">
                              <a:avLst/>
                            </a:prstGeom>
                            <a:solidFill>
                              <a:schemeClr val="lt1"/>
                            </a:solidFill>
                            <a:ln w="12700">
                              <a:solidFill>
                                <a:prstClr val="black"/>
                              </a:solidFill>
                            </a:ln>
                          </wps:spPr>
                          <wps:txbx>
                            <w:txbxContent>
                              <w:p w14:paraId="7A03D22F" w14:textId="77777777" w:rsidR="009E5268" w:rsidRPr="00514AFB" w:rsidRDefault="009E5268" w:rsidP="00EB6349">
                                <w:pPr>
                                  <w:jc w:val="center"/>
                                  <w:rPr>
                                    <w:rFonts w:asciiTheme="majorBidi" w:hAnsiTheme="majorBidi" w:cstheme="majorBidi"/>
                                    <w:lang w:val="en-ID"/>
                                  </w:rPr>
                                </w:pPr>
                                <w:r>
                                  <w:rPr>
                                    <w:rFonts w:asciiTheme="majorBidi" w:hAnsiTheme="majorBidi" w:cstheme="majorBidi"/>
                                    <w:lang w:val="en-ID"/>
                                  </w:rPr>
                                  <w:t>KEPALA CAB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flipH="1">
                              <a:off x="2533650" y="1770380"/>
                              <a:ext cx="3175" cy="177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781050" y="2371725"/>
                              <a:ext cx="0" cy="946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a:off x="781050" y="3324225"/>
                              <a:ext cx="35534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1657350" y="3133725"/>
                              <a:ext cx="0" cy="1847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3438525" y="3133725"/>
                              <a:ext cx="0" cy="1847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a:off x="2524125" y="3867150"/>
                              <a:ext cx="0" cy="168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581025" y="4048125"/>
                              <a:ext cx="39897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a:off x="19050" y="1638300"/>
                              <a:ext cx="18218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19050" y="1638300"/>
                              <a:ext cx="0" cy="2085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a:off x="19050" y="3724275"/>
                              <a:ext cx="182181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Text Box 54"/>
                          <wps:cNvSpPr txBox="1"/>
                          <wps:spPr>
                            <a:xfrm>
                              <a:off x="19050" y="4257675"/>
                              <a:ext cx="1143000" cy="409575"/>
                            </a:xfrm>
                            <a:prstGeom prst="rect">
                              <a:avLst/>
                            </a:prstGeom>
                            <a:solidFill>
                              <a:schemeClr val="lt1"/>
                            </a:solidFill>
                            <a:ln w="12700">
                              <a:solidFill>
                                <a:prstClr val="black"/>
                              </a:solidFill>
                            </a:ln>
                          </wps:spPr>
                          <wps:txbx>
                            <w:txbxContent>
                              <w:p w14:paraId="38BD8E86" w14:textId="77777777" w:rsidR="009E5268" w:rsidRPr="009F5399" w:rsidRDefault="009E5268" w:rsidP="00EB6349">
                                <w:pPr>
                                  <w:jc w:val="center"/>
                                  <w:rPr>
                                    <w:rFonts w:asciiTheme="majorBidi" w:hAnsiTheme="majorBidi" w:cstheme="majorBidi"/>
                                  </w:rPr>
                                </w:pPr>
                                <w:r>
                                  <w:rPr>
                                    <w:rFonts w:asciiTheme="majorBidi" w:hAnsiTheme="majorBidi" w:cstheme="majorBidi"/>
                                  </w:rPr>
                                  <w:t>TE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Text Box 55"/>
                          <wps:cNvSpPr txBox="1"/>
                          <wps:spPr>
                            <a:xfrm>
                              <a:off x="1343025" y="4257675"/>
                              <a:ext cx="1143000" cy="409575"/>
                            </a:xfrm>
                            <a:prstGeom prst="rect">
                              <a:avLst/>
                            </a:prstGeom>
                            <a:solidFill>
                              <a:schemeClr val="lt1"/>
                            </a:solidFill>
                            <a:ln w="12700">
                              <a:solidFill>
                                <a:prstClr val="black"/>
                              </a:solidFill>
                            </a:ln>
                          </wps:spPr>
                          <wps:txbx>
                            <w:txbxContent>
                              <w:p w14:paraId="47471452" w14:textId="77777777" w:rsidR="009E5268" w:rsidRPr="009F5399" w:rsidRDefault="009E5268" w:rsidP="00EB6349">
                                <w:pPr>
                                  <w:jc w:val="center"/>
                                  <w:rPr>
                                    <w:rFonts w:asciiTheme="majorBidi" w:hAnsiTheme="majorBidi" w:cstheme="majorBidi"/>
                                  </w:rPr>
                                </w:pPr>
                                <w:r>
                                  <w:rPr>
                                    <w:rFonts w:asciiTheme="majorBidi" w:hAnsiTheme="majorBidi" w:cstheme="majorBidi"/>
                                  </w:rPr>
                                  <w:t xml:space="preserve">ACCOUNTING </w:t>
                                </w:r>
                                <w:r>
                                  <w:rPr>
                                    <w:rFonts w:asciiTheme="majorBidi" w:hAnsiTheme="majorBidi" w:cstheme="majorBidi"/>
                                  </w:rPr>
                                  <w:t>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Text Box 56"/>
                          <wps:cNvSpPr txBox="1"/>
                          <wps:spPr>
                            <a:xfrm>
                              <a:off x="2667000" y="4257675"/>
                              <a:ext cx="1143000" cy="409575"/>
                            </a:xfrm>
                            <a:prstGeom prst="rect">
                              <a:avLst/>
                            </a:prstGeom>
                            <a:solidFill>
                              <a:schemeClr val="lt1"/>
                            </a:solidFill>
                            <a:ln w="12700">
                              <a:solidFill>
                                <a:prstClr val="black"/>
                              </a:solidFill>
                            </a:ln>
                          </wps:spPr>
                          <wps:txbx>
                            <w:txbxContent>
                              <w:p w14:paraId="0A256783" w14:textId="77777777" w:rsidR="009E5268" w:rsidRPr="00165A54" w:rsidRDefault="009E5268" w:rsidP="00EB6349">
                                <w:pPr>
                                  <w:jc w:val="center"/>
                                  <w:rPr>
                                    <w:rFonts w:asciiTheme="majorBidi" w:hAnsiTheme="majorBidi" w:cstheme="majorBidi"/>
                                  </w:rPr>
                                </w:pPr>
                                <w:r>
                                  <w:rPr>
                                    <w:rFonts w:asciiTheme="majorBidi" w:hAnsiTheme="majorBidi" w:cstheme="majorBidi"/>
                                  </w:rPr>
                                  <w:t xml:space="preserve">COSTUMER </w:t>
                                </w:r>
                                <w:r>
                                  <w:rPr>
                                    <w:rFonts w:asciiTheme="majorBidi" w:hAnsiTheme="majorBidi" w:cstheme="majorBidi"/>
                                  </w:rPr>
                                  <w:t>SER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Text Box 57"/>
                          <wps:cNvSpPr txBox="1"/>
                          <wps:spPr>
                            <a:xfrm>
                              <a:off x="3976366" y="4257675"/>
                              <a:ext cx="1176659" cy="409575"/>
                            </a:xfrm>
                            <a:prstGeom prst="rect">
                              <a:avLst/>
                            </a:prstGeom>
                            <a:solidFill>
                              <a:schemeClr val="lt1"/>
                            </a:solidFill>
                            <a:ln w="12700">
                              <a:solidFill>
                                <a:prstClr val="black"/>
                              </a:solidFill>
                            </a:ln>
                          </wps:spPr>
                          <wps:txbx>
                            <w:txbxContent>
                              <w:p w14:paraId="2D6DF986" w14:textId="77777777" w:rsidR="009E5268" w:rsidRPr="009F5399" w:rsidRDefault="009E5268" w:rsidP="00EB6349">
                                <w:pPr>
                                  <w:jc w:val="center"/>
                                  <w:rPr>
                                    <w:rFonts w:asciiTheme="majorBidi" w:hAnsiTheme="majorBidi" w:cstheme="majorBidi"/>
                                  </w:rPr>
                                </w:pPr>
                                <w:r>
                                  <w:rPr>
                                    <w:rFonts w:asciiTheme="majorBidi" w:hAnsiTheme="majorBidi" w:cstheme="majorBidi"/>
                                  </w:rPr>
                                  <w:t>ADMINIST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a:off x="1924050" y="4048125"/>
                              <a:ext cx="0" cy="1847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581025" y="4048125"/>
                              <a:ext cx="0" cy="1847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a:off x="3248025" y="4048125"/>
                              <a:ext cx="0" cy="1847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4572000" y="4048125"/>
                              <a:ext cx="0" cy="1847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67E256BB" id="Group 19" o:spid="_x0000_s1027" style="position:absolute;left:0;text-align:left;margin-left:6.6pt;margin-top:22.3pt;width:385.5pt;height:350pt;z-index:251670528;mso-width-relative:margin;mso-height-relative:margin" coordsize="52127,46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">
                <v:shapetype id="_x0000_t32" coordsize="21600,21600" o:spt="32" o:oned="t" path="m,l21600,21600e" filled="f">
                  <v:path arrowok="t" fillok="f" o:connecttype="none"/>
                  <o:lock v:ext="edit" shapetype="t"/>
                </v:shapetype>
                <v:shape id="Straight Arrow Connector 20" o:spid="_x0000_s1028" type="#_x0000_t32" style="position:absolute;left:43243;top:23717;width:0;height:94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YkQMIAAADbAAAADwAAAGRycy9kb3ducmV2LnhtbERPz2vCMBS+C/sfwht4m6kKbnZNZQyG&#10;ipfZibrbo3m2Yc1LaaLt/vvlMPD48f3OVoNtxI06bxwrmE4SEMSl04YrBYevj6cXED4ga2wck4Jf&#10;8rDKH0YZptr1vKdbESoRQ9inqKAOoU2l9GVNFv3EtcSRu7jOYoiwq6TusI/htpGzJFlIi4ZjQ40t&#10;vddU/hRXq6A8nE9L+jRH3c/N87rdfe/mxVap8ePw9goi0BDu4n/3RiuYxfXxS/wBMv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lYkQMIAAADbAAAADwAAAAAAAAAAAAAA&#10;AAChAgAAZHJzL2Rvd25yZXYueG1sUEsFBgAAAAAEAAQA+QAAAJADAAAAAA==&#10;" strokecolor="black [3213]" strokeweight=".5pt">
                  <v:stroke endarrow="block" joinstyle="miter"/>
                </v:shape>
                <v:group id="Group 21" o:spid="_x0000_s1029" style="position:absolute;width:52127;height:46672" coordsize="52127,46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22" o:spid="_x0000_s1030" type="#_x0000_t202" style="position:absolute;left:18478;width:13970;height:5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eDKMMA&#10;AADbAAAADwAAAGRycy9kb3ducmV2LnhtbESPQYvCMBSE7wv+h/AEL8ua2oMs1SiuIIqIsCqyx0fz&#10;bMo2L6WJtv57Iwgeh5n5hpnOO1uJGzW+dKxgNExAEOdOl1woOB1XX98gfEDWWDkmBXfyMJ/1PqaY&#10;adfyL90OoRARwj5DBSaEOpPS54Ys+qGriaN3cY3FEGVTSN1gG+G2kmmSjKXFkuOCwZqWhvL/w9Uq&#10;2H3uts7/2dUlNftzXv4s1rJqlRr0u8UERKAuvMOv9kYrSFN4fok/QM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eDKMMAAADbAAAADwAAAAAAAAAAAAAAAACYAgAAZHJzL2Rv&#10;d25yZXYueG1sUEsFBgAAAAAEAAQA9QAAAIgDAAAAAA==&#10;" fillcolor="white [3201]" strokeweight="1pt">
                    <v:textbox>
                      <w:txbxContent>
                        <w:p w14:paraId="72D07746" w14:textId="77777777" w:rsidR="009E5268" w:rsidRPr="009F5399" w:rsidRDefault="009E5268" w:rsidP="00EB6349">
                          <w:pPr>
                            <w:jc w:val="center"/>
                            <w:rPr>
                              <w:rFonts w:asciiTheme="majorBidi" w:hAnsiTheme="majorBidi" w:cstheme="majorBidi"/>
                            </w:rPr>
                          </w:pPr>
                          <w:r w:rsidRPr="009F5399">
                            <w:rPr>
                              <w:rFonts w:asciiTheme="majorBidi" w:hAnsiTheme="majorBidi" w:cstheme="majorBidi"/>
                            </w:rPr>
                            <w:t xml:space="preserve">RAPAT </w:t>
                          </w:r>
                          <w:r w:rsidRPr="009F5399">
                            <w:rPr>
                              <w:rFonts w:asciiTheme="majorBidi" w:hAnsiTheme="majorBidi" w:cstheme="majorBidi"/>
                            </w:rPr>
                            <w:t xml:space="preserve">ANGGOTA </w:t>
                          </w:r>
                        </w:p>
                        <w:p w14:paraId="427CA4A0" w14:textId="77777777" w:rsidR="009E5268" w:rsidRPr="009F5399" w:rsidRDefault="009E5268" w:rsidP="00EB6349">
                          <w:pPr>
                            <w:jc w:val="center"/>
                            <w:rPr>
                              <w:rFonts w:asciiTheme="majorBidi" w:hAnsiTheme="majorBidi" w:cstheme="majorBidi"/>
                            </w:rPr>
                          </w:pPr>
                          <w:r w:rsidRPr="009F5399">
                            <w:rPr>
                              <w:rFonts w:asciiTheme="majorBidi" w:hAnsiTheme="majorBidi" w:cstheme="majorBidi"/>
                            </w:rPr>
                            <w:t>TAHUNAN</w:t>
                          </w:r>
                        </w:p>
                      </w:txbxContent>
                    </v:textbox>
                  </v:shape>
                  <v:shape id="Text Box 23" o:spid="_x0000_s1031" type="#_x0000_t202" style="position:absolute;left:18383;top:8858;width:13970;height:26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sms8QA&#10;AADbAAAADwAAAGRycy9kb3ducmV2LnhtbESPQWvCQBSE74L/YXlCL1I3piAldSMqSKVIQVvE4yP7&#10;kg3Nvg3Z1cR/3y0UPA4z8w2zXA22ETfqfO1YwXyWgCAunK65UvD9tXt+BeEDssbGMSm4k4dVPh4t&#10;MdOu5yPdTqESEcI+QwUmhDaT0heGLPqZa4mjV7rOYoiyq6TusI9w28g0SRbSYs1xwWBLW0PFz+lq&#10;FRymhw/nL3ZXpubzXNSb9btseqWeJsP6DUSgITzC/+29VpC+wN+X+A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LJrPEAAAA2wAAAA8AAAAAAAAAAAAAAAAAmAIAAGRycy9k&#10;b3ducmV2LnhtbFBLBQYAAAAABAAEAPUAAACJAwAAAAA=&#10;" fillcolor="white [3201]" strokeweight="1pt">
                    <v:textbox>
                      <w:txbxContent>
                        <w:p w14:paraId="057EAD44" w14:textId="77777777" w:rsidR="009E5268" w:rsidRPr="009F5399" w:rsidRDefault="009E5268" w:rsidP="00EB6349">
                          <w:pPr>
                            <w:jc w:val="center"/>
                            <w:rPr>
                              <w:rFonts w:asciiTheme="majorBidi" w:hAnsiTheme="majorBidi" w:cstheme="majorBidi"/>
                            </w:rPr>
                          </w:pPr>
                          <w:r w:rsidRPr="009F5399">
                            <w:rPr>
                              <w:rFonts w:asciiTheme="majorBidi" w:hAnsiTheme="majorBidi" w:cstheme="majorBidi"/>
                            </w:rPr>
                            <w:t>PENGURUS</w:t>
                          </w:r>
                        </w:p>
                      </w:txbxContent>
                    </v:textbox>
                  </v:shape>
                  <v:shape id="Text Box 24" o:spid="_x0000_s1032" type="#_x0000_t202" style="position:absolute;left:36861;top:8953;width:14307;height:2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K+x8QA&#10;AADbAAAADwAAAGRycy9kb3ducmV2LnhtbESPQWvCQBSE74L/YXlCL1I3hiIldSMqSKVIQVvE4yP7&#10;kg3Nvg3Z1cR/3y0UPA4z8w2zXA22ETfqfO1YwXyWgCAunK65UvD9tXt+BeEDssbGMSm4k4dVPh4t&#10;MdOu5yPdTqESEcI+QwUmhDaT0heGLPqZa4mjV7rOYoiyq6TusI9w28g0SRbSYs1xwWBLW0PFz+lq&#10;FRymhw/nL3ZXpubzXNSb9btseqWeJsP6DUSgITzC/+29VpC+wN+X+A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ivsfEAAAA2wAAAA8AAAAAAAAAAAAAAAAAmAIAAGRycy9k&#10;b3ducmV2LnhtbFBLBQYAAAAABAAEAPUAAACJAwAAAAA=&#10;" fillcolor="white [3201]" strokeweight="1pt">
                    <v:textbox>
                      <w:txbxContent>
                        <w:p w14:paraId="41EF996F" w14:textId="77777777" w:rsidR="009E5268" w:rsidRPr="009F5399" w:rsidRDefault="009E5268" w:rsidP="00EB6349">
                          <w:pPr>
                            <w:jc w:val="center"/>
                            <w:rPr>
                              <w:rFonts w:asciiTheme="majorBidi" w:hAnsiTheme="majorBidi" w:cstheme="majorBidi"/>
                            </w:rPr>
                          </w:pPr>
                          <w:r w:rsidRPr="009F5399">
                            <w:rPr>
                              <w:rFonts w:asciiTheme="majorBidi" w:hAnsiTheme="majorBidi" w:cstheme="majorBidi"/>
                            </w:rPr>
                            <w:t>PENGAWAS</w:t>
                          </w:r>
                        </w:p>
                      </w:txbxContent>
                    </v:textbox>
                  </v:shape>
                  <v:shape id="Text Box 25" o:spid="_x0000_s1033" type="#_x0000_t202" style="position:absolute;top:8953;width:14084;height:2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4bXMQA&#10;AADbAAAADwAAAGRycy9kb3ducmV2LnhtbESPQWvCQBSE74L/YXlCL1I3BioldSMqSKVIQVvE4yP7&#10;kg3Nvg3Z1cR/3y0UPA4z8w2zXA22ETfqfO1YwXyWgCAunK65UvD9tXt+BeEDssbGMSm4k4dVPh4t&#10;MdOu5yPdTqESEcI+QwUmhDaT0heGLPqZa4mjV7rOYoiyq6TusI9w28g0SRbSYs1xwWBLW0PFz+lq&#10;FRymhw/nL3ZXpubzXNSb9btseqWeJsP6DUSgITzC/+29VpC+wN+X+A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uG1zEAAAA2wAAAA8AAAAAAAAAAAAAAAAAmAIAAGRycy9k&#10;b3ducmV2LnhtbFBLBQYAAAAABAAEAPUAAACJAwAAAAA=&#10;" fillcolor="white [3201]" strokeweight="1pt">
                    <v:textbox>
                      <w:txbxContent>
                        <w:p w14:paraId="258A46D4" w14:textId="77777777" w:rsidR="009E5268" w:rsidRPr="009F5399" w:rsidRDefault="009E5268" w:rsidP="00EB6349">
                          <w:pPr>
                            <w:jc w:val="center"/>
                            <w:rPr>
                              <w:rFonts w:asciiTheme="majorBidi" w:hAnsiTheme="majorBidi" w:cstheme="majorBidi"/>
                            </w:rPr>
                          </w:pPr>
                          <w:r w:rsidRPr="009F5399">
                            <w:rPr>
                              <w:rFonts w:asciiTheme="majorBidi" w:hAnsiTheme="majorBidi" w:cstheme="majorBidi"/>
                            </w:rPr>
                            <w:t>DINAS KOPERASI</w:t>
                          </w:r>
                        </w:p>
                      </w:txbxContent>
                    </v:textbox>
                  </v:shape>
                  <v:shape id="Straight Arrow Connector 26" o:spid="_x0000_s1034" type="#_x0000_t32" style="position:absolute;left:25431;top:5524;width:0;height:3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MZr8UAAADbAAAADwAAAGRycy9kb3ducmV2LnhtbESPQWvCQBSE70L/w/IKvZlNFbSmriJC&#10;qeJFo2h7e2Rfk6XZtyG7Nem/7wpCj8PMfMPMl72txZVabxwreE5SEMSF04ZLBafj2/AFhA/IGmvH&#10;pOCXPCwXD4M5Ztp1fKBrHkoRIewzVFCF0GRS+qIiiz5xDXH0vlxrMUTZllK32EW4reUoTSfSouG4&#10;UGFD64qK7/zHKihOH5cZ7c1Zd2MzfW92n7txvlXq6bFfvYII1If/8L290QpGE7h9iT9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MZr8UAAADbAAAADwAAAAAAAAAA&#10;AAAAAAChAgAAZHJzL2Rvd25yZXYueG1sUEsFBgAAAAAEAAQA+QAAAJMDAAAAAA==&#10;" strokecolor="black [3213]" strokeweight=".5pt">
                    <v:stroke endarrow="block" joinstyle="miter"/>
                  </v:shape>
                  <v:shape id="Straight Arrow Connector 27" o:spid="_x0000_s1035" type="#_x0000_t32" style="position:absolute;left:25336;top:11620;width:0;height:32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8NMUAAADbAAAADwAAAGRycy9kb3ducmV2LnhtbESPQWvCQBSE70L/w/IKvZlNFbSmriJC&#10;qeKlRtH29si+Jkuzb0N2a+K/d4VCj8PMfMPMl72txYVabxwreE5SEMSF04ZLBcfD2/AFhA/IGmvH&#10;pOBKHpaLh8EcM+063tMlD6WIEPYZKqhCaDIpfVGRRZ+4hjh63661GKJsS6lb7CLc1nKUphNp0XBc&#10;qLChdUXFT/5rFRTHz/OMPsxJd2MzfW92X7txvlXq6bFfvYII1If/8F97oxWMpnD/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b+8NMUAAADbAAAADwAAAAAAAAAA&#10;AAAAAAChAgAAZHJzL2Rvd25yZXYueG1sUEsFBgAAAAAEAAQA+QAAAJMDAAAAAA==&#10;" strokecolor="black [3213]" strokeweight=".5pt">
                    <v:stroke endarrow="block" joinstyle="miter"/>
                  </v:shape>
                  <v:shape id="Text Box 28" o:spid="_x0000_s1036" type="#_x0000_t202" style="position:absolute;left:18383;top:15049;width:13970;height:26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0wsIA&#10;AADbAAAADwAAAGRycy9kb3ducmV2LnhtbERPz2vCMBS+D/wfwhO8DJuuhzFqo6hQJiKD6Rg7Pppn&#10;U9a8lCa29b83h8GOH9/vYjPZVgzU+8axgpckBUFcOd1wreDrUi7fQPiArLF1TAru5GGznj0VmGs3&#10;8icN51CLGMI+RwUmhC6X0leGLPrEdcSRu7reYoiwr6XucYzhtpVZmr5Kiw3HBoMd7Q1Vv+ebVXB6&#10;Ph2d/7HlNTMf31Wz277LdlRqMZ+2KxCBpvAv/nMftIIsjo1f4g+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L7TCwgAAANsAAAAPAAAAAAAAAAAAAAAAAJgCAABkcnMvZG93&#10;bnJldi54bWxQSwUGAAAAAAQABAD1AAAAhwMAAAAA&#10;" fillcolor="white [3201]" strokeweight="1pt">
                    <v:textbox>
                      <w:txbxContent>
                        <w:p w14:paraId="5FB1E649" w14:textId="77777777" w:rsidR="009E5268" w:rsidRPr="00316F31" w:rsidRDefault="009E5268" w:rsidP="00EB6349">
                          <w:pPr>
                            <w:jc w:val="center"/>
                            <w:rPr>
                              <w:rFonts w:asciiTheme="majorBidi" w:hAnsiTheme="majorBidi" w:cstheme="majorBidi"/>
                              <w:spacing w:val="-8"/>
                            </w:rPr>
                          </w:pPr>
                          <w:r w:rsidRPr="00316F31">
                            <w:rPr>
                              <w:rFonts w:asciiTheme="majorBidi" w:hAnsiTheme="majorBidi" w:cstheme="majorBidi"/>
                              <w:spacing w:val="-8"/>
                            </w:rPr>
                            <w:t>MANAGER</w:t>
                          </w:r>
                        </w:p>
                      </w:txbxContent>
                    </v:textbox>
                  </v:shape>
                  <v:shape id="Straight Arrow Connector 29" o:spid="_x0000_s1037" type="#_x0000_t32" style="position:absolute;left:14192;top:10096;width:412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yN3cUAAADbAAAADwAAAGRycy9kb3ducmV2LnhtbESPQWvCQBSE74X+h+UVvNVNFaqmrlIE&#10;scWLRlF7e2Rfk6XZtyG7NfHfu4LgcZiZb5jpvLOVOFPjjWMFb/0EBHHutOFCwX63fB2D8AFZY+WY&#10;FFzIw3z2/DTFVLuWt3TOQiEihH2KCsoQ6lRKn5dk0fddTRy9X9dYDFE2hdQNthFuKzlIkndp0XBc&#10;KLGmRUn5X/ZvFeT703FCG3PQ7dCMVvX6Zz3MvpXqvXSfHyACdeERvre/tILBBG5f4g+Qs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2yN3cUAAADbAAAADwAAAAAAAAAA&#10;AAAAAAChAgAAZHJzL2Rvd25yZXYueG1sUEsFBgAAAAAEAAQA+QAAAJMDAAAAAA==&#10;" strokecolor="black [3213]" strokeweight=".5pt">
                    <v:stroke endarrow="block" joinstyle="miter"/>
                  </v:shape>
                  <v:shape id="Straight Arrow Connector 30" o:spid="_x0000_s1038" type="#_x0000_t32" style="position:absolute;left:32385;top:9620;width:4318;height: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yncIAAADbAAAADwAAAGRycy9kb3ducmV2LnhtbERPy2rCQBTdF/yH4Qru6sQGao2OUgrF&#10;Fjc2io/dJXNNBjN3QmZq4t87i0KXh/NerHpbixu13jhWMBknIIgLpw2XCva7z+c3ED4ga6wdk4I7&#10;eVgtB08LzLTr+IdueShFDGGfoYIqhCaT0hcVWfRj1xBH7uJaiyHCtpS6xS6G21q+JMmrtGg4NlTY&#10;0EdFxTX/tQqK/ek4o6056C4103WzOW/S/Fup0bB/n4MI1Id/8Z/7SytI4/r4Jf4A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4+yncIAAADbAAAADwAAAAAAAAAAAAAA&#10;AAChAgAAZHJzL2Rvd25yZXYueG1sUEsFBgAAAAAEAAQA+QAAAJADAAAAAA==&#10;" strokecolor="black [3213]" strokeweight=".5pt">
                    <v:stroke endarrow="block" joinstyle="miter"/>
                  </v:shape>
                  <v:shape id="Text Box 31" o:spid="_x0000_s1039" type="#_x0000_t202" style="position:absolute;left:36861;top:15049;width:15266;height:26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yLgsUA&#10;AADbAAAADwAAAGRycy9kb3ducmV2LnhtbESPQWvCQBSE7wX/w/IKXopuYqGU6CqxIEoJhdoiHh/Z&#10;ZzY0+zZkt0n8965Q6HGYmW+Y1Wa0jeip87VjBek8AUFcOl1zpeD7azd7BeEDssbGMSm4kofNevKw&#10;wky7gT+pP4ZKRAj7DBWYENpMSl8asujnriWO3sV1FkOUXSV1h0OE20YukuRFWqw5Lhhs6c1Q+XP8&#10;tQqKp+Ld+bPdXRbm41TW23wvm0Gp6eOYL0EEGsN/+K990AqeU7h/iT9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zIuCxQAAANsAAAAPAAAAAAAAAAAAAAAAAJgCAABkcnMv&#10;ZG93bnJldi54bWxQSwUGAAAAAAQABAD1AAAAigMAAAAA&#10;" fillcolor="white [3201]" strokeweight="1pt">
                    <v:textbox>
                      <w:txbxContent>
                        <w:p w14:paraId="10AEF6A5" w14:textId="77777777" w:rsidR="009E5268" w:rsidRPr="009F5399" w:rsidRDefault="009E5268" w:rsidP="00EB6349">
                          <w:pPr>
                            <w:jc w:val="center"/>
                            <w:rPr>
                              <w:rFonts w:asciiTheme="majorBidi" w:hAnsiTheme="majorBidi" w:cstheme="majorBidi"/>
                            </w:rPr>
                          </w:pPr>
                          <w:r>
                            <w:rPr>
                              <w:rFonts w:asciiTheme="majorBidi" w:hAnsiTheme="majorBidi" w:cstheme="majorBidi"/>
                            </w:rPr>
                            <w:t>AUDIT INDEPENDENT</w:t>
                          </w:r>
                        </w:p>
                      </w:txbxContent>
                    </v:textbox>
                  </v:shape>
                  <v:shape id="Straight Arrow Connector 32" o:spid="_x0000_s1040" type="#_x0000_t32" style="position:absolute;left:32385;top:10668;width:4318;height:38;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50qMQAAADbAAAADwAAAGRycy9kb3ducmV2LnhtbESPT2vCQBTE74V+h+UVvJS6iQXR1DWI&#10;RevVWFqPj+zLH5p9G3a3Jn57t1DwOMzMb5hVPppOXMj51rKCdJqAIC6tbrlW8HnavSxA+ICssbNM&#10;Cq7kIV8/Pqww03bgI12KUIsIYZ+hgiaEPpPSlw0Z9FPbE0evss5giNLVUjscItx0cpYkc2mw5bjQ&#10;YE/bhsqf4tco+PhamPMzum9z7pbV/j2R6bKvlJo8jZs3EIHGcA//tw9awesM/r7EHyD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DnSoxAAAANsAAAAPAAAAAAAAAAAA&#10;AAAAAKECAABkcnMvZG93bnJldi54bWxQSwUGAAAAAAQABAD5AAAAkgMAAAAA&#10;" strokecolor="black [3213]" strokeweight=".5pt">
                    <v:stroke endarrow="block" joinstyle="miter"/>
                  </v:shape>
                  <v:shape id="Straight Arrow Connector 33" o:spid="_x0000_s1041" type="#_x0000_t32" style="position:absolute;left:32480;top:16383;width:4318;height:19;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LRM8IAAADbAAAADwAAAGRycy9kb3ducmV2LnhtbESPS4sCMRCE78L+h9ALXmTNqCA6axRR&#10;fFzVZddjM+l5sJPOkEQd/70RBI9FVX1FzRatqcWVnK8sKxj0ExDEmdUVFwp+TpuvCQgfkDXWlknB&#10;nTws5h+dGaba3vhA12MoRISwT1FBGUKTSumzkgz6vm2Io5dbZzBE6QqpHd4i3NRymCRjabDiuFBi&#10;Q6uSsv/jxSjY/U7MuYfuz5zrab5dJ3IwbXKlup/t8htEoDa8w6/2XisYjeD5Jf4AO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ULRM8IAAADbAAAADwAAAAAAAAAAAAAA&#10;AAChAgAAZHJzL2Rvd25yZXYueG1sUEsFBgAAAAAEAAQA+QAAAJADAAAAAA==&#10;" strokecolor="black [3213]" strokeweight=".5pt">
                    <v:stroke endarrow="block" joinstyle="miter"/>
                  </v:shape>
                  <v:shape id="Text Box 34" o:spid="_x0000_s1042" type="#_x0000_t202" style="position:absolute;left:36290;top:20764;width:13906;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soGsQA&#10;AADbAAAADwAAAGRycy9kb3ducmV2LnhtbESPQWvCQBSE70L/w/KEXkQ3WhFJXcUK0lJEMIr0+Mg+&#10;s8Hs25DdmvTfdwXB4zAz3zCLVWcrcaPGl44VjEcJCOLc6ZILBafjdjgH4QOyxsoxKfgjD6vlS2+B&#10;qXYtH+iWhUJECPsUFZgQ6lRKnxuy6EeuJo7exTUWQ5RNIXWDbYTbSk6SZCYtlhwXDNa0MZRfs1+r&#10;YDfYfTv/Y7eXidmf8/Jj/SmrVqnXfrd+BxGoC8/wo/2lFbxN4f4l/gC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7KBrEAAAA2wAAAA8AAAAAAAAAAAAAAAAAmAIAAGRycy9k&#10;b3ducmV2LnhtbFBLBQYAAAAABAAEAPUAAACJAwAAAAA=&#10;" fillcolor="white [3201]" strokeweight="1pt">
                    <v:textbox>
                      <w:txbxContent>
                        <w:p w14:paraId="56EBC201" w14:textId="77777777" w:rsidR="009E5268" w:rsidRPr="009F5399" w:rsidRDefault="009E5268" w:rsidP="00EB6349">
                          <w:pPr>
                            <w:jc w:val="center"/>
                            <w:rPr>
                              <w:rFonts w:asciiTheme="majorBidi" w:hAnsiTheme="majorBidi" w:cstheme="majorBidi"/>
                            </w:rPr>
                          </w:pPr>
                          <w:r>
                            <w:rPr>
                              <w:rFonts w:asciiTheme="majorBidi" w:hAnsiTheme="majorBidi" w:cstheme="majorBidi"/>
                            </w:rPr>
                            <w:t>MANAGER</w:t>
                          </w:r>
                          <w:r w:rsidRPr="009F5399">
                            <w:rPr>
                              <w:rFonts w:asciiTheme="majorBidi" w:hAnsiTheme="majorBidi" w:cstheme="majorBidi"/>
                            </w:rPr>
                            <w:t xml:space="preserve"> </w:t>
                          </w:r>
                          <w:r>
                            <w:rPr>
                              <w:rFonts w:asciiTheme="majorBidi" w:hAnsiTheme="majorBidi" w:cstheme="majorBidi"/>
                            </w:rPr>
                            <w:t>LAZIS</w:t>
                          </w:r>
                        </w:p>
                      </w:txbxContent>
                    </v:textbox>
                  </v:shape>
                  <v:shape id="Text Box 35" o:spid="_x0000_s1043" type="#_x0000_t202" style="position:absolute;left:952;top:20764;width:13716;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NgcQA&#10;AADbAAAADwAAAGRycy9kb3ducmV2LnhtbESPQWvCQBSE70L/w/KEXkQ3WhRJXcUK0lJEMIr0+Mg+&#10;s8Hs25DdmvTfdwXB4zAz3zCLVWcrcaPGl44VjEcJCOLc6ZILBafjdjgH4QOyxsoxKfgjD6vlS2+B&#10;qXYtH+iWhUJECPsUFZgQ6lRKnxuy6EeuJo7exTUWQ5RNIXWDbYTbSk6SZCYtlhwXDNa0MZRfs1+r&#10;YDfYfTv/Y7eXidmf8/Jj/SmrVqnXfrd+BxGoC8/wo/2lFbxN4f4l/gC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3jYHEAAAA2wAAAA8AAAAAAAAAAAAAAAAAmAIAAGRycy9k&#10;b3ducmV2LnhtbFBLBQYAAAAABAAEAPUAAACJAwAAAAA=&#10;" fillcolor="white [3201]" strokeweight="1pt">
                    <v:textbox>
                      <w:txbxContent>
                        <w:p w14:paraId="6AA6D197" w14:textId="77777777" w:rsidR="009E5268" w:rsidRPr="009F5399" w:rsidRDefault="009E5268" w:rsidP="00EB6349">
                          <w:pPr>
                            <w:jc w:val="center"/>
                            <w:rPr>
                              <w:rFonts w:asciiTheme="majorBidi" w:hAnsiTheme="majorBidi" w:cstheme="majorBidi"/>
                            </w:rPr>
                          </w:pPr>
                          <w:r>
                            <w:rPr>
                              <w:rFonts w:asciiTheme="majorBidi" w:hAnsiTheme="majorBidi" w:cstheme="majorBidi"/>
                            </w:rPr>
                            <w:t>MANAGER</w:t>
                          </w:r>
                          <w:r w:rsidRPr="009F5399">
                            <w:rPr>
                              <w:rFonts w:asciiTheme="majorBidi" w:hAnsiTheme="majorBidi" w:cstheme="majorBidi"/>
                            </w:rPr>
                            <w:t xml:space="preserve"> </w:t>
                          </w:r>
                          <w:r>
                            <w:rPr>
                              <w:rFonts w:asciiTheme="majorBidi" w:hAnsiTheme="majorBidi" w:cstheme="majorBidi"/>
                            </w:rPr>
                            <w:t>HRD</w:t>
                          </w:r>
                        </w:p>
                      </w:txbxContent>
                    </v:textbox>
                  </v:shape>
                  <v:shape id="Text Box 37" o:spid="_x0000_s1044" type="#_x0000_t202" style="position:absolute;left:10763;top:26797;width:12573;height:44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m2bcQA&#10;AADbAAAADwAAAGRycy9kb3ducmV2LnhtbESPQWvCQBSE70L/w/KEXkQ3WlBJXcUK0lJEMIr0+Mg+&#10;s8Hs25DdmvTfdwXB4zAz3zCLVWcrcaPGl44VjEcJCOLc6ZILBafjdjgH4QOyxsoxKfgjD6vlS2+B&#10;qXYtH+iWhUJECPsUFZgQ6lRKnxuy6EeuJo7exTUWQ5RNIXWDbYTbSk6SZCotlhwXDNa0MZRfs1+r&#10;YDfYfTv/Y7eXidmf8/Jj/SmrVqnXfrd+BxGoC8/wo/2lFbzN4P4l/gC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ptm3EAAAA2wAAAA8AAAAAAAAAAAAAAAAAmAIAAGRycy9k&#10;b3ducmV2LnhtbFBLBQYAAAAABAAEAPUAAACJAwAAAAA=&#10;" fillcolor="white [3201]" strokeweight="1pt">
                    <v:textbox>
                      <w:txbxContent>
                        <w:p w14:paraId="14C06C0A" w14:textId="77777777" w:rsidR="009E5268" w:rsidRPr="009F5399" w:rsidRDefault="009E5268" w:rsidP="00EB6349">
                          <w:pPr>
                            <w:jc w:val="center"/>
                            <w:rPr>
                              <w:rFonts w:asciiTheme="majorBidi" w:hAnsiTheme="majorBidi" w:cstheme="majorBidi"/>
                            </w:rPr>
                          </w:pPr>
                          <w:r>
                            <w:rPr>
                              <w:rFonts w:asciiTheme="majorBidi" w:hAnsiTheme="majorBidi" w:cstheme="majorBidi"/>
                            </w:rPr>
                            <w:t xml:space="preserve">MANAGER </w:t>
                          </w:r>
                          <w:r>
                            <w:rPr>
                              <w:rFonts w:asciiTheme="majorBidi" w:hAnsiTheme="majorBidi" w:cstheme="majorBidi"/>
                            </w:rPr>
                            <w:t>MARKETING</w:t>
                          </w:r>
                        </w:p>
                      </w:txbxContent>
                    </v:textbox>
                  </v:shape>
                  <v:line id="Straight Connector 38" o:spid="_x0000_s1045" style="position:absolute;visibility:visible;mso-wrap-style:square" from="7810,18859" to="43167,18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xLI8EAAADbAAAADwAAAGRycy9kb3ducmV2LnhtbERPz2vCMBS+D/wfwhO8zVRlY61GEWEg&#10;7jDWKXh8NM+m2LykTab1v18Ogx0/vt+rzWBbcaM+NI4VzKYZCOLK6YZrBcfv9+c3ECEia2wdk4IH&#10;BdisR08rLLS78xfdyliLFMKhQAUmRl9IGSpDFsPUeeLEXVxvMSbY11L3eE/htpXzLHuVFhtODQY9&#10;7QxV1/LHKugOVfnxUs9Ofu935rPDvDvnuVKT8bBdgog0xH/xn3uvFSzS2PQl/Q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zEsjwQAAANsAAAAPAAAAAAAAAAAAAAAA&#10;AKECAABkcnMvZG93bnJldi54bWxQSwUGAAAAAAQABAD5AAAAjwMAAAAA&#10;" strokecolor="black [3213]" strokeweight=".5pt">
                    <v:stroke joinstyle="miter"/>
                  </v:line>
                  <v:shape id="Straight Arrow Connector 39" o:spid="_x0000_s1046" type="#_x0000_t32" style="position:absolute;left:7810;top:18859;width:0;height:17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UbAMUAAADbAAAADwAAAGRycy9kb3ducmV2LnhtbESPT2vCQBTE70K/w/IKvemmDWhNXUWE&#10;UsVLTcU/t0f2NVmafRuyq0m/fbcgeBxm5jfMbNHbWlyp9caxgudRAoK4cNpwqWD/9T58BeEDssba&#10;MSn4JQ+L+cNghpl2He/omodSRAj7DBVUITSZlL6oyKIfuYY4et+utRiibEupW+wi3NbyJUnG0qLh&#10;uFBhQ6uKip/8YhUU+9NxSp/moLvUTD6a7Xmb5hulnh775RuIQH24h2/ttVaQTuH/S/wBc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rUbAMUAAADbAAAADwAAAAAAAAAA&#10;AAAAAAChAgAAZHJzL2Rvd25yZXYueG1sUEsFBgAAAAAEAAQA+QAAAJMDAAAAAA==&#10;" strokecolor="black [3213]" strokeweight=".5pt">
                    <v:stroke endarrow="block" joinstyle="miter"/>
                  </v:shape>
                  <v:shape id="Straight Arrow Connector 40" o:spid="_x0000_s1047" type="#_x0000_t32" style="position:absolute;left:43148;top:18859;width:0;height:17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nB4MIAAADbAAAADwAAAGRycy9kb3ducmV2LnhtbERPz2vCMBS+C/sfwht401Qdc3ZGEUHc&#10;8KKduO32aJ5tsHkpTbTdf78cBI8f3+/5srOVuFHjjWMFo2ECgjh32nCh4Pi1GbyB8AFZY+WYFPyR&#10;h+XiqTfHVLuWD3TLQiFiCPsUFZQh1KmUPi/Joh+6mjhyZ9dYDBE2hdQNtjHcVnKcJK/SouHYUGJN&#10;65LyS3a1CvLjz/eM9uak24mZbuvd726SfSrVf+5W7yACdeEhvrs/tIKXuD5+iT9AL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4nB4MIAAADbAAAADwAAAAAAAAAAAAAA&#10;AAChAgAAZHJzL2Rvd25yZXYueG1sUEsFBgAAAAAEAAQA+QAAAJADAAAAAA==&#10;" strokecolor="black [3213]" strokeweight=".5pt">
                    <v:stroke endarrow="block" joinstyle="miter"/>
                  </v:shape>
                  <v:shape id="Straight Arrow Connector 41" o:spid="_x0000_s1048" type="#_x0000_t32" style="position:absolute;left:16573;top:18859;width:0;height:78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Vke8YAAADbAAAADwAAAGRycy9kb3ducmV2LnhtbESPT2vCQBTE7wW/w/IEb3XjH1obXUUK&#10;RcWLjdLW2yP7TBazb0N2Nem37xYKPQ4z8xtmsepsJe7UeONYwWiYgCDOnTZcKDgd3x5nIHxA1lg5&#10;JgXf5GG17D0sMNWu5Xe6Z6EQEcI+RQVlCHUqpc9LsuiHriaO3sU1FkOUTSF1g22E20qOk+RJWjQc&#10;F0qs6bWk/JrdrIL89PX5QgfzoduJed7U+/N+ku2UGvS79RxEoC78h//aW61gOoLfL/EHyO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FZHvGAAAA2wAAAA8AAAAAAAAA&#10;AAAAAAAAoQIAAGRycy9kb3ducmV2LnhtbFBLBQYAAAAABAAEAPkAAACUAwAAAAA=&#10;" strokecolor="black [3213]" strokeweight=".5pt">
                    <v:stroke endarrow="block" joinstyle="miter"/>
                  </v:shape>
                  <v:shape id="Straight Arrow Connector 42" o:spid="_x0000_s1049" type="#_x0000_t32" style="position:absolute;left:34385;top:18859;width:0;height:79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f6DMYAAADbAAAADwAAAGRycy9kb3ducmV2LnhtbESPT2vCQBTE74LfYXlCb3VTLVWjqxRB&#10;2uJFo/jn9si+Jkuzb0N2a9Jv3y0UPA4z8xtmsepsJW7UeONYwdMwAUGcO224UHA8bB6nIHxA1lg5&#10;JgU/5GG17PcWmGrX8p5uWShEhLBPUUEZQp1K6fOSLPqhq4mj9+kaiyHKppC6wTbCbSVHSfIiLRqO&#10;CyXWtC4p/8q+rYL8eDnPaGdOuh2byVu9vW7H2YdSD4PudQ4iUBfu4f/2u1bwPIK/L/EH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AX+gzGAAAA2wAAAA8AAAAAAAAA&#10;AAAAAAAAoQIAAGRycy9kb3ducmV2LnhtbFBLBQYAAAAABAAEAPkAAACUAwAAAAA=&#10;" strokecolor="black [3213]" strokeweight=".5pt">
                    <v:stroke endarrow="block" joinstyle="miter"/>
                  </v:shape>
                  <v:shape id="Text Box 43" o:spid="_x0000_s1050" type="#_x0000_t202" style="position:absolute;left:18573;top:35909;width:13513;height:26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TDE8QA&#10;AADbAAAADwAAAGRycy9kb3ducmV2LnhtbESPQWvCQBSE70L/w/KEXkQ3WhFJXcUK0lJEMIr0+Mg+&#10;s8Hs25DdmvTfdwXB4zAz3zCLVWcrcaPGl44VjEcJCOLc6ZILBafjdjgH4QOyxsoxKfgjD6vlS2+B&#10;qXYtH+iWhUJECPsUFZgQ6lRKnxuy6EeuJo7exTUWQ5RNIXWDbYTbSk6SZCYtlhwXDNa0MZRfs1+r&#10;YDfYfTv/Y7eXidmf8/Jj/SmrVqnXfrd+BxGoC8/wo/2lFUzf4P4l/gC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UwxPEAAAA2wAAAA8AAAAAAAAAAAAAAAAAmAIAAGRycy9k&#10;b3ducmV2LnhtbFBLBQYAAAAABAAEAPUAAACJAwAAAAA=&#10;" fillcolor="white [3201]" strokeweight="1pt">
                    <v:textbox>
                      <w:txbxContent>
                        <w:p w14:paraId="7A03D22F" w14:textId="77777777" w:rsidR="009E5268" w:rsidRPr="00514AFB" w:rsidRDefault="009E5268" w:rsidP="00EB6349">
                          <w:pPr>
                            <w:jc w:val="center"/>
                            <w:rPr>
                              <w:rFonts w:asciiTheme="majorBidi" w:hAnsiTheme="majorBidi" w:cstheme="majorBidi"/>
                              <w:lang w:val="en-ID"/>
                            </w:rPr>
                          </w:pPr>
                          <w:r>
                            <w:rPr>
                              <w:rFonts w:asciiTheme="majorBidi" w:hAnsiTheme="majorBidi" w:cstheme="majorBidi"/>
                              <w:lang w:val="en-ID"/>
                            </w:rPr>
                            <w:t>KEPALA CABANG</w:t>
                          </w:r>
                        </w:p>
                      </w:txbxContent>
                    </v:textbox>
                  </v:shape>
                  <v:shape id="Straight Arrow Connector 44" o:spid="_x0000_s1051" type="#_x0000_t32" style="position:absolute;left:25336;top:17703;width:32;height:177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At4cMAAADbAAAADwAAAGRycy9kb3ducmV2LnhtbESP3YrCMBSE7wXfIRzBG9FkRVSqUURU&#10;XJZd8OcBDs2xLTYn3SZqffvNguDlMDPfMPNlY0txp9oXjjV8DBQI4tSZgjMN59O2PwXhA7LB0jFp&#10;eJKH5aLdmmNi3IMPdD+GTEQI+wQ15CFUiZQ+zcmiH7iKOHoXV1sMUdaZNDU+ItyWcqjUWFosOC7k&#10;WNE6p/R6vFkNdrPbT5re87tny9+T+fLq8ycorbudZjUDEagJ7/CrvTcaRiP4/xJ/gF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9ALeHDAAAA2wAAAA8AAAAAAAAAAAAA&#10;AAAAoQIAAGRycy9kb3ducmV2LnhtbFBLBQYAAAAABAAEAPkAAACRAwAAAAA=&#10;" strokecolor="black [3213]" strokeweight=".5pt">
                    <v:stroke endarrow="block" joinstyle="miter"/>
                  </v:shape>
                  <v:shape id="Straight Arrow Connector 45" o:spid="_x0000_s1052" type="#_x0000_t32" style="position:absolute;left:7810;top:23717;width:0;height:94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ieMYAAADbAAAADwAAAGRycy9kb3ducmV2LnhtbESPQWvCQBSE74L/YXkFb7ppbdVGVymC&#10;tMWLjWLb2yP7TBazb0N2Nem/dwuFHoeZ+YZZrDpbiSs13jhWcD9KQBDnThsuFBz2m+EMhA/IGivH&#10;pOCHPKyW/d4CU+1a/qBrFgoRIexTVFCGUKdS+rwki37kauLonVxjMUTZFFI32Ea4reRDkkykRcNx&#10;ocSa1iXl5+xiFeSHr89n2pmjbsdm+lpvv7fj7F2pwV33MgcRqAv/4b/2m1bw+AS/X+IPkM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YnjGAAAA2wAAAA8AAAAAAAAA&#10;AAAAAAAAoQIAAGRycy9kb3ducmV2LnhtbFBLBQYAAAAABAAEAPkAAACUAwAAAAA=&#10;" strokecolor="black [3213]" strokeweight=".5pt">
                    <v:stroke endarrow="block" joinstyle="miter"/>
                  </v:shape>
                  <v:line id="Straight Connector 46" o:spid="_x0000_s1053" style="position:absolute;visibility:visible;mso-wrap-style:square" from="7810,33242" to="43345,33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kJt8QAAADbAAAADwAAAGRycy9kb3ducmV2LnhtbESPQWsCMRSE7wX/Q3gFbzWrVOlujSKC&#10;IPYgXVvo8bF53SzdvGQ3qW7/vREKHoeZ+YZZrgfbijP1oXGsYDrJQBBXTjdcK/g47Z5eQISIrLF1&#10;TAr+KMB6NXpYYqHdhd/pXMZaJAiHAhWYGH0hZagMWQwT54mT9+16izHJvpa6x0uC21bOsmwhLTac&#10;Fgx62hqqfspfq6A7VOXbvJ5++r3fmmOHefeV50qNH4fNK4hIQ7yH/9t7reB5Ab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GQm3xAAAANsAAAAPAAAAAAAAAAAA&#10;AAAAAKECAABkcnMvZG93bnJldi54bWxQSwUGAAAAAAQABAD5AAAAkgMAAAAA&#10;" strokecolor="black [3213]" strokeweight=".5pt">
                    <v:stroke joinstyle="miter"/>
                  </v:line>
                  <v:shape id="Straight Arrow Connector 47" o:spid="_x0000_s1054" type="#_x0000_t32" style="position:absolute;left:16573;top:31337;width:0;height:1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BZlMUAAADbAAAADwAAAGRycy9kb3ducmV2LnhtbESPQWvCQBSE74L/YXlCb7qpSrXRVYpQ&#10;tHjRKG29PbKvydLs25BdTfrvu4WCx2FmvmGW685W4kaNN44VPI4SEMS504YLBefT63AOwgdkjZVj&#10;UvBDHtarfm+JqXYtH+mWhUJECPsUFZQh1KmUPi/Joh+5mjh6X66xGKJsCqkbbCPcVnKcJE/SouG4&#10;UGJNm5Ly7+xqFeTnz49nOph33U7MbFvvL/tJ9qbUw6B7WYAI1IV7+L+90wqmM/j7En+AX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GBZlMUAAADbAAAADwAAAAAAAAAA&#10;AAAAAAChAgAAZHJzL2Rvd25yZXYueG1sUEsFBgAAAAAEAAQA+QAAAJMDAAAAAA==&#10;" strokecolor="black [3213]" strokeweight=".5pt">
                    <v:stroke endarrow="block" joinstyle="miter"/>
                  </v:shape>
                  <v:shape id="Straight Arrow Connector 48" o:spid="_x0000_s1055" type="#_x0000_t32" style="position:absolute;left:34385;top:31337;width:0;height:1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N5sIAAADbAAAADwAAAGRycy9kb3ducmV2LnhtbERPz2vCMBS+C/sfwht401Qdc3ZGEUHc&#10;8KKduO32aJ5tsHkpTbTdf78cBI8f3+/5srOVuFHjjWMFo2ECgjh32nCh4Pi1GbyB8AFZY+WYFPyR&#10;h+XiqTfHVLuWD3TLQiFiCPsUFZQh1KmUPi/Joh+6mjhyZ9dYDBE2hdQNtjHcVnKcJK/SouHYUGJN&#10;65LyS3a1CvLjz/eM9uak24mZbuvd726SfSrVf+5W7yACdeEhvrs/tIKXODZ+iT9AL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f/N5sIAAADbAAAADwAAAAAAAAAAAAAA&#10;AAChAgAAZHJzL2Rvd25yZXYueG1sUEsFBgAAAAAEAAQA+QAAAJADAAAAAA==&#10;" strokecolor="black [3213]" strokeweight=".5pt">
                    <v:stroke endarrow="block" joinstyle="miter"/>
                  </v:shape>
                  <v:shape id="Straight Arrow Connector 49" o:spid="_x0000_s1056" type="#_x0000_t32" style="position:absolute;left:25241;top:38671;width:0;height:16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NofcYAAADbAAAADwAAAGRycy9kb3ducmV2LnhtbESPW2vCQBSE3wv9D8sRfKsbL1SNriKF&#10;ouKLRunl7ZA9JkuzZ0N2Nem/7xYKfRxm5htmue5sJe7UeONYwXCQgCDOnTZcKLicX59mIHxA1lg5&#10;JgXf5GG9enxYYqpdyye6Z6EQEcI+RQVlCHUqpc9LsugHriaO3tU1FkOUTSF1g22E20qOkuRZWjQc&#10;F0qs6aWk/Cu7WQX55eN9TkfzptuxmW7rw+dhnO2V6ve6zQJEoC78h//aO61gMoffL/EHyN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zaH3GAAAA2wAAAA8AAAAAAAAA&#10;AAAAAAAAoQIAAGRycy9kb3ducmV2LnhtbFBLBQYAAAAABAAEAPkAAACUAwAAAAA=&#10;" strokecolor="black [3213]" strokeweight=".5pt">
                    <v:stroke endarrow="block" joinstyle="miter"/>
                  </v:shape>
                  <v:line id="Straight Connector 50" o:spid="_x0000_s1057" style="position:absolute;visibility:visible;mso-wrap-style:square" from="5810,40481" to="45707,40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WihcEAAADbAAAADwAAAGRycy9kb3ducmV2LnhtbERPz2vCMBS+D/wfwhO8zVTBYatRRBBk&#10;Hsa6CR4fzbMpNi9pk2n33y+HgceP7/d6O9hW3KkPjWMFs2kGgrhyuuFawffX4XUJIkRkja1jUvBL&#10;Abab0csaC+0e/En3MtYihXAoUIGJ0RdShsqQxTB1njhxV9dbjAn2tdQ9PlK4beU8y96kxYZTg0FP&#10;e0PVrfyxCrr3qjwt6tnZH/3efHSYd5c8V2oyHnYrEJGG+BT/u49awSKtT1/SD5Cb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ZaKFwQAAANsAAAAPAAAAAAAAAAAAAAAA&#10;AKECAABkcnMvZG93bnJldi54bWxQSwUGAAAAAAQABAD5AAAAjwMAAAAA&#10;" strokecolor="black [3213]" strokeweight=".5pt">
                    <v:stroke joinstyle="miter"/>
                  </v:line>
                  <v:line id="Straight Connector 51" o:spid="_x0000_s1058" style="position:absolute;visibility:visible;mso-wrap-style:square" from="190,16383" to="18408,16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kHHsQAAADbAAAADwAAAGRycy9kb3ducmV2LnhtbESPQWvCQBSE74X+h+UVequbFJQmukoR&#10;CtIeilHB4yP7zAazbzfZrab/visIPQ4z8w2zWI22ExcaQutYQT7JQBDXTrfcKNjvPl7eQISIrLFz&#10;TAp+KcBq+fiwwFK7K2/pUsVGJAiHEhWYGH0pZagNWQwT54mTd3KDxZjk0Eg94DXBbSdfs2wmLbac&#10;Fgx6Whuqz9WPVdB/1tXXtMkPfuPX5rvHoj8WhVLPT+P7HESkMf6H7+2NVjDN4fYl/QC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KQcexAAAANsAAAAPAAAAAAAAAAAA&#10;AAAAAKECAABkcnMvZG93bnJldi54bWxQSwUGAAAAAAQABAD5AAAAkgMAAAAA&#10;" strokecolor="black [3213]" strokeweight=".5pt">
                    <v:stroke joinstyle="miter"/>
                  </v:line>
                  <v:line id="Straight Connector 52" o:spid="_x0000_s1059" style="position:absolute;visibility:visible;mso-wrap-style:square" from="190,16383" to="190,37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uZacQAAADbAAAADwAAAGRycy9kb3ducmV2LnhtbESPQWsCMRSE74X+h/AKvdWsgtJdjSKC&#10;IPVQ3LbQ42Pz3CxuXrKbqOu/bwShx2FmvmEWq8G24kJ9aBwrGI8yEMSV0w3XCr6/tm/vIEJE1tg6&#10;JgU3CrBaPj8tsNDuyge6lLEWCcKhQAUmRl9IGSpDFsPIeeLkHV1vMSbZ11L3eE1w28pJls2kxYbT&#10;gkFPG0PVqTxbBd1HVe6n9fjH7/zGfHaYd795rtTry7Ceg4g0xP/wo73TCqYTuH9JP0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5lpxAAAANsAAAAPAAAAAAAAAAAA&#10;AAAAAKECAABkcnMvZG93bnJldi54bWxQSwUGAAAAAAQABAD5AAAAkgMAAAAA&#10;" strokecolor="black [3213]" strokeweight=".5pt">
                    <v:stroke joinstyle="miter"/>
                  </v:line>
                  <v:shape id="Straight Arrow Connector 53" o:spid="_x0000_s1060" type="#_x0000_t32" style="position:absolute;left:190;top:37242;width:1821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LJSsUAAADbAAAADwAAAGRycy9kb3ducmV2LnhtbESPQUvDQBSE74L/YXmCt2ajwdrGboII&#10;otJLG0urt0f2mSxm34bs2sR/7xYKHoeZ+YZZlZPtxJEGbxwruElSEMS104YbBbv359kChA/IGjvH&#10;pOCXPJTF5cUKc+1G3tKxCo2IEPY5KmhD6HMpfd2SRZ+4njh6X26wGKIcGqkHHCPcdvI2TefSouG4&#10;0GJPTy3V39WPVVDvPg5L2pi9HjNz/9KvP9dZ9abU9dX0+AAi0BT+w+f2q1Zwl8HpS/wBsv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oLJSsUAAADbAAAADwAAAAAAAAAA&#10;AAAAAAChAgAAZHJzL2Rvd25yZXYueG1sUEsFBgAAAAAEAAQA+QAAAJMDAAAAAA==&#10;" strokecolor="black [3213]" strokeweight=".5pt">
                    <v:stroke endarrow="block" joinstyle="miter"/>
                  </v:shape>
                  <v:shape id="Text Box 54" o:spid="_x0000_s1061" type="#_x0000_t202" style="position:absolute;left:190;top:42576;width:11430;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TNusQA&#10;AADbAAAADwAAAGRycy9kb3ducmV2LnhtbESPQWvCQBSE70L/w/KEXkQ3ShVJXcUK0lJEMIr0+Mg+&#10;s8Hs25DdmvTfdwXB4zAz3zCLVWcrcaPGl44VjEcJCOLc6ZILBafjdjgH4QOyxsoxKfgjD6vlS2+B&#10;qXYtH+iWhUJECPsUFZgQ6lRKnxuy6EeuJo7exTUWQ5RNIXWDbYTbSk6SZCYtlhwXDNa0MZRfs1+r&#10;YDfYfTv/Y7eXidmf8/Jj/SmrVqnXfrd+BxGoC8/wo/2lFUzf4P4l/gC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kzbrEAAAA2wAAAA8AAAAAAAAAAAAAAAAAmAIAAGRycy9k&#10;b3ducmV2LnhtbFBLBQYAAAAABAAEAPUAAACJAwAAAAA=&#10;" fillcolor="white [3201]" strokeweight="1pt">
                    <v:textbox>
                      <w:txbxContent>
                        <w:p w14:paraId="38BD8E86" w14:textId="77777777" w:rsidR="009E5268" w:rsidRPr="009F5399" w:rsidRDefault="009E5268" w:rsidP="00EB6349">
                          <w:pPr>
                            <w:jc w:val="center"/>
                            <w:rPr>
                              <w:rFonts w:asciiTheme="majorBidi" w:hAnsiTheme="majorBidi" w:cstheme="majorBidi"/>
                            </w:rPr>
                          </w:pPr>
                          <w:r>
                            <w:rPr>
                              <w:rFonts w:asciiTheme="majorBidi" w:hAnsiTheme="majorBidi" w:cstheme="majorBidi"/>
                            </w:rPr>
                            <w:t>TELLER</w:t>
                          </w:r>
                        </w:p>
                      </w:txbxContent>
                    </v:textbox>
                  </v:shape>
                  <v:shape id="Text Box 55" o:spid="_x0000_s1062" type="#_x0000_t202" style="position:absolute;left:13430;top:42576;width:11430;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hoIcUA&#10;AADbAAAADwAAAGRycy9kb3ducmV2LnhtbESPQWvCQBSE7wX/w/KEXopuFFJKdJUohJYShNoiHh/Z&#10;ZzaYfRuyW5P++25B6HGYmW+Y9Xa0rbhR7xvHChbzBARx5XTDtYKvz2L2AsIHZI2tY1LwQx62m8nD&#10;GjPtBv6g2zHUIkLYZ6jAhNBlUvrKkEU/dx1x9C6utxii7Gupexwi3LZymSTP0mLDccFgR3tD1fX4&#10;bRWUT+W782dbXJbmcKqaXf4q20Gpx+mYr0AEGsN/+N5+0wrSFP6+x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KGghxQAAANsAAAAPAAAAAAAAAAAAAAAAAJgCAABkcnMv&#10;ZG93bnJldi54bWxQSwUGAAAAAAQABAD1AAAAigMAAAAA&#10;" fillcolor="white [3201]" strokeweight="1pt">
                    <v:textbox>
                      <w:txbxContent>
                        <w:p w14:paraId="47471452" w14:textId="77777777" w:rsidR="009E5268" w:rsidRPr="009F5399" w:rsidRDefault="009E5268" w:rsidP="00EB6349">
                          <w:pPr>
                            <w:jc w:val="center"/>
                            <w:rPr>
                              <w:rFonts w:asciiTheme="majorBidi" w:hAnsiTheme="majorBidi" w:cstheme="majorBidi"/>
                            </w:rPr>
                          </w:pPr>
                          <w:r>
                            <w:rPr>
                              <w:rFonts w:asciiTheme="majorBidi" w:hAnsiTheme="majorBidi" w:cstheme="majorBidi"/>
                            </w:rPr>
                            <w:t xml:space="preserve">ACCOUNTING </w:t>
                          </w:r>
                          <w:r>
                            <w:rPr>
                              <w:rFonts w:asciiTheme="majorBidi" w:hAnsiTheme="majorBidi" w:cstheme="majorBidi"/>
                            </w:rPr>
                            <w:t>CENTER</w:t>
                          </w:r>
                        </w:p>
                      </w:txbxContent>
                    </v:textbox>
                  </v:shape>
                  <v:shape id="Text Box 56" o:spid="_x0000_s1063" type="#_x0000_t202" style="position:absolute;left:26670;top:42576;width:11430;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r2VsUA&#10;AADbAAAADwAAAGRycy9kb3ducmV2LnhtbESPQWvCQBSE7wX/w/IKXopuKjSU6CqxEBQJhdoiHh/Z&#10;ZzY0+zZkVxP/fbdQ6HGYmW+Y1Wa0rbhR7xvHCp7nCQjiyumGawVfn8XsFYQPyBpbx6TgTh4268nD&#10;CjPtBv6g2zHUIkLYZ6jAhNBlUvrKkEU/dx1x9C6utxii7Gupexwi3LZykSSptNhwXDDY0Zuh6vt4&#10;tQrKp/Lg/NkWl4V5P1XNNt/JdlBq+jjmSxCBxvAf/mvvtYKXFH6/xB8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vZWxQAAANsAAAAPAAAAAAAAAAAAAAAAAJgCAABkcnMv&#10;ZG93bnJldi54bWxQSwUGAAAAAAQABAD1AAAAigMAAAAA&#10;" fillcolor="white [3201]" strokeweight="1pt">
                    <v:textbox>
                      <w:txbxContent>
                        <w:p w14:paraId="0A256783" w14:textId="77777777" w:rsidR="009E5268" w:rsidRPr="00165A54" w:rsidRDefault="009E5268" w:rsidP="00EB6349">
                          <w:pPr>
                            <w:jc w:val="center"/>
                            <w:rPr>
                              <w:rFonts w:asciiTheme="majorBidi" w:hAnsiTheme="majorBidi" w:cstheme="majorBidi"/>
                            </w:rPr>
                          </w:pPr>
                          <w:r>
                            <w:rPr>
                              <w:rFonts w:asciiTheme="majorBidi" w:hAnsiTheme="majorBidi" w:cstheme="majorBidi"/>
                            </w:rPr>
                            <w:t xml:space="preserve">COSTUMER </w:t>
                          </w:r>
                          <w:r>
                            <w:rPr>
                              <w:rFonts w:asciiTheme="majorBidi" w:hAnsiTheme="majorBidi" w:cstheme="majorBidi"/>
                            </w:rPr>
                            <w:t>SERVICE</w:t>
                          </w:r>
                        </w:p>
                      </w:txbxContent>
                    </v:textbox>
                  </v:shape>
                  <v:shape id="Text Box 57" o:spid="_x0000_s1064" type="#_x0000_t202" style="position:absolute;left:39763;top:42576;width:11767;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ZTzcQA&#10;AADbAAAADwAAAGRycy9kb3ducmV2LnhtbESPQWvCQBSE70L/w/KEXkQ3ClVJXcUK0lJEMIr0+Mg+&#10;s8Hs25DdmvTfdwXB4zAz3zCLVWcrcaPGl44VjEcJCOLc6ZILBafjdjgH4QOyxsoxKfgjD6vlS2+B&#10;qXYtH+iWhUJECPsUFZgQ6lRKnxuy6EeuJo7exTUWQ5RNIXWDbYTbSk6SZCotlhwXDNa0MZRfs1+r&#10;YDfYfTv/Y7eXidmf8/Jj/SmrVqnXfrd+BxGoC8/wo/2lFbzN4P4l/gC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2U83EAAAA2wAAAA8AAAAAAAAAAAAAAAAAmAIAAGRycy9k&#10;b3ducmV2LnhtbFBLBQYAAAAABAAEAPUAAACJAwAAAAA=&#10;" fillcolor="white [3201]" strokeweight="1pt">
                    <v:textbox>
                      <w:txbxContent>
                        <w:p w14:paraId="2D6DF986" w14:textId="77777777" w:rsidR="009E5268" w:rsidRPr="009F5399" w:rsidRDefault="009E5268" w:rsidP="00EB6349">
                          <w:pPr>
                            <w:jc w:val="center"/>
                            <w:rPr>
                              <w:rFonts w:asciiTheme="majorBidi" w:hAnsiTheme="majorBidi" w:cstheme="majorBidi"/>
                            </w:rPr>
                          </w:pPr>
                          <w:r>
                            <w:rPr>
                              <w:rFonts w:asciiTheme="majorBidi" w:hAnsiTheme="majorBidi" w:cstheme="majorBidi"/>
                            </w:rPr>
                            <w:t>ADMINISTRASI</w:t>
                          </w:r>
                        </w:p>
                      </w:txbxContent>
                    </v:textbox>
                  </v:shape>
                  <v:shape id="Straight Arrow Connector 58" o:spid="_x0000_s1065" type="#_x0000_t32" style="position:absolute;left:19240;top:40481;width:0;height:1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ZbO8IAAADbAAAADwAAAGRycy9kb3ducmV2LnhtbERPz2vCMBS+C/sfwht401Rlc3ZGEUHc&#10;8KKduO32aJ5tsHkpTbTdf78cBI8f3+/5srOVuFHjjWMFo2ECgjh32nCh4Pi1GbyB8AFZY+WYFPyR&#10;h+XiqTfHVLuWD3TLQiFiCPsUFZQh1KmUPi/Joh+6mjhyZ9dYDBE2hdQNtjHcVnKcJK/SouHYUGJN&#10;65LyS3a1CvLjz/eM9uak24mZbuvd726SfSrVf+5W7yACdeEhvrs/tIKXODZ+iT9AL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CZbO8IAAADbAAAADwAAAAAAAAAAAAAA&#10;AAChAgAAZHJzL2Rvd25yZXYueG1sUEsFBgAAAAAEAAQA+QAAAJADAAAAAA==&#10;" strokecolor="black [3213]" strokeweight=".5pt">
                    <v:stroke endarrow="block" joinstyle="miter"/>
                  </v:shape>
                  <v:shape id="Straight Arrow Connector 59" o:spid="_x0000_s1066" type="#_x0000_t32" style="position:absolute;left:5810;top:40481;width:0;height:1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r+oMUAAADbAAAADwAAAGRycy9kb3ducmV2LnhtbESPT2vCQBTE74V+h+UJ3upGxarRVaRQ&#10;VLxolP65PbLPZGn2bciuJv323UKhx2FmfsMs152txJ0abxwrGA4SEMS504YLBZfz69MMhA/IGivH&#10;pOCbPKxXjw9LTLVr+UT3LBQiQtinqKAMoU6l9HlJFv3A1cTRu7rGYoiyKaRusI1wW8lRkjxLi4bj&#10;Qok1vZSUf2U3qyC/fLzP6WjedDs20219+DyMs71S/V63WYAI1IX/8F97pxVM5vD7Jf4Auf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2r+oMUAAADbAAAADwAAAAAAAAAA&#10;AAAAAAChAgAAZHJzL2Rvd25yZXYueG1sUEsFBgAAAAAEAAQA+QAAAJMDAAAAAA==&#10;" strokecolor="black [3213]" strokeweight=".5pt">
                    <v:stroke endarrow="block" joinstyle="miter"/>
                  </v:shape>
                  <v:shape id="Straight Arrow Connector 60" o:spid="_x0000_s1067" type="#_x0000_t32" style="position:absolute;left:32480;top:40481;width:0;height:1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ydgMEAAADbAAAADwAAAGRycy9kb3ducmV2LnhtbERPz2vCMBS+D/Y/hDfwNlMVdHZGGYKo&#10;eNFO1N0ezbMNa15KE239781hsOPH93u26Gwl7tR441jBoJ+AIM6dNlwoOH6v3j9A+ICssXJMCh7k&#10;YTF/fZlhql3LB7pnoRAxhH2KCsoQ6lRKn5dk0fddTRy5q2sshgibQuoG2xhuKzlMkrG0aDg2lFjT&#10;sqT8N7tZBfnxcp7S3px0OzKTdb372Y2yrVK9t+7rE0SgLvyL/9wbrWAc18cv8QfI+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PJ2AwQAAANsAAAAPAAAAAAAAAAAAAAAA&#10;AKECAABkcnMvZG93bnJldi54bWxQSwUGAAAAAAQABAD5AAAAjwMAAAAA&#10;" strokecolor="black [3213]" strokeweight=".5pt">
                    <v:stroke endarrow="block" joinstyle="miter"/>
                  </v:shape>
                  <v:shape id="Straight Arrow Connector 61" o:spid="_x0000_s1068" type="#_x0000_t32" style="position:absolute;left:45720;top:40481;width:0;height:1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3A4G8UAAADbAAAADwAAAGRycy9kb3ducmV2LnhtbESPQWvCQBSE7wX/w/KE3upGBWujq4gg&#10;tnjRVFq9PbLPZDH7NmS3Jv33XaHgcZiZb5j5srOVuFHjjWMFw0ECgjh32nCh4Pi5eZmC8AFZY+WY&#10;FPySh+Wi9zTHVLuWD3TLQiEihH2KCsoQ6lRKn5dk0Q9cTRy9i2sshiibQuoG2wi3lRwlyURaNBwX&#10;SqxpXVJ+zX6sgvx4+n6jvfnS7di8buvdeTfOPpR67nerGYhAXXiE/9vvWsFkCPcv8QfIx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3A4G8UAAADbAAAADwAAAAAAAAAA&#10;AAAAAAChAgAAZHJzL2Rvd25yZXYueG1sUEsFBgAAAAAEAAQA+QAAAJMDAAAAAA==&#10;" strokecolor="black [3213]" strokeweight=".5pt">
                    <v:stroke endarrow="block" joinstyle="miter"/>
                  </v:shape>
                </v:group>
                <w10:wrap type="topAndBottom"/>
              </v:group>
            </w:pict>
          </mc:Fallback>
        </mc:AlternateContent>
      </w:r>
    </w:p>
    <w:p w14:paraId="53DAA422" w14:textId="77777777" w:rsidR="00EB6349" w:rsidRDefault="00EB6349" w:rsidP="00EB6349">
      <w:pPr>
        <w:jc w:val="center"/>
        <w:rPr>
          <w:rFonts w:ascii="Times New Roman" w:eastAsia="Times New Roman" w:hAnsi="Times New Roman" w:cs="Times New Roman"/>
          <w:color w:val="000000" w:themeColor="text1"/>
          <w:sz w:val="24"/>
          <w:szCs w:val="24"/>
        </w:rPr>
      </w:pPr>
    </w:p>
    <w:p w14:paraId="05D77E67" w14:textId="77777777" w:rsidR="00EB6349" w:rsidRDefault="00EB6349" w:rsidP="00EB6349">
      <w:pPr>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ambar 4.1</w:t>
      </w:r>
    </w:p>
    <w:p w14:paraId="3718E4EC" w14:textId="77777777" w:rsidR="00EB6349" w:rsidRDefault="00EB6349" w:rsidP="00EB6349">
      <w:pPr>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truktur Organisasi KSPPS BIM</w:t>
      </w:r>
    </w:p>
    <w:p w14:paraId="511311B8" w14:textId="77777777" w:rsidR="00EB6349" w:rsidRDefault="00EB6349" w:rsidP="00EB6349">
      <w:pPr>
        <w:spacing w:line="480" w:lineRule="auto"/>
        <w:jc w:val="center"/>
        <w:rPr>
          <w:rFonts w:ascii="Times New Roman" w:eastAsia="Times New Roman" w:hAnsi="Times New Roman" w:cs="Times New Roman"/>
          <w:color w:val="000000" w:themeColor="text1"/>
          <w:sz w:val="24"/>
          <w:szCs w:val="24"/>
        </w:rPr>
      </w:pPr>
    </w:p>
    <w:p w14:paraId="639B8D78" w14:textId="77777777" w:rsidR="00EB6349" w:rsidRDefault="00EB6349" w:rsidP="00EB6349">
      <w:pPr>
        <w:spacing w:line="480" w:lineRule="auto"/>
        <w:jc w:val="center"/>
        <w:rPr>
          <w:rFonts w:ascii="Times New Roman" w:eastAsia="Times New Roman" w:hAnsi="Times New Roman" w:cs="Times New Roman"/>
          <w:color w:val="000000" w:themeColor="text1"/>
          <w:sz w:val="24"/>
          <w:szCs w:val="24"/>
        </w:rPr>
      </w:pPr>
    </w:p>
    <w:p w14:paraId="618F1553" w14:textId="77777777" w:rsidR="00EB6349" w:rsidRPr="007E7566" w:rsidRDefault="00EB6349" w:rsidP="00EB6349">
      <w:pPr>
        <w:spacing w:line="480" w:lineRule="auto"/>
        <w:jc w:val="center"/>
        <w:rPr>
          <w:rFonts w:ascii="Times New Roman" w:eastAsia="Times New Roman" w:hAnsi="Times New Roman" w:cs="Times New Roman"/>
          <w:color w:val="000000" w:themeColor="text1"/>
          <w:sz w:val="24"/>
          <w:szCs w:val="24"/>
        </w:rPr>
      </w:pPr>
    </w:p>
    <w:p w14:paraId="4931FE19" w14:textId="77777777" w:rsidR="00EB6349" w:rsidRPr="00464673" w:rsidRDefault="00EB6349" w:rsidP="00EB6349">
      <w:pPr>
        <w:numPr>
          <w:ilvl w:val="0"/>
          <w:numId w:val="60"/>
        </w:numPr>
        <w:spacing w:line="480" w:lineRule="auto"/>
        <w:ind w:left="782"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lastRenderedPageBreak/>
        <w:t>Uraian Tugas</w:t>
      </w:r>
    </w:p>
    <w:p w14:paraId="1DEDE2F8" w14:textId="77777777" w:rsidR="00EB6349" w:rsidRPr="00464673" w:rsidRDefault="00EB6349" w:rsidP="00EB6349">
      <w:pPr>
        <w:numPr>
          <w:ilvl w:val="7"/>
          <w:numId w:val="29"/>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Tugas dan tanggung jawab pengawas</w:t>
      </w:r>
    </w:p>
    <w:p w14:paraId="4A290E6C" w14:textId="77777777" w:rsidR="00EB6349" w:rsidRPr="00464673" w:rsidRDefault="00EB6349" w:rsidP="004E7E37">
      <w:pPr>
        <w:numPr>
          <w:ilvl w:val="0"/>
          <w:numId w:val="68"/>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lakukan pengawasan terhadap pelaksanaan kebijakan dan pengelolaan koperasi yang dilakukan oleh pengurus.</w:t>
      </w:r>
    </w:p>
    <w:p w14:paraId="241B2645" w14:textId="77777777" w:rsidR="00EB6349" w:rsidRPr="00464673" w:rsidRDefault="00EB6349" w:rsidP="004E7E37">
      <w:pPr>
        <w:numPr>
          <w:ilvl w:val="0"/>
          <w:numId w:val="68"/>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mbuat laporan tertulis tentang hasil pengawasannya, kemudian menyampaikan kepada rapat anggota.</w:t>
      </w:r>
    </w:p>
    <w:p w14:paraId="4097E129" w14:textId="77777777" w:rsidR="00EB6349" w:rsidRPr="00464673" w:rsidRDefault="00EB6349" w:rsidP="00EB6349">
      <w:pPr>
        <w:numPr>
          <w:ilvl w:val="7"/>
          <w:numId w:val="29"/>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Tugas dan tanggung jawab pengurus</w:t>
      </w:r>
    </w:p>
    <w:p w14:paraId="1DA5AF4C" w14:textId="77777777" w:rsidR="00EB6349" w:rsidRPr="00464673" w:rsidRDefault="00EB6349" w:rsidP="004E7E37">
      <w:pPr>
        <w:numPr>
          <w:ilvl w:val="0"/>
          <w:numId w:val="74"/>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Bertanggungjawab dan mengembangkan kebijakan secara umum.</w:t>
      </w:r>
    </w:p>
    <w:p w14:paraId="7842C26F" w14:textId="77777777" w:rsidR="00EB6349" w:rsidRPr="00464673" w:rsidRDefault="00EB6349" w:rsidP="004E7E37">
      <w:pPr>
        <w:numPr>
          <w:ilvl w:val="0"/>
          <w:numId w:val="74"/>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yelenggarakan rapat anggota.</w:t>
      </w:r>
    </w:p>
    <w:p w14:paraId="342A15A2" w14:textId="77777777" w:rsidR="00EB6349" w:rsidRPr="00464673" w:rsidRDefault="00EB6349" w:rsidP="004E7E37">
      <w:pPr>
        <w:numPr>
          <w:ilvl w:val="0"/>
          <w:numId w:val="74"/>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yelenggarakan pembinaan organisasi.</w:t>
      </w:r>
    </w:p>
    <w:p w14:paraId="4D8CC4B0" w14:textId="77777777" w:rsidR="00EB6349" w:rsidRPr="00464673" w:rsidRDefault="00EB6349" w:rsidP="004E7E37">
      <w:pPr>
        <w:numPr>
          <w:ilvl w:val="0"/>
          <w:numId w:val="74"/>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wakili koperasi di dalam dan di luar forum.</w:t>
      </w:r>
    </w:p>
    <w:p w14:paraId="2C626FCD" w14:textId="77777777" w:rsidR="00EB6349" w:rsidRPr="00464673" w:rsidRDefault="00EB6349" w:rsidP="004E7E37">
      <w:pPr>
        <w:numPr>
          <w:ilvl w:val="0"/>
          <w:numId w:val="74"/>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gelola koperasi dan usahanya.</w:t>
      </w:r>
    </w:p>
    <w:p w14:paraId="5767D979" w14:textId="77777777" w:rsidR="00EB6349" w:rsidRPr="00464673" w:rsidRDefault="00EB6349" w:rsidP="004E7E37">
      <w:pPr>
        <w:numPr>
          <w:ilvl w:val="0"/>
          <w:numId w:val="74"/>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gajukan rancangan kerja dan rencana anggaran pendapatan dan belanja (RAPB) koperasi.</w:t>
      </w:r>
    </w:p>
    <w:p w14:paraId="460ED42B" w14:textId="77777777" w:rsidR="00EB6349" w:rsidRPr="00464673" w:rsidRDefault="00EB6349" w:rsidP="004E7E37">
      <w:pPr>
        <w:numPr>
          <w:ilvl w:val="0"/>
          <w:numId w:val="74"/>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gajukan laporan keuangan dan pertanggungjawaban pelaksanaan tugas.</w:t>
      </w:r>
    </w:p>
    <w:p w14:paraId="41EE4DF6" w14:textId="77777777" w:rsidR="00EB6349" w:rsidRPr="00464673" w:rsidRDefault="00EB6349" w:rsidP="004E7E37">
      <w:pPr>
        <w:numPr>
          <w:ilvl w:val="0"/>
          <w:numId w:val="74"/>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yelenggarakan pembukuan koperasi secara tertib</w:t>
      </w:r>
    </w:p>
    <w:p w14:paraId="6E31B620" w14:textId="77777777" w:rsidR="00EB6349" w:rsidRPr="00464673" w:rsidRDefault="00EB6349" w:rsidP="00EB6349">
      <w:pPr>
        <w:numPr>
          <w:ilvl w:val="7"/>
          <w:numId w:val="29"/>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Tugas dan tanggung jawab manager</w:t>
      </w:r>
    </w:p>
    <w:p w14:paraId="0424C8B7" w14:textId="77777777" w:rsidR="00EB6349" w:rsidRPr="00464673" w:rsidRDefault="00EB6349" w:rsidP="004E7E37">
      <w:pPr>
        <w:numPr>
          <w:ilvl w:val="0"/>
          <w:numId w:val="69"/>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mbantu memberikan usulan kepada pengurus dalam menyusun perencanaan.</w:t>
      </w:r>
    </w:p>
    <w:p w14:paraId="1234B4ED" w14:textId="77777777" w:rsidR="00EB6349" w:rsidRPr="00464673" w:rsidRDefault="00EB6349" w:rsidP="004E7E37">
      <w:pPr>
        <w:numPr>
          <w:ilvl w:val="0"/>
          <w:numId w:val="69"/>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rumuskan pola pelaksanaan kebijaksanaan pengurus secara efektif dan efisien.</w:t>
      </w:r>
    </w:p>
    <w:p w14:paraId="33340103" w14:textId="77777777" w:rsidR="00646DA9" w:rsidRDefault="00646DA9">
      <w:pPr>
        <w:spacing w:after="160" w:line="259"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p w14:paraId="0B0DB487" w14:textId="71A71DED" w:rsidR="00EB6349" w:rsidRPr="00464673" w:rsidRDefault="00EB6349" w:rsidP="004E7E37">
      <w:pPr>
        <w:numPr>
          <w:ilvl w:val="0"/>
          <w:numId w:val="69"/>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lastRenderedPageBreak/>
        <w:t>Membantu pegurus dalam menyusun uraian tugas bawahannya.</w:t>
      </w:r>
    </w:p>
    <w:p w14:paraId="27D35D03" w14:textId="77777777" w:rsidR="00EB6349" w:rsidRPr="00646DA9" w:rsidRDefault="00EB6349" w:rsidP="004E7E37">
      <w:pPr>
        <w:numPr>
          <w:ilvl w:val="0"/>
          <w:numId w:val="69"/>
        </w:numPr>
        <w:spacing w:line="480" w:lineRule="auto"/>
        <w:ind w:left="1565" w:hanging="357"/>
        <w:jc w:val="both"/>
        <w:rPr>
          <w:rFonts w:ascii="Times New Roman" w:eastAsia="Times New Roman" w:hAnsi="Times New Roman" w:cs="Times New Roman"/>
          <w:color w:val="000000" w:themeColor="text1"/>
          <w:spacing w:val="-8"/>
          <w:sz w:val="24"/>
          <w:szCs w:val="24"/>
        </w:rPr>
      </w:pPr>
      <w:r w:rsidRPr="00646DA9">
        <w:rPr>
          <w:rFonts w:ascii="Times New Roman" w:eastAsia="Times New Roman" w:hAnsi="Times New Roman" w:cs="Times New Roman"/>
          <w:color w:val="000000" w:themeColor="text1"/>
          <w:spacing w:val="-8"/>
          <w:sz w:val="24"/>
          <w:szCs w:val="24"/>
        </w:rPr>
        <w:t>Menentukan standart kualifikasi dalam pemilihan dan promosi pegawai.</w:t>
      </w:r>
    </w:p>
    <w:p w14:paraId="72A3F7E1" w14:textId="77777777" w:rsidR="00EB6349" w:rsidRPr="00464673" w:rsidRDefault="00EB6349" w:rsidP="00EB6349">
      <w:pPr>
        <w:numPr>
          <w:ilvl w:val="7"/>
          <w:numId w:val="29"/>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Tugas dan tanggung jawab kepala cabang</w:t>
      </w:r>
    </w:p>
    <w:p w14:paraId="176970FF" w14:textId="77777777" w:rsidR="00EB6349" w:rsidRPr="00464673" w:rsidRDefault="00EB6349" w:rsidP="004E7E37">
      <w:pPr>
        <w:numPr>
          <w:ilvl w:val="0"/>
          <w:numId w:val="70"/>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gendalikan seluruh kegiatan koperasi.</w:t>
      </w:r>
    </w:p>
    <w:p w14:paraId="43209CA9" w14:textId="77777777" w:rsidR="00EB6349" w:rsidRPr="00464673" w:rsidRDefault="00EB6349" w:rsidP="004E7E37">
      <w:pPr>
        <w:numPr>
          <w:ilvl w:val="0"/>
          <w:numId w:val="70"/>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mimpin, mengkoordinir, dan mengontrol jalannya aktifitas koperasi dan bagian-bagian yang ada di dalamnya.</w:t>
      </w:r>
    </w:p>
    <w:p w14:paraId="5526D7CF" w14:textId="77777777" w:rsidR="00EB6349" w:rsidRPr="00464673" w:rsidRDefault="00EB6349" w:rsidP="004E7E37">
      <w:pPr>
        <w:numPr>
          <w:ilvl w:val="0"/>
          <w:numId w:val="70"/>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erima laporan atas kegiatan yang dikerjaan masing-masing.</w:t>
      </w:r>
    </w:p>
    <w:p w14:paraId="4E3206ED" w14:textId="77777777" w:rsidR="00EB6349" w:rsidRPr="00464673" w:rsidRDefault="00EB6349" w:rsidP="004E7E37">
      <w:pPr>
        <w:numPr>
          <w:ilvl w:val="0"/>
          <w:numId w:val="70"/>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andatangani surat penting.</w:t>
      </w:r>
    </w:p>
    <w:p w14:paraId="70408D0F" w14:textId="77777777" w:rsidR="00EB6349" w:rsidRPr="00464673" w:rsidRDefault="00EB6349" w:rsidP="004E7E37">
      <w:pPr>
        <w:numPr>
          <w:ilvl w:val="0"/>
          <w:numId w:val="70"/>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mipmin rapat anggota tahunan dan melaporkan laporan pertanggung jawaban akhir tahun pada anggota.</w:t>
      </w:r>
    </w:p>
    <w:p w14:paraId="777065EB" w14:textId="77777777" w:rsidR="00EB6349" w:rsidRPr="00464673" w:rsidRDefault="00EB6349" w:rsidP="004E7E37">
      <w:pPr>
        <w:numPr>
          <w:ilvl w:val="0"/>
          <w:numId w:val="70"/>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gambil keputusan atas hal-hal yang dianggap penting bagi kelancaran kegiatan koperasi.</w:t>
      </w:r>
    </w:p>
    <w:p w14:paraId="2E02D0BF" w14:textId="77777777" w:rsidR="00EB6349" w:rsidRPr="00464673" w:rsidRDefault="00EB6349" w:rsidP="00EB6349">
      <w:pPr>
        <w:numPr>
          <w:ilvl w:val="7"/>
          <w:numId w:val="29"/>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Tugas dan tanggung jawab administrasi</w:t>
      </w:r>
    </w:p>
    <w:p w14:paraId="3D0F0A46" w14:textId="77777777" w:rsidR="00EB6349" w:rsidRPr="00464673" w:rsidRDefault="00EB6349" w:rsidP="004E7E37">
      <w:pPr>
        <w:numPr>
          <w:ilvl w:val="0"/>
          <w:numId w:val="71"/>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gatur surat menyurat yang ada di Koperasi.</w:t>
      </w:r>
    </w:p>
    <w:p w14:paraId="050A05EF" w14:textId="77777777" w:rsidR="00EB6349" w:rsidRPr="00464673" w:rsidRDefault="00EB6349" w:rsidP="004E7E37">
      <w:pPr>
        <w:numPr>
          <w:ilvl w:val="0"/>
          <w:numId w:val="71"/>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gasirpkan dokumen-dokumen penting koperasi.</w:t>
      </w:r>
    </w:p>
    <w:p w14:paraId="6C9267E1" w14:textId="77777777" w:rsidR="00EB6349" w:rsidRPr="00464673" w:rsidRDefault="00EB6349" w:rsidP="004E7E37">
      <w:pPr>
        <w:numPr>
          <w:ilvl w:val="0"/>
          <w:numId w:val="71"/>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monitor kebutuhan rumah tangga dan ATK Koperasi.</w:t>
      </w:r>
    </w:p>
    <w:p w14:paraId="47A81C92" w14:textId="77777777" w:rsidR="00EB6349" w:rsidRPr="00464673" w:rsidRDefault="00EB6349" w:rsidP="004E7E37">
      <w:pPr>
        <w:numPr>
          <w:ilvl w:val="0"/>
          <w:numId w:val="71"/>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mpersiapkan rapat-rapar di Koperasi.</w:t>
      </w:r>
    </w:p>
    <w:p w14:paraId="175CF45E" w14:textId="77777777" w:rsidR="00EB6349" w:rsidRPr="00464673" w:rsidRDefault="00EB6349" w:rsidP="004E7E37">
      <w:pPr>
        <w:numPr>
          <w:ilvl w:val="0"/>
          <w:numId w:val="71"/>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njadwalkan kegiatan-kegiatan yang dilakukan di Koperasi.</w:t>
      </w:r>
    </w:p>
    <w:p w14:paraId="64178021" w14:textId="77777777" w:rsidR="00EB6349" w:rsidRPr="00464673" w:rsidRDefault="00EB6349" w:rsidP="00EB6349">
      <w:pPr>
        <w:numPr>
          <w:ilvl w:val="7"/>
          <w:numId w:val="29"/>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Tugas dan tanggung jawab akuntan</w:t>
      </w:r>
    </w:p>
    <w:p w14:paraId="749B64DA" w14:textId="77777777" w:rsidR="00EB6349" w:rsidRPr="00646DA9" w:rsidRDefault="00EB6349" w:rsidP="004E7E37">
      <w:pPr>
        <w:numPr>
          <w:ilvl w:val="0"/>
          <w:numId w:val="72"/>
        </w:numPr>
        <w:spacing w:line="480" w:lineRule="auto"/>
        <w:ind w:left="1565" w:hanging="357"/>
        <w:jc w:val="both"/>
        <w:rPr>
          <w:rFonts w:ascii="Times New Roman" w:eastAsia="Times New Roman" w:hAnsi="Times New Roman" w:cs="Times New Roman"/>
          <w:color w:val="000000" w:themeColor="text1"/>
          <w:spacing w:val="-8"/>
          <w:sz w:val="24"/>
          <w:szCs w:val="24"/>
        </w:rPr>
      </w:pPr>
      <w:r w:rsidRPr="00646DA9">
        <w:rPr>
          <w:rFonts w:ascii="Times New Roman" w:eastAsia="Times New Roman" w:hAnsi="Times New Roman" w:cs="Times New Roman"/>
          <w:color w:val="000000" w:themeColor="text1"/>
          <w:spacing w:val="-8"/>
          <w:sz w:val="24"/>
          <w:szCs w:val="24"/>
        </w:rPr>
        <w:t>Bertanggung jawab dalam pencatatan penerimaan dan pengeluaran kas.</w:t>
      </w:r>
    </w:p>
    <w:p w14:paraId="0878EA7F" w14:textId="77777777" w:rsidR="00EB6349" w:rsidRPr="00464673" w:rsidRDefault="00EB6349" w:rsidP="004E7E37">
      <w:pPr>
        <w:numPr>
          <w:ilvl w:val="0"/>
          <w:numId w:val="72"/>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Bertanggung jawab atas pembuatan laporan keuangan, neraca, laporan rugi laba, arus kas, dan lain-lain.</w:t>
      </w:r>
    </w:p>
    <w:p w14:paraId="21C8C1D0" w14:textId="77777777" w:rsidR="00EB6349" w:rsidRPr="00464673" w:rsidRDefault="00EB6349" w:rsidP="004E7E37">
      <w:pPr>
        <w:numPr>
          <w:ilvl w:val="0"/>
          <w:numId w:val="72"/>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Bertanggung jawab atas Rekonsiliasi Bank.</w:t>
      </w:r>
    </w:p>
    <w:p w14:paraId="2DBFFA77" w14:textId="77777777" w:rsidR="00EB6349" w:rsidRPr="00464673" w:rsidRDefault="00EB6349" w:rsidP="00EB6349">
      <w:pPr>
        <w:numPr>
          <w:ilvl w:val="7"/>
          <w:numId w:val="29"/>
        </w:numPr>
        <w:spacing w:line="480" w:lineRule="auto"/>
        <w:ind w:left="1151"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lastRenderedPageBreak/>
        <w:t>Tugas dan tanggung jawab kasir</w:t>
      </w:r>
    </w:p>
    <w:p w14:paraId="38F88005" w14:textId="77777777" w:rsidR="00EB6349" w:rsidRPr="00464673" w:rsidRDefault="00EB6349" w:rsidP="004E7E37">
      <w:pPr>
        <w:numPr>
          <w:ilvl w:val="0"/>
          <w:numId w:val="73"/>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Membuat bukti keluar masuknya uang yang ada di koperasi.</w:t>
      </w:r>
    </w:p>
    <w:p w14:paraId="30542306" w14:textId="77777777" w:rsidR="00EB6349" w:rsidRPr="00464673" w:rsidRDefault="00EB6349" w:rsidP="004E7E37">
      <w:pPr>
        <w:numPr>
          <w:ilvl w:val="0"/>
          <w:numId w:val="73"/>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Bertanggung jawab atas dana kas kecil.</w:t>
      </w:r>
    </w:p>
    <w:p w14:paraId="26D0638A" w14:textId="77777777" w:rsidR="00EB6349" w:rsidRPr="00464673" w:rsidRDefault="00EB6349" w:rsidP="004E7E37">
      <w:pPr>
        <w:numPr>
          <w:ilvl w:val="0"/>
          <w:numId w:val="73"/>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Bertanggung jawab atas keluar masuknya uang.</w:t>
      </w:r>
    </w:p>
    <w:p w14:paraId="23876E1D" w14:textId="77777777" w:rsidR="00EB6349" w:rsidRPr="00464673" w:rsidRDefault="00EB6349" w:rsidP="004E7E37">
      <w:pPr>
        <w:numPr>
          <w:ilvl w:val="0"/>
          <w:numId w:val="73"/>
        </w:numPr>
        <w:spacing w:line="480" w:lineRule="auto"/>
        <w:ind w:left="1565" w:hanging="357"/>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Bertanggung jawab membuat laporan harian.</w:t>
      </w:r>
    </w:p>
    <w:p w14:paraId="1D98253B" w14:textId="77777777" w:rsidR="00EB6349" w:rsidRPr="00464673" w:rsidRDefault="00EB6349" w:rsidP="00EB6349">
      <w:pPr>
        <w:numPr>
          <w:ilvl w:val="0"/>
          <w:numId w:val="59"/>
        </w:numPr>
        <w:spacing w:line="480" w:lineRule="auto"/>
        <w:ind w:left="425" w:hanging="425"/>
        <w:jc w:val="both"/>
        <w:rPr>
          <w:rFonts w:ascii="Times New Roman" w:eastAsia="Times New Roman" w:hAnsi="Times New Roman" w:cs="Times New Roman"/>
          <w:b/>
          <w:color w:val="000000" w:themeColor="text1"/>
          <w:sz w:val="24"/>
          <w:szCs w:val="24"/>
        </w:rPr>
      </w:pPr>
      <w:r w:rsidRPr="00464673">
        <w:rPr>
          <w:rFonts w:ascii="Times New Roman" w:eastAsia="Times New Roman" w:hAnsi="Times New Roman" w:cs="Times New Roman"/>
          <w:b/>
          <w:color w:val="000000" w:themeColor="text1"/>
          <w:sz w:val="24"/>
          <w:szCs w:val="24"/>
        </w:rPr>
        <w:t>Deskripsi Responden</w:t>
      </w:r>
    </w:p>
    <w:p w14:paraId="70D901FA" w14:textId="77777777" w:rsidR="00EB6349" w:rsidRPr="00464673" w:rsidRDefault="00EB6349" w:rsidP="00EB6349">
      <w:pPr>
        <w:spacing w:line="480" w:lineRule="auto"/>
        <w:ind w:left="425" w:firstLine="709"/>
        <w:jc w:val="both"/>
        <w:rPr>
          <w:rFonts w:ascii="Times New Roman" w:hAnsi="Times New Roman" w:cs="Times New Roman"/>
          <w:color w:val="000000" w:themeColor="text1"/>
          <w:sz w:val="24"/>
        </w:rPr>
      </w:pPr>
      <w:r w:rsidRPr="00464673">
        <w:rPr>
          <w:rFonts w:ascii="Times New Roman" w:hAnsi="Times New Roman" w:cs="Times New Roman"/>
          <w:color w:val="000000" w:themeColor="text1"/>
          <w:sz w:val="24"/>
        </w:rPr>
        <w:t>Dari hasil penelitian di Koperasi Simpan Pinjam dan Pembiayaan Syariah Bina Insan Mandiri</w:t>
      </w:r>
      <w:r>
        <w:rPr>
          <w:rFonts w:ascii="Times New Roman" w:hAnsi="Times New Roman" w:cs="Times New Roman"/>
          <w:color w:val="000000" w:themeColor="text1"/>
          <w:sz w:val="24"/>
        </w:rPr>
        <w:t xml:space="preserve"> Karanganyar</w:t>
      </w:r>
      <w:r w:rsidRPr="00464673">
        <w:rPr>
          <w:rFonts w:ascii="Times New Roman" w:hAnsi="Times New Roman" w:cs="Times New Roman"/>
          <w:color w:val="000000" w:themeColor="text1"/>
          <w:sz w:val="24"/>
        </w:rPr>
        <w:t xml:space="preserve"> didapatkan data primer. Data tersebut nantinya digunakan untuk keperluan analisa yang selanjutnya akan diambil kesimpulan dari data penelitian ini.</w:t>
      </w:r>
    </w:p>
    <w:p w14:paraId="502DC0D7" w14:textId="77777777" w:rsidR="00EB6349" w:rsidRPr="00464673" w:rsidRDefault="00EB6349" w:rsidP="00EB6349">
      <w:pPr>
        <w:spacing w:line="480" w:lineRule="auto"/>
        <w:ind w:left="425" w:firstLine="709"/>
        <w:jc w:val="both"/>
        <w:rPr>
          <w:rFonts w:ascii="Times New Roman" w:eastAsia="Times New Roman" w:hAnsi="Times New Roman" w:cs="Times New Roman"/>
          <w:b/>
          <w:color w:val="000000" w:themeColor="text1"/>
          <w:sz w:val="40"/>
          <w:szCs w:val="24"/>
        </w:rPr>
      </w:pPr>
      <w:r w:rsidRPr="00464673">
        <w:rPr>
          <w:rFonts w:ascii="Times New Roman" w:hAnsi="Times New Roman" w:cs="Times New Roman"/>
          <w:color w:val="000000" w:themeColor="text1"/>
          <w:sz w:val="24"/>
        </w:rPr>
        <w:t xml:space="preserve">Koperasi Simpan Pinjam dan Pembiayaan Syariah Bina Insan Mandiri </w:t>
      </w:r>
      <w:r>
        <w:rPr>
          <w:rFonts w:ascii="Times New Roman" w:hAnsi="Times New Roman" w:cs="Times New Roman"/>
          <w:color w:val="000000" w:themeColor="text1"/>
          <w:sz w:val="24"/>
        </w:rPr>
        <w:t xml:space="preserve">Karanganyar </w:t>
      </w:r>
      <w:r w:rsidRPr="00464673">
        <w:rPr>
          <w:rFonts w:ascii="Times New Roman" w:hAnsi="Times New Roman" w:cs="Times New Roman"/>
          <w:color w:val="000000" w:themeColor="text1"/>
          <w:sz w:val="24"/>
        </w:rPr>
        <w:t>mempunyai 76 karyawan yang dikelompokkan kedalam kategori tertentu. Pengelompokkan tersebut didasarkan pada jenis kelamin, tingkat pendidikan dan usia karyawan.</w:t>
      </w:r>
    </w:p>
    <w:p w14:paraId="064BDD0A" w14:textId="77777777" w:rsidR="00EB6349" w:rsidRPr="00464673" w:rsidRDefault="00EB6349" w:rsidP="00EB6349">
      <w:pPr>
        <w:numPr>
          <w:ilvl w:val="0"/>
          <w:numId w:val="61"/>
        </w:numPr>
        <w:spacing w:line="480" w:lineRule="auto"/>
        <w:jc w:val="both"/>
        <w:rPr>
          <w:rFonts w:ascii="Times New Roman" w:eastAsia="Times New Roman" w:hAnsi="Times New Roman" w:cs="Times New Roman"/>
          <w:color w:val="000000" w:themeColor="text1"/>
          <w:sz w:val="24"/>
          <w:szCs w:val="24"/>
        </w:rPr>
      </w:pPr>
      <w:r w:rsidRPr="00464673">
        <w:rPr>
          <w:rFonts w:ascii="Times New Roman" w:eastAsia="Times New Roman" w:hAnsi="Times New Roman" w:cs="Times New Roman"/>
          <w:color w:val="000000" w:themeColor="text1"/>
          <w:sz w:val="24"/>
          <w:szCs w:val="24"/>
        </w:rPr>
        <w:t>Jenis Kelamin</w:t>
      </w:r>
    </w:p>
    <w:p w14:paraId="276B6F73" w14:textId="77777777" w:rsidR="00EB6349" w:rsidRPr="00F04254" w:rsidRDefault="00EB6349" w:rsidP="00EB6349">
      <w:pPr>
        <w:spacing w:line="480" w:lineRule="auto"/>
        <w:ind w:left="782" w:firstLine="658"/>
        <w:jc w:val="both"/>
        <w:rPr>
          <w:rFonts w:ascii="Times New Roman" w:hAnsi="Times New Roman" w:cs="Times New Roman"/>
          <w:color w:val="000000" w:themeColor="text1"/>
          <w:sz w:val="24"/>
        </w:rPr>
      </w:pPr>
      <w:r w:rsidRPr="00464673">
        <w:rPr>
          <w:rFonts w:ascii="Times New Roman" w:hAnsi="Times New Roman" w:cs="Times New Roman"/>
          <w:color w:val="000000" w:themeColor="text1"/>
          <w:sz w:val="24"/>
        </w:rPr>
        <w:t xml:space="preserve">Karakteristik responden berdasarkan jenis kelamin dalam penelitian ini diklasifikasikan sebagai </w:t>
      </w:r>
      <w:r w:rsidRPr="00F04254">
        <w:rPr>
          <w:rFonts w:ascii="Times New Roman" w:hAnsi="Times New Roman" w:cs="Times New Roman"/>
          <w:color w:val="000000" w:themeColor="text1"/>
          <w:sz w:val="24"/>
        </w:rPr>
        <w:t>berikut:</w:t>
      </w:r>
    </w:p>
    <w:p w14:paraId="5F9F45B3" w14:textId="77777777" w:rsidR="00EB6349" w:rsidRPr="00F04254" w:rsidRDefault="00EB6349" w:rsidP="00EB6349">
      <w:pPr>
        <w:jc w:val="center"/>
        <w:rPr>
          <w:rFonts w:ascii="Times New Roman" w:hAnsi="Times New Roman" w:cs="Times New Roman"/>
          <w:color w:val="000000" w:themeColor="text1"/>
          <w:sz w:val="24"/>
        </w:rPr>
      </w:pPr>
      <w:r w:rsidRPr="00F04254">
        <w:rPr>
          <w:rFonts w:ascii="Times New Roman" w:hAnsi="Times New Roman" w:cs="Times New Roman"/>
          <w:color w:val="000000" w:themeColor="text1"/>
          <w:sz w:val="24"/>
        </w:rPr>
        <w:t>Tabel 4.1</w:t>
      </w:r>
    </w:p>
    <w:p w14:paraId="7C41C355" w14:textId="77777777" w:rsidR="00EB6349" w:rsidRPr="00F04254" w:rsidRDefault="00EB6349" w:rsidP="00EB6349">
      <w:pPr>
        <w:jc w:val="center"/>
        <w:rPr>
          <w:rFonts w:ascii="Times New Roman" w:hAnsi="Times New Roman" w:cs="Times New Roman"/>
          <w:color w:val="000000" w:themeColor="text1"/>
          <w:sz w:val="24"/>
        </w:rPr>
      </w:pPr>
      <w:r w:rsidRPr="00F04254">
        <w:rPr>
          <w:rFonts w:ascii="Times New Roman" w:hAnsi="Times New Roman" w:cs="Times New Roman"/>
          <w:color w:val="000000" w:themeColor="text1"/>
          <w:sz w:val="24"/>
        </w:rPr>
        <w:t>Data Karyawan Berdasarkan Jenis Kelamin</w:t>
      </w:r>
    </w:p>
    <w:p w14:paraId="01EF95E2" w14:textId="77777777" w:rsidR="00EB6349" w:rsidRPr="00F04254" w:rsidRDefault="00EB6349" w:rsidP="000B5CE1">
      <w:pPr>
        <w:rPr>
          <w:rFonts w:ascii="Times New Roman" w:hAnsi="Times New Roman" w:cs="Times New Roman"/>
          <w:color w:val="000000" w:themeColor="text1"/>
          <w:sz w:val="24"/>
        </w:rPr>
      </w:pPr>
    </w:p>
    <w:tbl>
      <w:tblPr>
        <w:tblW w:w="7087"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2268"/>
        <w:gridCol w:w="1984"/>
        <w:gridCol w:w="2126"/>
      </w:tblGrid>
      <w:tr w:rsidR="00EB6349" w:rsidRPr="00F04254" w14:paraId="22D59201" w14:textId="77777777" w:rsidTr="007D1075">
        <w:trPr>
          <w:trHeight w:val="275"/>
        </w:trPr>
        <w:tc>
          <w:tcPr>
            <w:tcW w:w="709" w:type="dxa"/>
          </w:tcPr>
          <w:p w14:paraId="5F55B845" w14:textId="77777777" w:rsidR="00EB6349" w:rsidRPr="00F04254" w:rsidRDefault="00EB6349" w:rsidP="007D1075">
            <w:pPr>
              <w:spacing w:line="249" w:lineRule="exact"/>
              <w:ind w:left="191" w:right="197"/>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No</w:t>
            </w:r>
          </w:p>
        </w:tc>
        <w:tc>
          <w:tcPr>
            <w:tcW w:w="2268" w:type="dxa"/>
          </w:tcPr>
          <w:p w14:paraId="768B1F9C" w14:textId="77777777" w:rsidR="00EB6349" w:rsidRPr="00F04254" w:rsidRDefault="00EB6349" w:rsidP="007D1075">
            <w:pPr>
              <w:spacing w:line="249" w:lineRule="exact"/>
              <w:ind w:left="381"/>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Jenis kelamin</w:t>
            </w:r>
          </w:p>
        </w:tc>
        <w:tc>
          <w:tcPr>
            <w:tcW w:w="1984" w:type="dxa"/>
          </w:tcPr>
          <w:p w14:paraId="52488DC5" w14:textId="77777777" w:rsidR="00EB6349" w:rsidRPr="00F04254" w:rsidRDefault="00EB6349" w:rsidP="007D1075">
            <w:pPr>
              <w:spacing w:line="249" w:lineRule="exact"/>
              <w:ind w:left="585" w:right="576"/>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Jumlah</w:t>
            </w:r>
          </w:p>
        </w:tc>
        <w:tc>
          <w:tcPr>
            <w:tcW w:w="2126" w:type="dxa"/>
          </w:tcPr>
          <w:p w14:paraId="4473A033" w14:textId="77777777" w:rsidR="00EB6349" w:rsidRPr="00F04254" w:rsidRDefault="00EB6349" w:rsidP="007D1075">
            <w:pPr>
              <w:spacing w:line="249" w:lineRule="exact"/>
              <w:ind w:left="504" w:right="502"/>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Persentase</w:t>
            </w:r>
          </w:p>
        </w:tc>
      </w:tr>
      <w:tr w:rsidR="00EB6349" w:rsidRPr="00F04254" w14:paraId="55677A77" w14:textId="77777777" w:rsidTr="007D1075">
        <w:trPr>
          <w:trHeight w:val="275"/>
        </w:trPr>
        <w:tc>
          <w:tcPr>
            <w:tcW w:w="709" w:type="dxa"/>
          </w:tcPr>
          <w:p w14:paraId="764F0328" w14:textId="77777777" w:rsidR="00EB6349" w:rsidRPr="00F04254" w:rsidRDefault="00EB6349" w:rsidP="007D1075">
            <w:pPr>
              <w:spacing w:line="247" w:lineRule="exact"/>
              <w:ind w:left="191" w:right="187"/>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1.</w:t>
            </w:r>
          </w:p>
        </w:tc>
        <w:tc>
          <w:tcPr>
            <w:tcW w:w="2268" w:type="dxa"/>
          </w:tcPr>
          <w:p w14:paraId="50390AB8" w14:textId="77777777" w:rsidR="00EB6349" w:rsidRPr="00F04254" w:rsidRDefault="00EB6349" w:rsidP="007D1075">
            <w:pPr>
              <w:spacing w:line="247" w:lineRule="exact"/>
              <w:ind w:left="112"/>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Laki-laki</w:t>
            </w:r>
          </w:p>
        </w:tc>
        <w:tc>
          <w:tcPr>
            <w:tcW w:w="1984" w:type="dxa"/>
          </w:tcPr>
          <w:p w14:paraId="375D11FB" w14:textId="77777777" w:rsidR="00EB6349" w:rsidRPr="00F04254" w:rsidRDefault="00EB6349" w:rsidP="007D1075">
            <w:pPr>
              <w:spacing w:line="247" w:lineRule="exact"/>
              <w:ind w:left="585" w:right="576"/>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63</w:t>
            </w:r>
          </w:p>
        </w:tc>
        <w:tc>
          <w:tcPr>
            <w:tcW w:w="2126" w:type="dxa"/>
          </w:tcPr>
          <w:p w14:paraId="08879B8F" w14:textId="77777777" w:rsidR="00EB6349" w:rsidRPr="00F04254" w:rsidRDefault="00EB6349" w:rsidP="007D1075">
            <w:pPr>
              <w:spacing w:line="247" w:lineRule="exact"/>
              <w:ind w:left="504" w:right="498"/>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82,9</w:t>
            </w:r>
          </w:p>
        </w:tc>
      </w:tr>
      <w:tr w:rsidR="00EB6349" w:rsidRPr="00F04254" w14:paraId="4F956523" w14:textId="77777777" w:rsidTr="007D1075">
        <w:trPr>
          <w:trHeight w:val="275"/>
        </w:trPr>
        <w:tc>
          <w:tcPr>
            <w:tcW w:w="709" w:type="dxa"/>
          </w:tcPr>
          <w:p w14:paraId="7DD205F0" w14:textId="77777777" w:rsidR="00EB6349" w:rsidRPr="00F04254" w:rsidRDefault="00EB6349" w:rsidP="007D1075">
            <w:pPr>
              <w:spacing w:line="247" w:lineRule="exact"/>
              <w:ind w:left="191" w:right="187"/>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2.</w:t>
            </w:r>
          </w:p>
        </w:tc>
        <w:tc>
          <w:tcPr>
            <w:tcW w:w="2268" w:type="dxa"/>
          </w:tcPr>
          <w:p w14:paraId="7D3AB8CD" w14:textId="77777777" w:rsidR="00EB6349" w:rsidRPr="00F04254" w:rsidRDefault="00EB6349" w:rsidP="007D1075">
            <w:pPr>
              <w:spacing w:line="247" w:lineRule="exact"/>
              <w:ind w:left="112"/>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Perempuan</w:t>
            </w:r>
          </w:p>
        </w:tc>
        <w:tc>
          <w:tcPr>
            <w:tcW w:w="1984" w:type="dxa"/>
          </w:tcPr>
          <w:p w14:paraId="50D090F9" w14:textId="77777777" w:rsidR="00EB6349" w:rsidRPr="00F04254" w:rsidRDefault="00EB6349" w:rsidP="007D1075">
            <w:pPr>
              <w:spacing w:line="247" w:lineRule="exact"/>
              <w:ind w:left="585" w:right="576"/>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13</w:t>
            </w:r>
          </w:p>
        </w:tc>
        <w:tc>
          <w:tcPr>
            <w:tcW w:w="2126" w:type="dxa"/>
          </w:tcPr>
          <w:p w14:paraId="6C568E13" w14:textId="77777777" w:rsidR="00EB6349" w:rsidRPr="00F04254" w:rsidRDefault="00EB6349" w:rsidP="007D1075">
            <w:pPr>
              <w:spacing w:line="247" w:lineRule="exact"/>
              <w:ind w:left="504" w:right="498"/>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17,1</w:t>
            </w:r>
          </w:p>
        </w:tc>
      </w:tr>
      <w:tr w:rsidR="00EB6349" w:rsidRPr="00F04254" w14:paraId="17C6912F" w14:textId="77777777" w:rsidTr="007D1075">
        <w:trPr>
          <w:trHeight w:val="275"/>
        </w:trPr>
        <w:tc>
          <w:tcPr>
            <w:tcW w:w="709" w:type="dxa"/>
          </w:tcPr>
          <w:p w14:paraId="3155E1D5" w14:textId="77777777" w:rsidR="00EB6349" w:rsidRPr="00F04254" w:rsidRDefault="00EB6349" w:rsidP="007D1075">
            <w:pPr>
              <w:rPr>
                <w:rFonts w:ascii="Times New Roman" w:hAnsi="Times New Roman" w:cs="Times New Roman"/>
                <w:color w:val="000000" w:themeColor="text1"/>
                <w:sz w:val="22"/>
              </w:rPr>
            </w:pPr>
          </w:p>
        </w:tc>
        <w:tc>
          <w:tcPr>
            <w:tcW w:w="2268" w:type="dxa"/>
          </w:tcPr>
          <w:p w14:paraId="46C5745B" w14:textId="77777777" w:rsidR="00EB6349" w:rsidRPr="00F04254" w:rsidRDefault="00EB6349" w:rsidP="007D1075">
            <w:pPr>
              <w:spacing w:line="247" w:lineRule="exact"/>
              <w:ind w:left="112"/>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Total</w:t>
            </w:r>
          </w:p>
        </w:tc>
        <w:tc>
          <w:tcPr>
            <w:tcW w:w="1984" w:type="dxa"/>
          </w:tcPr>
          <w:p w14:paraId="200DA7F1" w14:textId="77777777" w:rsidR="00EB6349" w:rsidRPr="00F04254" w:rsidRDefault="00EB6349" w:rsidP="007D1075">
            <w:pPr>
              <w:spacing w:line="247" w:lineRule="exact"/>
              <w:ind w:left="585" w:right="576"/>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76</w:t>
            </w:r>
          </w:p>
        </w:tc>
        <w:tc>
          <w:tcPr>
            <w:tcW w:w="2126" w:type="dxa"/>
          </w:tcPr>
          <w:p w14:paraId="46F09D12" w14:textId="77777777" w:rsidR="00EB6349" w:rsidRPr="00F04254" w:rsidRDefault="00EB6349" w:rsidP="007D1075">
            <w:pPr>
              <w:spacing w:line="247" w:lineRule="exact"/>
              <w:ind w:left="504" w:right="501"/>
              <w:jc w:val="center"/>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100</w:t>
            </w:r>
          </w:p>
        </w:tc>
      </w:tr>
    </w:tbl>
    <w:p w14:paraId="37BC8327" w14:textId="77777777" w:rsidR="00EB6349" w:rsidRPr="00F04254" w:rsidRDefault="00EB6349" w:rsidP="00EB6349">
      <w:pPr>
        <w:ind w:left="851"/>
        <w:jc w:val="both"/>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Sumber: Data primer yang diolah, 2021</w:t>
      </w:r>
    </w:p>
    <w:p w14:paraId="56004928" w14:textId="77777777" w:rsidR="00EB6349" w:rsidRPr="00F04254" w:rsidRDefault="00EB6349" w:rsidP="00EB6349">
      <w:pPr>
        <w:ind w:left="851"/>
        <w:jc w:val="both"/>
        <w:rPr>
          <w:rFonts w:ascii="Times New Roman" w:hAnsi="Times New Roman" w:cs="Times New Roman"/>
          <w:color w:val="000000" w:themeColor="text1"/>
        </w:rPr>
      </w:pPr>
    </w:p>
    <w:p w14:paraId="4671514A" w14:textId="77777777" w:rsidR="000B5CE1" w:rsidRDefault="000B5CE1">
      <w:pPr>
        <w:spacing w:after="160" w:line="259"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p w14:paraId="64036323" w14:textId="68C00F0D" w:rsidR="00EB6349" w:rsidRPr="00F04254" w:rsidRDefault="00EB6349" w:rsidP="00EB6349">
      <w:pPr>
        <w:spacing w:line="480" w:lineRule="auto"/>
        <w:ind w:left="782" w:firstLine="658"/>
        <w:jc w:val="both"/>
        <w:rPr>
          <w:rFonts w:ascii="Times New Roman" w:eastAsia="Times New Roman" w:hAnsi="Times New Roman" w:cs="Times New Roman"/>
          <w:color w:val="000000" w:themeColor="text1"/>
          <w:sz w:val="24"/>
          <w:szCs w:val="24"/>
        </w:rPr>
      </w:pPr>
      <w:r w:rsidRPr="00F04254">
        <w:rPr>
          <w:rFonts w:ascii="Times New Roman" w:eastAsia="Times New Roman" w:hAnsi="Times New Roman" w:cs="Times New Roman"/>
          <w:color w:val="000000" w:themeColor="text1"/>
          <w:sz w:val="24"/>
          <w:szCs w:val="24"/>
        </w:rPr>
        <w:lastRenderedPageBreak/>
        <w:t xml:space="preserve">Pada </w:t>
      </w:r>
      <w:r w:rsidRPr="00F04254">
        <w:rPr>
          <w:rFonts w:ascii="Times New Roman" w:hAnsi="Times New Roman" w:cs="Times New Roman"/>
          <w:color w:val="000000" w:themeColor="text1"/>
          <w:sz w:val="24"/>
          <w:szCs w:val="24"/>
        </w:rPr>
        <w:t xml:space="preserve">tabel diatas dapat diketahui bahwa karyawan pada Koperasi Simpan Pinjam dan Pembiayaan Syariah Bina Insan Mandiri terdiri dari pegawai laki-laki sebanyak 63 orang (82,9%) dan pegawai perempuan sebanyak 13 orang (17,1%). Dari data ini menunjukkan bahwa </w:t>
      </w:r>
      <w:r w:rsidR="009E5268">
        <w:rPr>
          <w:rFonts w:ascii="Times New Roman" w:hAnsi="Times New Roman" w:cs="Times New Roman"/>
          <w:color w:val="000000" w:themeColor="text1"/>
          <w:sz w:val="24"/>
          <w:szCs w:val="24"/>
        </w:rPr>
        <w:t>mayoritas pegawai adalah laki-laki. Karena laki-l</w:t>
      </w:r>
      <w:r w:rsidRPr="00F04254">
        <w:rPr>
          <w:rFonts w:ascii="Times New Roman" w:hAnsi="Times New Roman" w:cs="Times New Roman"/>
          <w:color w:val="000000" w:themeColor="text1"/>
          <w:sz w:val="24"/>
          <w:szCs w:val="24"/>
        </w:rPr>
        <w:t>aki memiliki fisik yang lebih kuat agar bisa mengikuti lembur dan tidak banyak cuti dibandingkan perempuan lebih banyak cuti misalkan cuti hamil dan sebagainya.</w:t>
      </w:r>
      <w:r w:rsidRPr="00F04254">
        <w:rPr>
          <w:rFonts w:ascii="Times New Roman" w:eastAsia="Times New Roman" w:hAnsi="Times New Roman" w:cs="Times New Roman"/>
          <w:color w:val="000000" w:themeColor="text1"/>
          <w:sz w:val="24"/>
          <w:szCs w:val="24"/>
        </w:rPr>
        <w:t xml:space="preserve"> </w:t>
      </w:r>
    </w:p>
    <w:p w14:paraId="70FF2D39" w14:textId="77777777" w:rsidR="00EB6349" w:rsidRPr="00F04254" w:rsidRDefault="00EB6349" w:rsidP="00EB6349">
      <w:pPr>
        <w:numPr>
          <w:ilvl w:val="0"/>
          <w:numId w:val="61"/>
        </w:numPr>
        <w:spacing w:line="480" w:lineRule="auto"/>
        <w:jc w:val="both"/>
        <w:rPr>
          <w:rFonts w:ascii="Times New Roman" w:eastAsia="Times New Roman" w:hAnsi="Times New Roman" w:cs="Times New Roman"/>
          <w:color w:val="000000" w:themeColor="text1"/>
          <w:sz w:val="24"/>
          <w:szCs w:val="24"/>
        </w:rPr>
      </w:pPr>
      <w:r w:rsidRPr="00F04254">
        <w:rPr>
          <w:rFonts w:ascii="Times New Roman" w:eastAsia="Times New Roman" w:hAnsi="Times New Roman" w:cs="Times New Roman"/>
          <w:color w:val="000000" w:themeColor="text1"/>
          <w:sz w:val="24"/>
          <w:szCs w:val="24"/>
        </w:rPr>
        <w:t>Tingkat Pendidikan</w:t>
      </w:r>
    </w:p>
    <w:p w14:paraId="0876D90C" w14:textId="77777777" w:rsidR="00EB6349" w:rsidRPr="00F04254" w:rsidRDefault="00EB6349" w:rsidP="00EB6349">
      <w:pPr>
        <w:spacing w:line="480" w:lineRule="auto"/>
        <w:ind w:left="782" w:firstLine="658"/>
        <w:jc w:val="both"/>
        <w:rPr>
          <w:rFonts w:ascii="Times New Roman" w:hAnsi="Times New Roman" w:cs="Times New Roman"/>
          <w:color w:val="000000" w:themeColor="text1"/>
          <w:sz w:val="24"/>
          <w:szCs w:val="24"/>
        </w:rPr>
      </w:pPr>
      <w:r w:rsidRPr="00F04254">
        <w:rPr>
          <w:rFonts w:ascii="Times New Roman" w:hAnsi="Times New Roman" w:cs="Times New Roman"/>
          <w:color w:val="000000" w:themeColor="text1"/>
          <w:sz w:val="24"/>
          <w:szCs w:val="24"/>
        </w:rPr>
        <w:t>Karakteristik responden berdasarkan tingkat pendidikan dalam penelitian ini diklasifikasikan sebagai berikut:</w:t>
      </w:r>
    </w:p>
    <w:p w14:paraId="52716638" w14:textId="77777777" w:rsidR="00EB6349" w:rsidRPr="00F04254" w:rsidRDefault="00EB6349" w:rsidP="00EB6349">
      <w:pPr>
        <w:jc w:val="center"/>
        <w:rPr>
          <w:rFonts w:ascii="Times New Roman" w:eastAsia="Times New Roman" w:hAnsi="Times New Roman" w:cs="Times New Roman"/>
          <w:color w:val="000000" w:themeColor="text1"/>
          <w:sz w:val="24"/>
          <w:szCs w:val="24"/>
        </w:rPr>
      </w:pPr>
      <w:r w:rsidRPr="00F04254">
        <w:rPr>
          <w:rFonts w:ascii="Times New Roman" w:eastAsia="Times New Roman" w:hAnsi="Times New Roman" w:cs="Times New Roman"/>
          <w:color w:val="000000" w:themeColor="text1"/>
          <w:sz w:val="24"/>
          <w:szCs w:val="24"/>
        </w:rPr>
        <w:t>Tabel 4.2</w:t>
      </w:r>
    </w:p>
    <w:p w14:paraId="636B4969" w14:textId="77777777" w:rsidR="00EB6349" w:rsidRPr="00F04254" w:rsidRDefault="00EB6349" w:rsidP="00EB6349">
      <w:pPr>
        <w:jc w:val="center"/>
        <w:rPr>
          <w:rFonts w:ascii="Times New Roman" w:hAnsi="Times New Roman" w:cs="Times New Roman"/>
          <w:color w:val="000000" w:themeColor="text1"/>
          <w:sz w:val="24"/>
        </w:rPr>
      </w:pPr>
      <w:r w:rsidRPr="00F04254">
        <w:rPr>
          <w:rFonts w:ascii="Times New Roman" w:hAnsi="Times New Roman" w:cs="Times New Roman"/>
          <w:color w:val="000000" w:themeColor="text1"/>
          <w:sz w:val="24"/>
        </w:rPr>
        <w:t>Data Karyawan Berdasarkan Tingkat Pendidikan</w:t>
      </w:r>
    </w:p>
    <w:p w14:paraId="25EC1D88" w14:textId="77777777" w:rsidR="00EB6349" w:rsidRPr="00F04254" w:rsidRDefault="00EB6349" w:rsidP="00EB6349">
      <w:pPr>
        <w:jc w:val="center"/>
        <w:rPr>
          <w:rFonts w:ascii="Times New Roman" w:hAnsi="Times New Roman" w:cs="Times New Roman"/>
          <w:color w:val="000000" w:themeColor="text1"/>
          <w:sz w:val="24"/>
        </w:rPr>
      </w:pPr>
    </w:p>
    <w:tbl>
      <w:tblPr>
        <w:tblW w:w="7087"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2693"/>
        <w:gridCol w:w="1843"/>
        <w:gridCol w:w="1842"/>
      </w:tblGrid>
      <w:tr w:rsidR="00EB6349" w:rsidRPr="00F04254" w14:paraId="3BE54D03" w14:textId="77777777" w:rsidTr="007D1075">
        <w:trPr>
          <w:trHeight w:val="275"/>
        </w:trPr>
        <w:tc>
          <w:tcPr>
            <w:tcW w:w="709" w:type="dxa"/>
          </w:tcPr>
          <w:p w14:paraId="6E35C2D2" w14:textId="77777777" w:rsidR="00EB6349" w:rsidRPr="00F04254" w:rsidRDefault="00EB6349" w:rsidP="007D1075">
            <w:pPr>
              <w:spacing w:line="247" w:lineRule="exact"/>
              <w:ind w:left="220"/>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No</w:t>
            </w:r>
          </w:p>
        </w:tc>
        <w:tc>
          <w:tcPr>
            <w:tcW w:w="2693" w:type="dxa"/>
          </w:tcPr>
          <w:p w14:paraId="1F7FD905" w14:textId="77777777" w:rsidR="00EB6349" w:rsidRPr="00F04254" w:rsidRDefault="00EB6349" w:rsidP="007D1075">
            <w:pPr>
              <w:spacing w:line="247" w:lineRule="exact"/>
              <w:ind w:left="219" w:right="212"/>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Tingkat Pendidikan</w:t>
            </w:r>
          </w:p>
        </w:tc>
        <w:tc>
          <w:tcPr>
            <w:tcW w:w="1843" w:type="dxa"/>
          </w:tcPr>
          <w:p w14:paraId="06B5497F" w14:textId="77777777" w:rsidR="00EB6349" w:rsidRPr="00F04254" w:rsidRDefault="00EB6349" w:rsidP="007D1075">
            <w:pPr>
              <w:spacing w:line="247" w:lineRule="exact"/>
              <w:ind w:left="436" w:right="424"/>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Jumlah</w:t>
            </w:r>
          </w:p>
        </w:tc>
        <w:tc>
          <w:tcPr>
            <w:tcW w:w="1842" w:type="dxa"/>
          </w:tcPr>
          <w:p w14:paraId="73D134D9" w14:textId="77777777" w:rsidR="00EB6349" w:rsidRPr="00F04254" w:rsidRDefault="00EB6349" w:rsidP="007D1075">
            <w:pPr>
              <w:spacing w:line="247" w:lineRule="exact"/>
              <w:ind w:left="440" w:right="424"/>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Persentase</w:t>
            </w:r>
          </w:p>
        </w:tc>
      </w:tr>
      <w:tr w:rsidR="00EB6349" w:rsidRPr="00F04254" w14:paraId="3839E6B3" w14:textId="77777777" w:rsidTr="007D1075">
        <w:trPr>
          <w:trHeight w:val="275"/>
        </w:trPr>
        <w:tc>
          <w:tcPr>
            <w:tcW w:w="709" w:type="dxa"/>
          </w:tcPr>
          <w:p w14:paraId="66C84062" w14:textId="77777777" w:rsidR="00EB6349" w:rsidRPr="00F04254" w:rsidRDefault="00EB6349" w:rsidP="007D1075">
            <w:pPr>
              <w:spacing w:line="247" w:lineRule="exact"/>
              <w:ind w:left="273"/>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1.</w:t>
            </w:r>
          </w:p>
        </w:tc>
        <w:tc>
          <w:tcPr>
            <w:tcW w:w="2693" w:type="dxa"/>
          </w:tcPr>
          <w:p w14:paraId="2B5AD6B4" w14:textId="77777777" w:rsidR="00EB6349" w:rsidRPr="00F04254" w:rsidRDefault="00EB6349" w:rsidP="007D1075">
            <w:pPr>
              <w:spacing w:line="247" w:lineRule="exact"/>
              <w:ind w:left="219" w:right="202"/>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SMA/K</w:t>
            </w:r>
          </w:p>
        </w:tc>
        <w:tc>
          <w:tcPr>
            <w:tcW w:w="1843" w:type="dxa"/>
          </w:tcPr>
          <w:p w14:paraId="56EB8ED5" w14:textId="77777777" w:rsidR="00EB6349" w:rsidRPr="00F04254" w:rsidRDefault="00EB6349" w:rsidP="007D1075">
            <w:pPr>
              <w:spacing w:line="247" w:lineRule="exact"/>
              <w:ind w:left="437" w:right="424"/>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15</w:t>
            </w:r>
          </w:p>
        </w:tc>
        <w:tc>
          <w:tcPr>
            <w:tcW w:w="1842" w:type="dxa"/>
          </w:tcPr>
          <w:p w14:paraId="25D35A3F" w14:textId="77777777" w:rsidR="00EB6349" w:rsidRPr="00F04254" w:rsidRDefault="00EB6349" w:rsidP="007D1075">
            <w:pPr>
              <w:spacing w:line="247" w:lineRule="exact"/>
              <w:ind w:left="440" w:right="420"/>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19,7</w:t>
            </w:r>
          </w:p>
        </w:tc>
      </w:tr>
      <w:tr w:rsidR="00EB6349" w:rsidRPr="00F04254" w14:paraId="5B9EAEC8" w14:textId="77777777" w:rsidTr="007D1075">
        <w:trPr>
          <w:trHeight w:val="273"/>
        </w:trPr>
        <w:tc>
          <w:tcPr>
            <w:tcW w:w="709" w:type="dxa"/>
          </w:tcPr>
          <w:p w14:paraId="20542344" w14:textId="77777777" w:rsidR="00EB6349" w:rsidRPr="00F04254" w:rsidRDefault="00EB6349" w:rsidP="007D1075">
            <w:pPr>
              <w:spacing w:line="247" w:lineRule="exact"/>
              <w:ind w:left="273"/>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2.</w:t>
            </w:r>
          </w:p>
        </w:tc>
        <w:tc>
          <w:tcPr>
            <w:tcW w:w="2693" w:type="dxa"/>
          </w:tcPr>
          <w:p w14:paraId="56D9B10F" w14:textId="77777777" w:rsidR="00EB6349" w:rsidRPr="00F04254" w:rsidRDefault="00EB6349" w:rsidP="007D1075">
            <w:pPr>
              <w:spacing w:line="247" w:lineRule="exact"/>
              <w:ind w:left="219" w:right="204"/>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D3</w:t>
            </w:r>
          </w:p>
        </w:tc>
        <w:tc>
          <w:tcPr>
            <w:tcW w:w="1843" w:type="dxa"/>
          </w:tcPr>
          <w:p w14:paraId="786A5F9E" w14:textId="77777777" w:rsidR="00EB6349" w:rsidRPr="00F04254" w:rsidRDefault="00EB6349" w:rsidP="007D1075">
            <w:pPr>
              <w:spacing w:line="247" w:lineRule="exact"/>
              <w:ind w:left="13"/>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5</w:t>
            </w:r>
          </w:p>
        </w:tc>
        <w:tc>
          <w:tcPr>
            <w:tcW w:w="1842" w:type="dxa"/>
          </w:tcPr>
          <w:p w14:paraId="23E32211" w14:textId="77777777" w:rsidR="00EB6349" w:rsidRPr="00F04254" w:rsidRDefault="00EB6349" w:rsidP="007D1075">
            <w:pPr>
              <w:spacing w:line="247" w:lineRule="exact"/>
              <w:ind w:left="434" w:right="424"/>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6,5</w:t>
            </w:r>
          </w:p>
        </w:tc>
      </w:tr>
      <w:tr w:rsidR="00EB6349" w:rsidRPr="00F04254" w14:paraId="2D74F61E" w14:textId="77777777" w:rsidTr="007D1075">
        <w:trPr>
          <w:trHeight w:val="277"/>
        </w:trPr>
        <w:tc>
          <w:tcPr>
            <w:tcW w:w="709" w:type="dxa"/>
          </w:tcPr>
          <w:p w14:paraId="71A408DE" w14:textId="77777777" w:rsidR="00EB6349" w:rsidRPr="00F04254" w:rsidRDefault="00EB6349" w:rsidP="007D1075">
            <w:pPr>
              <w:spacing w:line="249" w:lineRule="exact"/>
              <w:ind w:left="273"/>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3.</w:t>
            </w:r>
          </w:p>
        </w:tc>
        <w:tc>
          <w:tcPr>
            <w:tcW w:w="2693" w:type="dxa"/>
          </w:tcPr>
          <w:p w14:paraId="3CF5212A" w14:textId="77777777" w:rsidR="00EB6349" w:rsidRPr="00F04254" w:rsidRDefault="00EB6349" w:rsidP="007D1075">
            <w:pPr>
              <w:spacing w:line="249" w:lineRule="exact"/>
              <w:ind w:left="219" w:right="211"/>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S1</w:t>
            </w:r>
          </w:p>
        </w:tc>
        <w:tc>
          <w:tcPr>
            <w:tcW w:w="1843" w:type="dxa"/>
          </w:tcPr>
          <w:p w14:paraId="23060D1E" w14:textId="77777777" w:rsidR="00EB6349" w:rsidRPr="00F04254" w:rsidRDefault="00EB6349" w:rsidP="007D1075">
            <w:pPr>
              <w:spacing w:line="249" w:lineRule="exact"/>
              <w:ind w:left="437" w:right="424"/>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50</w:t>
            </w:r>
          </w:p>
        </w:tc>
        <w:tc>
          <w:tcPr>
            <w:tcW w:w="1842" w:type="dxa"/>
          </w:tcPr>
          <w:p w14:paraId="3A320EF7" w14:textId="77777777" w:rsidR="00EB6349" w:rsidRPr="00F04254" w:rsidRDefault="00EB6349" w:rsidP="007D1075">
            <w:pPr>
              <w:spacing w:line="249" w:lineRule="exact"/>
              <w:ind w:left="439" w:right="424"/>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65,8</w:t>
            </w:r>
          </w:p>
        </w:tc>
      </w:tr>
      <w:tr w:rsidR="00EB6349" w:rsidRPr="00F04254" w14:paraId="0097F7E2" w14:textId="77777777" w:rsidTr="007D1075">
        <w:trPr>
          <w:trHeight w:val="275"/>
        </w:trPr>
        <w:tc>
          <w:tcPr>
            <w:tcW w:w="709" w:type="dxa"/>
          </w:tcPr>
          <w:p w14:paraId="7B12B54F" w14:textId="77777777" w:rsidR="00EB6349" w:rsidRPr="00F04254" w:rsidRDefault="00EB6349" w:rsidP="007D1075">
            <w:pPr>
              <w:spacing w:line="247" w:lineRule="exact"/>
              <w:ind w:left="273"/>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4.</w:t>
            </w:r>
          </w:p>
        </w:tc>
        <w:tc>
          <w:tcPr>
            <w:tcW w:w="2693" w:type="dxa"/>
          </w:tcPr>
          <w:p w14:paraId="17C2A4CB" w14:textId="77777777" w:rsidR="00EB6349" w:rsidRPr="00F04254" w:rsidRDefault="00EB6349" w:rsidP="007D1075">
            <w:pPr>
              <w:spacing w:line="247" w:lineRule="exact"/>
              <w:ind w:left="219" w:right="206"/>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gt;S1</w:t>
            </w:r>
          </w:p>
        </w:tc>
        <w:tc>
          <w:tcPr>
            <w:tcW w:w="1843" w:type="dxa"/>
          </w:tcPr>
          <w:p w14:paraId="2138B46C" w14:textId="77777777" w:rsidR="00EB6349" w:rsidRPr="00F04254" w:rsidRDefault="00EB6349" w:rsidP="007D1075">
            <w:pPr>
              <w:spacing w:line="247" w:lineRule="exact"/>
              <w:ind w:left="13"/>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6</w:t>
            </w:r>
          </w:p>
        </w:tc>
        <w:tc>
          <w:tcPr>
            <w:tcW w:w="1842" w:type="dxa"/>
          </w:tcPr>
          <w:p w14:paraId="176E6150" w14:textId="77777777" w:rsidR="00EB6349" w:rsidRPr="00F04254" w:rsidRDefault="00EB6349" w:rsidP="007D1075">
            <w:pPr>
              <w:spacing w:line="247" w:lineRule="exact"/>
              <w:ind w:left="434" w:right="424"/>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8</w:t>
            </w:r>
          </w:p>
        </w:tc>
      </w:tr>
      <w:tr w:rsidR="00EB6349" w:rsidRPr="00F04254" w14:paraId="6975901F" w14:textId="77777777" w:rsidTr="007D1075">
        <w:trPr>
          <w:trHeight w:val="275"/>
        </w:trPr>
        <w:tc>
          <w:tcPr>
            <w:tcW w:w="709" w:type="dxa"/>
          </w:tcPr>
          <w:p w14:paraId="610D46F5" w14:textId="77777777" w:rsidR="00EB6349" w:rsidRPr="00F04254" w:rsidRDefault="00EB6349" w:rsidP="007D1075">
            <w:pPr>
              <w:rPr>
                <w:rFonts w:ascii="Times New Roman" w:hAnsi="Times New Roman" w:cs="Times New Roman"/>
                <w:color w:val="000000" w:themeColor="text1"/>
                <w:sz w:val="22"/>
                <w:szCs w:val="22"/>
              </w:rPr>
            </w:pPr>
          </w:p>
        </w:tc>
        <w:tc>
          <w:tcPr>
            <w:tcW w:w="2693" w:type="dxa"/>
          </w:tcPr>
          <w:p w14:paraId="55680523" w14:textId="77777777" w:rsidR="00EB6349" w:rsidRPr="00F04254" w:rsidRDefault="00EB6349" w:rsidP="007D1075">
            <w:pPr>
              <w:spacing w:line="247" w:lineRule="exact"/>
              <w:ind w:left="219" w:right="205"/>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Total</w:t>
            </w:r>
          </w:p>
        </w:tc>
        <w:tc>
          <w:tcPr>
            <w:tcW w:w="1843" w:type="dxa"/>
          </w:tcPr>
          <w:p w14:paraId="1299F6BF" w14:textId="77777777" w:rsidR="00EB6349" w:rsidRPr="00F04254" w:rsidRDefault="00EB6349" w:rsidP="007D1075">
            <w:pPr>
              <w:spacing w:line="247" w:lineRule="exact"/>
              <w:ind w:left="437" w:right="424"/>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76</w:t>
            </w:r>
          </w:p>
        </w:tc>
        <w:tc>
          <w:tcPr>
            <w:tcW w:w="1842" w:type="dxa"/>
          </w:tcPr>
          <w:p w14:paraId="379BA77F" w14:textId="77777777" w:rsidR="00EB6349" w:rsidRPr="00F04254" w:rsidRDefault="00EB6349" w:rsidP="007D1075">
            <w:pPr>
              <w:spacing w:line="247" w:lineRule="exact"/>
              <w:ind w:left="440" w:right="423"/>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100</w:t>
            </w:r>
          </w:p>
        </w:tc>
      </w:tr>
    </w:tbl>
    <w:p w14:paraId="5E26DF0F" w14:textId="77777777" w:rsidR="00EB6349" w:rsidRPr="00F04254" w:rsidRDefault="00EB6349" w:rsidP="00EB6349">
      <w:pPr>
        <w:ind w:left="851"/>
        <w:jc w:val="both"/>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Sumber: Data primer yang diolah, 2021</w:t>
      </w:r>
    </w:p>
    <w:p w14:paraId="14482E93" w14:textId="77777777" w:rsidR="00EB6349" w:rsidRPr="00F04254" w:rsidRDefault="00EB6349" w:rsidP="00EB6349">
      <w:pPr>
        <w:jc w:val="both"/>
        <w:rPr>
          <w:rFonts w:ascii="Times New Roman" w:eastAsia="Times New Roman" w:hAnsi="Times New Roman" w:cs="Times New Roman"/>
          <w:color w:val="000000" w:themeColor="text1"/>
          <w:sz w:val="24"/>
          <w:szCs w:val="24"/>
        </w:rPr>
      </w:pPr>
    </w:p>
    <w:p w14:paraId="302F7500" w14:textId="77777777" w:rsidR="00EB6349" w:rsidRPr="00F04254" w:rsidRDefault="00EB6349" w:rsidP="00EB6349">
      <w:pPr>
        <w:spacing w:line="480" w:lineRule="auto"/>
        <w:ind w:left="785" w:firstLine="655"/>
        <w:jc w:val="both"/>
        <w:rPr>
          <w:rFonts w:ascii="Times New Roman" w:hAnsi="Times New Roman" w:cs="Times New Roman"/>
          <w:color w:val="000000" w:themeColor="text1"/>
          <w:sz w:val="24"/>
          <w:szCs w:val="24"/>
        </w:rPr>
      </w:pPr>
      <w:r w:rsidRPr="00F04254">
        <w:rPr>
          <w:rFonts w:ascii="Times New Roman" w:hAnsi="Times New Roman" w:cs="Times New Roman"/>
          <w:color w:val="000000" w:themeColor="text1"/>
          <w:sz w:val="24"/>
        </w:rPr>
        <w:t xml:space="preserve">Dapat diketahui pada tabel diatas bahwa responden dengan tingkat pendidikan SMA/Sederajat ada sebanyak 15 orang (19,7%), Diploma  sebanyak 5 orang (6,5%), Sarjana sebanyak 50 orang (65,8%) serta yang berpendidikan &gt;S1 ada 6 orang (8%). </w:t>
      </w:r>
      <w:r w:rsidRPr="00F04254">
        <w:rPr>
          <w:rFonts w:ascii="Times New Roman" w:hAnsi="Times New Roman" w:cs="Times New Roman"/>
          <w:color w:val="000000" w:themeColor="text1"/>
          <w:sz w:val="24"/>
          <w:szCs w:val="24"/>
        </w:rPr>
        <w:t>Dari data tersebut dapat dilihat bahwa responden paling banyak berdasarkan tingkat pendidikan adalah Sarjana. Hal ini menunjukkan bahwa tingkat pendidikan karyawan di Koperasi Simpan Pinjam dan Pembiayaan Syariah Bina Mandiri Cukup Tinggi.</w:t>
      </w:r>
    </w:p>
    <w:p w14:paraId="27A8524D" w14:textId="77777777" w:rsidR="00EB6349" w:rsidRPr="00F04254" w:rsidRDefault="00EB6349" w:rsidP="00EB6349">
      <w:pPr>
        <w:spacing w:line="480" w:lineRule="auto"/>
        <w:jc w:val="both"/>
        <w:rPr>
          <w:rFonts w:ascii="Times New Roman" w:eastAsia="Times New Roman" w:hAnsi="Times New Roman" w:cs="Times New Roman"/>
          <w:color w:val="000000" w:themeColor="text1"/>
          <w:sz w:val="24"/>
          <w:szCs w:val="24"/>
        </w:rPr>
      </w:pPr>
    </w:p>
    <w:p w14:paraId="7F6A0A84" w14:textId="77777777" w:rsidR="00EB6349" w:rsidRPr="00F04254" w:rsidRDefault="00EB6349" w:rsidP="00EB6349">
      <w:pPr>
        <w:numPr>
          <w:ilvl w:val="0"/>
          <w:numId w:val="61"/>
        </w:numPr>
        <w:spacing w:line="480" w:lineRule="auto"/>
        <w:jc w:val="both"/>
        <w:rPr>
          <w:rFonts w:ascii="Times New Roman" w:eastAsia="Times New Roman" w:hAnsi="Times New Roman" w:cs="Times New Roman"/>
          <w:color w:val="000000" w:themeColor="text1"/>
          <w:sz w:val="24"/>
          <w:szCs w:val="24"/>
        </w:rPr>
      </w:pPr>
      <w:r w:rsidRPr="00F04254">
        <w:rPr>
          <w:rFonts w:ascii="Times New Roman" w:eastAsia="Times New Roman" w:hAnsi="Times New Roman" w:cs="Times New Roman"/>
          <w:color w:val="000000" w:themeColor="text1"/>
          <w:sz w:val="24"/>
          <w:szCs w:val="24"/>
        </w:rPr>
        <w:lastRenderedPageBreak/>
        <w:t>Usia</w:t>
      </w:r>
    </w:p>
    <w:p w14:paraId="22227326" w14:textId="77777777" w:rsidR="00EB6349" w:rsidRPr="00F04254" w:rsidRDefault="00EB6349" w:rsidP="00EB6349">
      <w:pPr>
        <w:spacing w:line="480" w:lineRule="auto"/>
        <w:ind w:left="785" w:firstLine="655"/>
        <w:jc w:val="both"/>
        <w:rPr>
          <w:rFonts w:ascii="Times New Roman" w:hAnsi="Times New Roman" w:cs="Times New Roman"/>
          <w:color w:val="000000" w:themeColor="text1"/>
          <w:sz w:val="24"/>
        </w:rPr>
      </w:pPr>
      <w:r w:rsidRPr="00F04254">
        <w:rPr>
          <w:rFonts w:ascii="Times New Roman" w:hAnsi="Times New Roman" w:cs="Times New Roman"/>
          <w:color w:val="000000" w:themeColor="text1"/>
          <w:sz w:val="24"/>
        </w:rPr>
        <w:t>Karakteristik responden berdasarkan usia dalam penelitian ini diklasifikasikan sebagai berikut:</w:t>
      </w:r>
    </w:p>
    <w:p w14:paraId="1EA842C3" w14:textId="77777777" w:rsidR="00EB6349" w:rsidRPr="00F04254" w:rsidRDefault="00EB6349" w:rsidP="00EB6349">
      <w:pPr>
        <w:jc w:val="center"/>
        <w:rPr>
          <w:rFonts w:ascii="Times New Roman" w:hAnsi="Times New Roman" w:cs="Times New Roman"/>
          <w:color w:val="000000" w:themeColor="text1"/>
          <w:sz w:val="24"/>
        </w:rPr>
      </w:pPr>
      <w:r w:rsidRPr="00F04254">
        <w:rPr>
          <w:rFonts w:ascii="Times New Roman" w:hAnsi="Times New Roman" w:cs="Times New Roman"/>
          <w:color w:val="000000" w:themeColor="text1"/>
          <w:sz w:val="24"/>
        </w:rPr>
        <w:t>Tabel 4.3</w:t>
      </w:r>
    </w:p>
    <w:p w14:paraId="3815F108" w14:textId="77777777" w:rsidR="00EB6349" w:rsidRPr="00F04254" w:rsidRDefault="00EB6349" w:rsidP="00EB6349">
      <w:pPr>
        <w:jc w:val="center"/>
        <w:rPr>
          <w:rFonts w:ascii="Times New Roman" w:hAnsi="Times New Roman" w:cs="Times New Roman"/>
          <w:color w:val="000000" w:themeColor="text1"/>
          <w:sz w:val="24"/>
        </w:rPr>
      </w:pPr>
      <w:r w:rsidRPr="00F04254">
        <w:rPr>
          <w:rFonts w:ascii="Times New Roman" w:hAnsi="Times New Roman" w:cs="Times New Roman"/>
          <w:color w:val="000000" w:themeColor="text1"/>
          <w:sz w:val="24"/>
        </w:rPr>
        <w:t>Data Karyawa</w:t>
      </w:r>
      <w:r w:rsidR="00B02F27" w:rsidRPr="00F04254">
        <w:rPr>
          <w:rFonts w:ascii="Times New Roman" w:hAnsi="Times New Roman" w:cs="Times New Roman"/>
          <w:color w:val="000000" w:themeColor="text1"/>
          <w:sz w:val="24"/>
        </w:rPr>
        <w:t>n Berdasarkan Usia</w:t>
      </w:r>
    </w:p>
    <w:p w14:paraId="3CCC909B" w14:textId="77777777" w:rsidR="00EB6349" w:rsidRPr="00F04254" w:rsidRDefault="00EB6349" w:rsidP="00EB6349">
      <w:pPr>
        <w:jc w:val="center"/>
        <w:rPr>
          <w:rFonts w:ascii="Times New Roman" w:hAnsi="Times New Roman" w:cs="Times New Roman"/>
          <w:color w:val="000000" w:themeColor="text1"/>
          <w:sz w:val="24"/>
        </w:rPr>
      </w:pPr>
    </w:p>
    <w:tbl>
      <w:tblPr>
        <w:tblW w:w="7087" w:type="dxa"/>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2606"/>
        <w:gridCol w:w="2250"/>
        <w:gridCol w:w="1691"/>
      </w:tblGrid>
      <w:tr w:rsidR="00EB6349" w:rsidRPr="00F04254" w14:paraId="65C4C33E" w14:textId="77777777" w:rsidTr="007D1075">
        <w:tc>
          <w:tcPr>
            <w:tcW w:w="482" w:type="dxa"/>
          </w:tcPr>
          <w:p w14:paraId="0ED455D7"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bCs/>
                <w:color w:val="000000" w:themeColor="text1"/>
                <w:sz w:val="22"/>
                <w:szCs w:val="22"/>
              </w:rPr>
              <w:t>No.</w:t>
            </w:r>
          </w:p>
        </w:tc>
        <w:tc>
          <w:tcPr>
            <w:tcW w:w="2636" w:type="dxa"/>
          </w:tcPr>
          <w:p w14:paraId="02EDD02F"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bCs/>
                <w:color w:val="000000" w:themeColor="text1"/>
                <w:sz w:val="22"/>
                <w:szCs w:val="22"/>
              </w:rPr>
              <w:t>Usia</w:t>
            </w:r>
          </w:p>
        </w:tc>
        <w:tc>
          <w:tcPr>
            <w:tcW w:w="2268" w:type="dxa"/>
          </w:tcPr>
          <w:p w14:paraId="78583B97" w14:textId="77777777" w:rsidR="00EB6349" w:rsidRPr="00F04254" w:rsidRDefault="00EB6349" w:rsidP="007D1075">
            <w:pPr>
              <w:jc w:val="center"/>
              <w:rPr>
                <w:rFonts w:ascii="Times New Roman" w:hAnsi="Times New Roman" w:cs="Times New Roman"/>
                <w:bCs/>
                <w:color w:val="000000" w:themeColor="text1"/>
                <w:sz w:val="22"/>
                <w:szCs w:val="22"/>
              </w:rPr>
            </w:pPr>
            <w:r w:rsidRPr="00F04254">
              <w:rPr>
                <w:rFonts w:ascii="Times New Roman" w:hAnsi="Times New Roman" w:cs="Times New Roman"/>
                <w:bCs/>
                <w:color w:val="000000" w:themeColor="text1"/>
                <w:sz w:val="22"/>
                <w:szCs w:val="22"/>
              </w:rPr>
              <w:t>Jumlah Responden</w:t>
            </w:r>
          </w:p>
        </w:tc>
        <w:tc>
          <w:tcPr>
            <w:tcW w:w="1701" w:type="dxa"/>
            <w:vAlign w:val="center"/>
          </w:tcPr>
          <w:p w14:paraId="6BF3099D"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bCs/>
                <w:color w:val="000000" w:themeColor="text1"/>
                <w:sz w:val="22"/>
                <w:szCs w:val="22"/>
              </w:rPr>
              <w:t>Presentase</w:t>
            </w:r>
          </w:p>
        </w:tc>
      </w:tr>
      <w:tr w:rsidR="00EB6349" w:rsidRPr="00F04254" w14:paraId="7FB15012" w14:textId="77777777" w:rsidTr="007D1075">
        <w:tc>
          <w:tcPr>
            <w:tcW w:w="482" w:type="dxa"/>
          </w:tcPr>
          <w:p w14:paraId="4883216D"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1</w:t>
            </w:r>
          </w:p>
        </w:tc>
        <w:tc>
          <w:tcPr>
            <w:tcW w:w="2636" w:type="dxa"/>
            <w:vAlign w:val="center"/>
          </w:tcPr>
          <w:p w14:paraId="69A62EC2"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Kurang dari 25 tahun</w:t>
            </w:r>
          </w:p>
        </w:tc>
        <w:tc>
          <w:tcPr>
            <w:tcW w:w="2268" w:type="dxa"/>
          </w:tcPr>
          <w:p w14:paraId="275CB25A"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15</w:t>
            </w:r>
          </w:p>
        </w:tc>
        <w:tc>
          <w:tcPr>
            <w:tcW w:w="1701" w:type="dxa"/>
            <w:vAlign w:val="center"/>
          </w:tcPr>
          <w:p w14:paraId="2A32F36C"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20</w:t>
            </w:r>
          </w:p>
        </w:tc>
      </w:tr>
      <w:tr w:rsidR="00EB6349" w:rsidRPr="00F04254" w14:paraId="11D3AB01" w14:textId="77777777" w:rsidTr="007D1075">
        <w:tc>
          <w:tcPr>
            <w:tcW w:w="482" w:type="dxa"/>
          </w:tcPr>
          <w:p w14:paraId="5059BA93"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2</w:t>
            </w:r>
          </w:p>
        </w:tc>
        <w:tc>
          <w:tcPr>
            <w:tcW w:w="2636" w:type="dxa"/>
            <w:vAlign w:val="center"/>
          </w:tcPr>
          <w:p w14:paraId="1D5772F2"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26 – 40 tahun</w:t>
            </w:r>
          </w:p>
        </w:tc>
        <w:tc>
          <w:tcPr>
            <w:tcW w:w="2268" w:type="dxa"/>
          </w:tcPr>
          <w:p w14:paraId="3EE163B7"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41</w:t>
            </w:r>
          </w:p>
        </w:tc>
        <w:tc>
          <w:tcPr>
            <w:tcW w:w="1701" w:type="dxa"/>
          </w:tcPr>
          <w:p w14:paraId="67BB26FD"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54</w:t>
            </w:r>
          </w:p>
        </w:tc>
      </w:tr>
      <w:tr w:rsidR="00EB6349" w:rsidRPr="00F04254" w14:paraId="5E88DE65" w14:textId="77777777" w:rsidTr="007D1075">
        <w:tc>
          <w:tcPr>
            <w:tcW w:w="482" w:type="dxa"/>
          </w:tcPr>
          <w:p w14:paraId="0053F8D8"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3</w:t>
            </w:r>
          </w:p>
        </w:tc>
        <w:tc>
          <w:tcPr>
            <w:tcW w:w="2636" w:type="dxa"/>
            <w:vAlign w:val="center"/>
          </w:tcPr>
          <w:p w14:paraId="307E21C7"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Lebih dari 40 tahun</w:t>
            </w:r>
          </w:p>
        </w:tc>
        <w:tc>
          <w:tcPr>
            <w:tcW w:w="2268" w:type="dxa"/>
          </w:tcPr>
          <w:p w14:paraId="71E2A8AE"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20</w:t>
            </w:r>
          </w:p>
        </w:tc>
        <w:tc>
          <w:tcPr>
            <w:tcW w:w="1701" w:type="dxa"/>
          </w:tcPr>
          <w:p w14:paraId="1F6E1E30"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26</w:t>
            </w:r>
          </w:p>
        </w:tc>
      </w:tr>
      <w:tr w:rsidR="00EB6349" w:rsidRPr="00F04254" w14:paraId="33EBB251" w14:textId="77777777" w:rsidTr="007D1075">
        <w:tc>
          <w:tcPr>
            <w:tcW w:w="482" w:type="dxa"/>
          </w:tcPr>
          <w:p w14:paraId="43C8A30E" w14:textId="77777777" w:rsidR="00EB6349" w:rsidRPr="00F04254" w:rsidRDefault="00EB6349" w:rsidP="007D1075">
            <w:pPr>
              <w:jc w:val="center"/>
              <w:rPr>
                <w:rFonts w:ascii="Times New Roman" w:hAnsi="Times New Roman" w:cs="Times New Roman"/>
                <w:color w:val="000000" w:themeColor="text1"/>
                <w:sz w:val="22"/>
                <w:szCs w:val="22"/>
              </w:rPr>
            </w:pPr>
          </w:p>
        </w:tc>
        <w:tc>
          <w:tcPr>
            <w:tcW w:w="2636" w:type="dxa"/>
            <w:vAlign w:val="center"/>
          </w:tcPr>
          <w:p w14:paraId="03242C2D"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 xml:space="preserve">Total </w:t>
            </w:r>
          </w:p>
        </w:tc>
        <w:tc>
          <w:tcPr>
            <w:tcW w:w="2268" w:type="dxa"/>
          </w:tcPr>
          <w:p w14:paraId="1DBF76E4"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76</w:t>
            </w:r>
          </w:p>
        </w:tc>
        <w:tc>
          <w:tcPr>
            <w:tcW w:w="1701" w:type="dxa"/>
          </w:tcPr>
          <w:p w14:paraId="5540D9AD" w14:textId="77777777" w:rsidR="00EB6349" w:rsidRPr="00F04254" w:rsidRDefault="00EB6349" w:rsidP="007D1075">
            <w:pPr>
              <w:jc w:val="center"/>
              <w:rPr>
                <w:rFonts w:ascii="Times New Roman" w:hAnsi="Times New Roman" w:cs="Times New Roman"/>
                <w:color w:val="000000" w:themeColor="text1"/>
                <w:sz w:val="22"/>
                <w:szCs w:val="22"/>
              </w:rPr>
            </w:pPr>
            <w:r w:rsidRPr="00F04254">
              <w:rPr>
                <w:rFonts w:ascii="Times New Roman" w:hAnsi="Times New Roman" w:cs="Times New Roman"/>
                <w:color w:val="000000" w:themeColor="text1"/>
                <w:sz w:val="22"/>
                <w:szCs w:val="22"/>
              </w:rPr>
              <w:t>100</w:t>
            </w:r>
          </w:p>
        </w:tc>
      </w:tr>
    </w:tbl>
    <w:p w14:paraId="7424998D" w14:textId="77777777" w:rsidR="00EB6349" w:rsidRPr="00F04254" w:rsidRDefault="00EB6349" w:rsidP="00EB6349">
      <w:pPr>
        <w:spacing w:line="480" w:lineRule="auto"/>
        <w:ind w:left="851"/>
        <w:jc w:val="both"/>
        <w:rPr>
          <w:rFonts w:ascii="Times New Roman" w:hAnsi="Times New Roman" w:cs="Times New Roman"/>
          <w:color w:val="000000" w:themeColor="text1"/>
          <w:sz w:val="22"/>
        </w:rPr>
      </w:pPr>
      <w:r w:rsidRPr="00F04254">
        <w:rPr>
          <w:rFonts w:ascii="Times New Roman" w:hAnsi="Times New Roman" w:cs="Times New Roman"/>
          <w:color w:val="000000" w:themeColor="text1"/>
          <w:sz w:val="22"/>
        </w:rPr>
        <w:t>Sumber: Data primer yang diolah, 2021</w:t>
      </w:r>
    </w:p>
    <w:p w14:paraId="3B23A50B" w14:textId="77777777" w:rsidR="00EB6349" w:rsidRPr="00F04254" w:rsidRDefault="00EB6349" w:rsidP="00EB6349">
      <w:pPr>
        <w:spacing w:line="480" w:lineRule="auto"/>
        <w:ind w:left="785" w:firstLine="655"/>
        <w:jc w:val="both"/>
        <w:rPr>
          <w:rFonts w:ascii="Times New Roman" w:hAnsi="Times New Roman" w:cs="Times New Roman"/>
          <w:color w:val="000000" w:themeColor="text1"/>
          <w:sz w:val="24"/>
          <w:szCs w:val="24"/>
        </w:rPr>
      </w:pPr>
      <w:r w:rsidRPr="00F04254">
        <w:rPr>
          <w:rFonts w:ascii="Times New Roman" w:hAnsi="Times New Roman" w:cs="Times New Roman"/>
          <w:color w:val="000000" w:themeColor="text1"/>
          <w:sz w:val="24"/>
          <w:szCs w:val="24"/>
        </w:rPr>
        <w:t xml:space="preserve">Berdasarkan Tabel diatas </w:t>
      </w:r>
      <w:r w:rsidRPr="00F04254">
        <w:rPr>
          <w:rFonts w:ascii="Times New Roman" w:hAnsi="Times New Roman" w:cs="Times New Roman"/>
          <w:color w:val="000000" w:themeColor="text1"/>
          <w:sz w:val="24"/>
        </w:rPr>
        <w:t xml:space="preserve">diketahui bahwa dalam penelitian ini responden yang berusia kurang dari 25 tahun </w:t>
      </w:r>
      <w:r w:rsidRPr="00F04254">
        <w:rPr>
          <w:rFonts w:ascii="Times New Roman" w:hAnsi="Times New Roman" w:cs="Times New Roman"/>
          <w:color w:val="000000" w:themeColor="text1"/>
          <w:w w:val="127"/>
          <w:sz w:val="24"/>
        </w:rPr>
        <w:t>s</w:t>
      </w:r>
      <w:r w:rsidRPr="00F04254">
        <w:rPr>
          <w:rFonts w:ascii="Times New Roman" w:hAnsi="Times New Roman" w:cs="Times New Roman"/>
          <w:color w:val="000000" w:themeColor="text1"/>
          <w:spacing w:val="-1"/>
          <w:w w:val="98"/>
          <w:sz w:val="24"/>
        </w:rPr>
        <w:t>e</w:t>
      </w:r>
      <w:r w:rsidRPr="00F04254">
        <w:rPr>
          <w:rFonts w:ascii="Times New Roman" w:hAnsi="Times New Roman" w:cs="Times New Roman"/>
          <w:color w:val="000000" w:themeColor="text1"/>
          <w:w w:val="65"/>
          <w:sz w:val="24"/>
        </w:rPr>
        <w:t>j</w:t>
      </w:r>
      <w:r w:rsidRPr="00F04254">
        <w:rPr>
          <w:rFonts w:ascii="Times New Roman" w:hAnsi="Times New Roman" w:cs="Times New Roman"/>
          <w:color w:val="000000" w:themeColor="text1"/>
          <w:spacing w:val="-1"/>
          <w:w w:val="99"/>
          <w:sz w:val="24"/>
        </w:rPr>
        <w:t>u</w:t>
      </w:r>
      <w:r w:rsidRPr="00F04254">
        <w:rPr>
          <w:rFonts w:ascii="Times New Roman" w:hAnsi="Times New Roman" w:cs="Times New Roman"/>
          <w:color w:val="000000" w:themeColor="text1"/>
          <w:w w:val="105"/>
          <w:sz w:val="24"/>
        </w:rPr>
        <w:t>m</w:t>
      </w:r>
      <w:r w:rsidRPr="00F04254">
        <w:rPr>
          <w:rFonts w:ascii="Times New Roman" w:hAnsi="Times New Roman" w:cs="Times New Roman"/>
          <w:color w:val="000000" w:themeColor="text1"/>
          <w:spacing w:val="-1"/>
          <w:w w:val="75"/>
          <w:sz w:val="24"/>
        </w:rPr>
        <w:t>l</w:t>
      </w:r>
      <w:r w:rsidRPr="00F04254">
        <w:rPr>
          <w:rFonts w:ascii="Times New Roman" w:hAnsi="Times New Roman" w:cs="Times New Roman"/>
          <w:color w:val="000000" w:themeColor="text1"/>
          <w:spacing w:val="-1"/>
          <w:w w:val="103"/>
          <w:sz w:val="24"/>
        </w:rPr>
        <w:t>a</w:t>
      </w:r>
      <w:r w:rsidRPr="00F04254">
        <w:rPr>
          <w:rFonts w:ascii="Times New Roman" w:hAnsi="Times New Roman" w:cs="Times New Roman"/>
          <w:color w:val="000000" w:themeColor="text1"/>
          <w:w w:val="98"/>
          <w:sz w:val="24"/>
        </w:rPr>
        <w:t>h</w:t>
      </w:r>
      <w:r w:rsidRPr="00F04254">
        <w:rPr>
          <w:rFonts w:ascii="Times New Roman" w:hAnsi="Times New Roman" w:cs="Times New Roman"/>
          <w:color w:val="000000" w:themeColor="text1"/>
          <w:spacing w:val="16"/>
          <w:sz w:val="24"/>
        </w:rPr>
        <w:t xml:space="preserve"> </w:t>
      </w:r>
      <w:r w:rsidRPr="00F04254">
        <w:rPr>
          <w:rFonts w:ascii="Times New Roman" w:hAnsi="Times New Roman" w:cs="Times New Roman"/>
          <w:color w:val="000000" w:themeColor="text1"/>
          <w:spacing w:val="-1"/>
          <w:w w:val="107"/>
          <w:sz w:val="24"/>
        </w:rPr>
        <w:t>1</w:t>
      </w:r>
      <w:r w:rsidRPr="00F04254">
        <w:rPr>
          <w:rFonts w:ascii="Times New Roman" w:hAnsi="Times New Roman" w:cs="Times New Roman"/>
          <w:color w:val="000000" w:themeColor="text1"/>
          <w:w w:val="107"/>
          <w:sz w:val="24"/>
        </w:rPr>
        <w:t>5</w:t>
      </w:r>
      <w:r w:rsidRPr="00F04254">
        <w:rPr>
          <w:rFonts w:ascii="Times New Roman" w:hAnsi="Times New Roman" w:cs="Times New Roman"/>
          <w:color w:val="000000" w:themeColor="text1"/>
          <w:spacing w:val="15"/>
          <w:sz w:val="24"/>
        </w:rPr>
        <w:t xml:space="preserve"> </w:t>
      </w:r>
      <w:r w:rsidRPr="00F04254">
        <w:rPr>
          <w:rFonts w:ascii="Times New Roman" w:hAnsi="Times New Roman" w:cs="Times New Roman"/>
          <w:color w:val="000000" w:themeColor="text1"/>
          <w:spacing w:val="-1"/>
          <w:w w:val="106"/>
          <w:sz w:val="24"/>
        </w:rPr>
        <w:t>o</w:t>
      </w:r>
      <w:r w:rsidRPr="00F04254">
        <w:rPr>
          <w:rFonts w:ascii="Times New Roman" w:hAnsi="Times New Roman" w:cs="Times New Roman"/>
          <w:color w:val="000000" w:themeColor="text1"/>
          <w:w w:val="81"/>
          <w:sz w:val="24"/>
        </w:rPr>
        <w:t>r</w:t>
      </w:r>
      <w:r w:rsidRPr="00F04254">
        <w:rPr>
          <w:rFonts w:ascii="Times New Roman" w:hAnsi="Times New Roman" w:cs="Times New Roman"/>
          <w:color w:val="000000" w:themeColor="text1"/>
          <w:spacing w:val="-1"/>
          <w:w w:val="103"/>
          <w:sz w:val="24"/>
        </w:rPr>
        <w:t>a</w:t>
      </w:r>
      <w:r w:rsidRPr="00F04254">
        <w:rPr>
          <w:rFonts w:ascii="Times New Roman" w:hAnsi="Times New Roman" w:cs="Times New Roman"/>
          <w:color w:val="000000" w:themeColor="text1"/>
          <w:spacing w:val="-1"/>
          <w:w w:val="101"/>
          <w:sz w:val="24"/>
        </w:rPr>
        <w:t>n</w:t>
      </w:r>
      <w:r w:rsidRPr="00F04254">
        <w:rPr>
          <w:rFonts w:ascii="Times New Roman" w:hAnsi="Times New Roman" w:cs="Times New Roman"/>
          <w:color w:val="000000" w:themeColor="text1"/>
          <w:w w:val="111"/>
          <w:sz w:val="24"/>
        </w:rPr>
        <w:t>g</w:t>
      </w:r>
      <w:r w:rsidRPr="00F04254">
        <w:rPr>
          <w:rFonts w:ascii="Times New Roman" w:hAnsi="Times New Roman" w:cs="Times New Roman"/>
          <w:color w:val="000000" w:themeColor="text1"/>
          <w:spacing w:val="16"/>
          <w:sz w:val="24"/>
        </w:rPr>
        <w:t xml:space="preserve"> </w:t>
      </w:r>
      <w:r w:rsidRPr="00F04254">
        <w:rPr>
          <w:rFonts w:ascii="Times New Roman" w:hAnsi="Times New Roman" w:cs="Times New Roman"/>
          <w:color w:val="000000" w:themeColor="text1"/>
          <w:spacing w:val="-1"/>
          <w:w w:val="103"/>
          <w:sz w:val="24"/>
        </w:rPr>
        <w:t>(</w:t>
      </w:r>
      <w:r w:rsidRPr="00F04254">
        <w:rPr>
          <w:rFonts w:ascii="Times New Roman" w:hAnsi="Times New Roman" w:cs="Times New Roman"/>
          <w:color w:val="000000" w:themeColor="text1"/>
          <w:spacing w:val="-1"/>
          <w:w w:val="107"/>
          <w:sz w:val="24"/>
        </w:rPr>
        <w:t xml:space="preserve">20%), </w:t>
      </w:r>
      <w:r w:rsidRPr="00F04254">
        <w:rPr>
          <w:rFonts w:ascii="Times New Roman" w:hAnsi="Times New Roman" w:cs="Times New Roman"/>
          <w:color w:val="000000" w:themeColor="text1"/>
          <w:w w:val="81"/>
          <w:sz w:val="24"/>
        </w:rPr>
        <w:t>r</w:t>
      </w:r>
      <w:r w:rsidRPr="00F04254">
        <w:rPr>
          <w:rFonts w:ascii="Times New Roman" w:hAnsi="Times New Roman" w:cs="Times New Roman"/>
          <w:color w:val="000000" w:themeColor="text1"/>
          <w:spacing w:val="-1"/>
          <w:w w:val="98"/>
          <w:sz w:val="24"/>
        </w:rPr>
        <w:t>e</w:t>
      </w:r>
      <w:r w:rsidRPr="00F04254">
        <w:rPr>
          <w:rFonts w:ascii="Times New Roman" w:hAnsi="Times New Roman" w:cs="Times New Roman"/>
          <w:color w:val="000000" w:themeColor="text1"/>
          <w:w w:val="127"/>
          <w:sz w:val="24"/>
        </w:rPr>
        <w:t>s</w:t>
      </w:r>
      <w:r w:rsidRPr="00F04254">
        <w:rPr>
          <w:rFonts w:ascii="Times New Roman" w:hAnsi="Times New Roman" w:cs="Times New Roman"/>
          <w:color w:val="000000" w:themeColor="text1"/>
          <w:spacing w:val="-1"/>
          <w:sz w:val="24"/>
        </w:rPr>
        <w:t>p</w:t>
      </w:r>
      <w:r w:rsidRPr="00F04254">
        <w:rPr>
          <w:rFonts w:ascii="Times New Roman" w:hAnsi="Times New Roman" w:cs="Times New Roman"/>
          <w:color w:val="000000" w:themeColor="text1"/>
          <w:spacing w:val="-1"/>
          <w:w w:val="106"/>
          <w:sz w:val="24"/>
        </w:rPr>
        <w:t>o</w:t>
      </w:r>
      <w:r w:rsidRPr="00F04254">
        <w:rPr>
          <w:rFonts w:ascii="Times New Roman" w:hAnsi="Times New Roman" w:cs="Times New Roman"/>
          <w:color w:val="000000" w:themeColor="text1"/>
          <w:spacing w:val="-1"/>
          <w:w w:val="101"/>
          <w:sz w:val="24"/>
        </w:rPr>
        <w:t>nd</w:t>
      </w:r>
      <w:r w:rsidRPr="00F04254">
        <w:rPr>
          <w:rFonts w:ascii="Times New Roman" w:hAnsi="Times New Roman" w:cs="Times New Roman"/>
          <w:color w:val="000000" w:themeColor="text1"/>
          <w:spacing w:val="-1"/>
          <w:w w:val="98"/>
          <w:sz w:val="24"/>
        </w:rPr>
        <w:t>e</w:t>
      </w:r>
      <w:r w:rsidRPr="00F04254">
        <w:rPr>
          <w:rFonts w:ascii="Times New Roman" w:hAnsi="Times New Roman" w:cs="Times New Roman"/>
          <w:color w:val="000000" w:themeColor="text1"/>
          <w:w w:val="101"/>
          <w:sz w:val="24"/>
        </w:rPr>
        <w:t>n</w:t>
      </w:r>
      <w:r w:rsidRPr="00F04254">
        <w:rPr>
          <w:rFonts w:ascii="Times New Roman" w:hAnsi="Times New Roman" w:cs="Times New Roman"/>
          <w:color w:val="000000" w:themeColor="text1"/>
          <w:spacing w:val="15"/>
          <w:sz w:val="24"/>
        </w:rPr>
        <w:t xml:space="preserve"> </w:t>
      </w:r>
      <w:r w:rsidRPr="00F04254">
        <w:rPr>
          <w:rFonts w:ascii="Times New Roman" w:hAnsi="Times New Roman" w:cs="Times New Roman"/>
          <w:color w:val="000000" w:themeColor="text1"/>
          <w:spacing w:val="-1"/>
          <w:w w:val="95"/>
          <w:sz w:val="24"/>
        </w:rPr>
        <w:t>y</w:t>
      </w:r>
      <w:r w:rsidRPr="00F04254">
        <w:rPr>
          <w:rFonts w:ascii="Times New Roman" w:hAnsi="Times New Roman" w:cs="Times New Roman"/>
          <w:color w:val="000000" w:themeColor="text1"/>
          <w:spacing w:val="-1"/>
          <w:w w:val="103"/>
          <w:sz w:val="24"/>
        </w:rPr>
        <w:t>a</w:t>
      </w:r>
      <w:r w:rsidRPr="00F04254">
        <w:rPr>
          <w:rFonts w:ascii="Times New Roman" w:hAnsi="Times New Roman" w:cs="Times New Roman"/>
          <w:color w:val="000000" w:themeColor="text1"/>
          <w:spacing w:val="-1"/>
          <w:w w:val="101"/>
          <w:sz w:val="24"/>
        </w:rPr>
        <w:t>n</w:t>
      </w:r>
      <w:r w:rsidRPr="00F04254">
        <w:rPr>
          <w:rFonts w:ascii="Times New Roman" w:hAnsi="Times New Roman" w:cs="Times New Roman"/>
          <w:color w:val="000000" w:themeColor="text1"/>
          <w:w w:val="111"/>
          <w:sz w:val="24"/>
        </w:rPr>
        <w:t>g</w:t>
      </w:r>
      <w:r w:rsidRPr="00F04254">
        <w:rPr>
          <w:rFonts w:ascii="Times New Roman" w:hAnsi="Times New Roman" w:cs="Times New Roman"/>
          <w:color w:val="000000" w:themeColor="text1"/>
          <w:spacing w:val="16"/>
          <w:sz w:val="24"/>
        </w:rPr>
        <w:t xml:space="preserve"> </w:t>
      </w:r>
      <w:r w:rsidRPr="00F04254">
        <w:rPr>
          <w:rFonts w:ascii="Times New Roman" w:hAnsi="Times New Roman" w:cs="Times New Roman"/>
          <w:color w:val="000000" w:themeColor="text1"/>
          <w:spacing w:val="-1"/>
          <w:sz w:val="24"/>
        </w:rPr>
        <w:t>b</w:t>
      </w:r>
      <w:r w:rsidRPr="00F04254">
        <w:rPr>
          <w:rFonts w:ascii="Times New Roman" w:hAnsi="Times New Roman" w:cs="Times New Roman"/>
          <w:color w:val="000000" w:themeColor="text1"/>
          <w:spacing w:val="-1"/>
          <w:w w:val="98"/>
          <w:sz w:val="24"/>
        </w:rPr>
        <w:t>e</w:t>
      </w:r>
      <w:r w:rsidRPr="00F04254">
        <w:rPr>
          <w:rFonts w:ascii="Times New Roman" w:hAnsi="Times New Roman" w:cs="Times New Roman"/>
          <w:color w:val="000000" w:themeColor="text1"/>
          <w:w w:val="81"/>
          <w:sz w:val="24"/>
        </w:rPr>
        <w:t>r</w:t>
      </w:r>
      <w:r w:rsidRPr="00F04254">
        <w:rPr>
          <w:rFonts w:ascii="Times New Roman" w:hAnsi="Times New Roman" w:cs="Times New Roman"/>
          <w:color w:val="000000" w:themeColor="text1"/>
          <w:spacing w:val="-1"/>
          <w:w w:val="99"/>
          <w:sz w:val="24"/>
        </w:rPr>
        <w:t>u</w:t>
      </w:r>
      <w:r w:rsidRPr="00F04254">
        <w:rPr>
          <w:rFonts w:ascii="Times New Roman" w:hAnsi="Times New Roman" w:cs="Times New Roman"/>
          <w:color w:val="000000" w:themeColor="text1"/>
          <w:w w:val="127"/>
          <w:sz w:val="24"/>
        </w:rPr>
        <w:t>s</w:t>
      </w:r>
      <w:r w:rsidRPr="00F04254">
        <w:rPr>
          <w:rFonts w:ascii="Times New Roman" w:hAnsi="Times New Roman" w:cs="Times New Roman"/>
          <w:color w:val="000000" w:themeColor="text1"/>
          <w:spacing w:val="-1"/>
          <w:w w:val="79"/>
          <w:sz w:val="24"/>
        </w:rPr>
        <w:t>i</w:t>
      </w:r>
      <w:r w:rsidRPr="00F04254">
        <w:rPr>
          <w:rFonts w:ascii="Times New Roman" w:hAnsi="Times New Roman" w:cs="Times New Roman"/>
          <w:color w:val="000000" w:themeColor="text1"/>
          <w:w w:val="103"/>
          <w:sz w:val="24"/>
        </w:rPr>
        <w:t>a</w:t>
      </w:r>
      <w:r w:rsidRPr="00F04254">
        <w:rPr>
          <w:rFonts w:ascii="Times New Roman" w:hAnsi="Times New Roman" w:cs="Times New Roman"/>
          <w:color w:val="000000" w:themeColor="text1"/>
          <w:spacing w:val="15"/>
          <w:sz w:val="24"/>
        </w:rPr>
        <w:t xml:space="preserve"> </w:t>
      </w:r>
      <w:r w:rsidRPr="00F04254">
        <w:rPr>
          <w:rFonts w:ascii="Times New Roman" w:hAnsi="Times New Roman" w:cs="Times New Roman"/>
          <w:color w:val="000000" w:themeColor="text1"/>
          <w:spacing w:val="-1"/>
          <w:w w:val="107"/>
          <w:sz w:val="24"/>
        </w:rPr>
        <w:t>26</w:t>
      </w:r>
      <w:r w:rsidRPr="00F04254">
        <w:rPr>
          <w:rFonts w:ascii="Times New Roman" w:hAnsi="Times New Roman" w:cs="Times New Roman"/>
          <w:color w:val="000000" w:themeColor="text1"/>
          <w:w w:val="75"/>
          <w:sz w:val="24"/>
        </w:rPr>
        <w:t xml:space="preserve"> – </w:t>
      </w:r>
      <w:r w:rsidRPr="00F04254">
        <w:rPr>
          <w:rFonts w:ascii="Times New Roman" w:hAnsi="Times New Roman" w:cs="Times New Roman"/>
          <w:color w:val="000000" w:themeColor="text1"/>
          <w:spacing w:val="-1"/>
          <w:w w:val="107"/>
          <w:sz w:val="24"/>
        </w:rPr>
        <w:t>4</w:t>
      </w:r>
      <w:r w:rsidRPr="00F04254">
        <w:rPr>
          <w:rFonts w:ascii="Times New Roman" w:hAnsi="Times New Roman" w:cs="Times New Roman"/>
          <w:color w:val="000000" w:themeColor="text1"/>
          <w:w w:val="107"/>
          <w:sz w:val="24"/>
        </w:rPr>
        <w:t xml:space="preserve">0 </w:t>
      </w:r>
      <w:r w:rsidRPr="00F04254">
        <w:rPr>
          <w:rFonts w:ascii="Times New Roman" w:hAnsi="Times New Roman" w:cs="Times New Roman"/>
          <w:color w:val="000000" w:themeColor="text1"/>
          <w:w w:val="77"/>
          <w:sz w:val="24"/>
        </w:rPr>
        <w:t>t</w:t>
      </w:r>
      <w:r w:rsidRPr="00F04254">
        <w:rPr>
          <w:rFonts w:ascii="Times New Roman" w:hAnsi="Times New Roman" w:cs="Times New Roman"/>
          <w:color w:val="000000" w:themeColor="text1"/>
          <w:spacing w:val="-1"/>
          <w:w w:val="103"/>
          <w:sz w:val="24"/>
        </w:rPr>
        <w:t>a</w:t>
      </w:r>
      <w:r w:rsidRPr="00F04254">
        <w:rPr>
          <w:rFonts w:ascii="Times New Roman" w:hAnsi="Times New Roman" w:cs="Times New Roman"/>
          <w:color w:val="000000" w:themeColor="text1"/>
          <w:spacing w:val="-1"/>
          <w:w w:val="98"/>
          <w:sz w:val="24"/>
        </w:rPr>
        <w:t>h</w:t>
      </w:r>
      <w:r w:rsidRPr="00F04254">
        <w:rPr>
          <w:rFonts w:ascii="Times New Roman" w:hAnsi="Times New Roman" w:cs="Times New Roman"/>
          <w:color w:val="000000" w:themeColor="text1"/>
          <w:spacing w:val="-1"/>
          <w:w w:val="99"/>
          <w:sz w:val="24"/>
        </w:rPr>
        <w:t>u</w:t>
      </w:r>
      <w:r w:rsidRPr="00F04254">
        <w:rPr>
          <w:rFonts w:ascii="Times New Roman" w:hAnsi="Times New Roman" w:cs="Times New Roman"/>
          <w:color w:val="000000" w:themeColor="text1"/>
          <w:w w:val="101"/>
          <w:sz w:val="24"/>
        </w:rPr>
        <w:t>n</w:t>
      </w:r>
      <w:r w:rsidRPr="00F04254">
        <w:rPr>
          <w:rFonts w:ascii="Times New Roman" w:hAnsi="Times New Roman" w:cs="Times New Roman"/>
          <w:color w:val="000000" w:themeColor="text1"/>
          <w:spacing w:val="-8"/>
          <w:sz w:val="24"/>
        </w:rPr>
        <w:t xml:space="preserve"> </w:t>
      </w:r>
      <w:r w:rsidRPr="00F04254">
        <w:rPr>
          <w:rFonts w:ascii="Times New Roman" w:hAnsi="Times New Roman" w:cs="Times New Roman"/>
          <w:color w:val="000000" w:themeColor="text1"/>
          <w:w w:val="127"/>
          <w:sz w:val="24"/>
        </w:rPr>
        <w:t>s</w:t>
      </w:r>
      <w:r w:rsidRPr="00F04254">
        <w:rPr>
          <w:rFonts w:ascii="Times New Roman" w:hAnsi="Times New Roman" w:cs="Times New Roman"/>
          <w:color w:val="000000" w:themeColor="text1"/>
          <w:spacing w:val="-1"/>
          <w:w w:val="98"/>
          <w:sz w:val="24"/>
        </w:rPr>
        <w:t>e</w:t>
      </w:r>
      <w:r w:rsidRPr="00F04254">
        <w:rPr>
          <w:rFonts w:ascii="Times New Roman" w:hAnsi="Times New Roman" w:cs="Times New Roman"/>
          <w:color w:val="000000" w:themeColor="text1"/>
          <w:w w:val="65"/>
          <w:sz w:val="24"/>
        </w:rPr>
        <w:t>j</w:t>
      </w:r>
      <w:r w:rsidRPr="00F04254">
        <w:rPr>
          <w:rFonts w:ascii="Times New Roman" w:hAnsi="Times New Roman" w:cs="Times New Roman"/>
          <w:color w:val="000000" w:themeColor="text1"/>
          <w:spacing w:val="-1"/>
          <w:w w:val="99"/>
          <w:sz w:val="24"/>
        </w:rPr>
        <w:t>u</w:t>
      </w:r>
      <w:r w:rsidRPr="00F04254">
        <w:rPr>
          <w:rFonts w:ascii="Times New Roman" w:hAnsi="Times New Roman" w:cs="Times New Roman"/>
          <w:color w:val="000000" w:themeColor="text1"/>
          <w:w w:val="105"/>
          <w:sz w:val="24"/>
        </w:rPr>
        <w:t>m</w:t>
      </w:r>
      <w:r w:rsidRPr="00F04254">
        <w:rPr>
          <w:rFonts w:ascii="Times New Roman" w:hAnsi="Times New Roman" w:cs="Times New Roman"/>
          <w:color w:val="000000" w:themeColor="text1"/>
          <w:spacing w:val="-1"/>
          <w:w w:val="75"/>
          <w:sz w:val="24"/>
        </w:rPr>
        <w:t>l</w:t>
      </w:r>
      <w:r w:rsidRPr="00F04254">
        <w:rPr>
          <w:rFonts w:ascii="Times New Roman" w:hAnsi="Times New Roman" w:cs="Times New Roman"/>
          <w:color w:val="000000" w:themeColor="text1"/>
          <w:spacing w:val="-1"/>
          <w:w w:val="103"/>
          <w:sz w:val="24"/>
        </w:rPr>
        <w:t>a</w:t>
      </w:r>
      <w:r w:rsidRPr="00F04254">
        <w:rPr>
          <w:rFonts w:ascii="Times New Roman" w:hAnsi="Times New Roman" w:cs="Times New Roman"/>
          <w:color w:val="000000" w:themeColor="text1"/>
          <w:w w:val="98"/>
          <w:sz w:val="24"/>
        </w:rPr>
        <w:t>h</w:t>
      </w:r>
      <w:r w:rsidRPr="00F04254">
        <w:rPr>
          <w:rFonts w:ascii="Times New Roman" w:hAnsi="Times New Roman" w:cs="Times New Roman"/>
          <w:color w:val="000000" w:themeColor="text1"/>
          <w:spacing w:val="-8"/>
          <w:sz w:val="24"/>
        </w:rPr>
        <w:t xml:space="preserve"> </w:t>
      </w:r>
      <w:r w:rsidRPr="00F04254">
        <w:rPr>
          <w:rFonts w:ascii="Times New Roman" w:hAnsi="Times New Roman" w:cs="Times New Roman"/>
          <w:color w:val="000000" w:themeColor="text1"/>
          <w:spacing w:val="-1"/>
          <w:w w:val="107"/>
          <w:sz w:val="24"/>
        </w:rPr>
        <w:t>41</w:t>
      </w:r>
      <w:r w:rsidRPr="00F04254">
        <w:rPr>
          <w:rFonts w:ascii="Times New Roman" w:hAnsi="Times New Roman" w:cs="Times New Roman"/>
          <w:color w:val="000000" w:themeColor="text1"/>
          <w:spacing w:val="-8"/>
          <w:sz w:val="24"/>
        </w:rPr>
        <w:t xml:space="preserve"> </w:t>
      </w:r>
      <w:r w:rsidRPr="00F04254">
        <w:rPr>
          <w:rFonts w:ascii="Times New Roman" w:hAnsi="Times New Roman" w:cs="Times New Roman"/>
          <w:color w:val="000000" w:themeColor="text1"/>
          <w:spacing w:val="-1"/>
          <w:w w:val="106"/>
          <w:sz w:val="24"/>
        </w:rPr>
        <w:t>o</w:t>
      </w:r>
      <w:r w:rsidRPr="00F04254">
        <w:rPr>
          <w:rFonts w:ascii="Times New Roman" w:hAnsi="Times New Roman" w:cs="Times New Roman"/>
          <w:color w:val="000000" w:themeColor="text1"/>
          <w:w w:val="81"/>
          <w:sz w:val="24"/>
        </w:rPr>
        <w:t>r</w:t>
      </w:r>
      <w:r w:rsidRPr="00F04254">
        <w:rPr>
          <w:rFonts w:ascii="Times New Roman" w:hAnsi="Times New Roman" w:cs="Times New Roman"/>
          <w:color w:val="000000" w:themeColor="text1"/>
          <w:spacing w:val="-1"/>
          <w:w w:val="103"/>
          <w:sz w:val="24"/>
        </w:rPr>
        <w:t>a</w:t>
      </w:r>
      <w:r w:rsidRPr="00F04254">
        <w:rPr>
          <w:rFonts w:ascii="Times New Roman" w:hAnsi="Times New Roman" w:cs="Times New Roman"/>
          <w:color w:val="000000" w:themeColor="text1"/>
          <w:spacing w:val="-1"/>
          <w:w w:val="101"/>
          <w:sz w:val="24"/>
        </w:rPr>
        <w:t>n</w:t>
      </w:r>
      <w:r w:rsidRPr="00F04254">
        <w:rPr>
          <w:rFonts w:ascii="Times New Roman" w:hAnsi="Times New Roman" w:cs="Times New Roman"/>
          <w:color w:val="000000" w:themeColor="text1"/>
          <w:w w:val="111"/>
          <w:sz w:val="24"/>
        </w:rPr>
        <w:t>g</w:t>
      </w:r>
      <w:r w:rsidRPr="00F04254">
        <w:rPr>
          <w:rFonts w:ascii="Times New Roman" w:hAnsi="Times New Roman" w:cs="Times New Roman"/>
          <w:color w:val="000000" w:themeColor="text1"/>
          <w:spacing w:val="-8"/>
          <w:sz w:val="24"/>
        </w:rPr>
        <w:t xml:space="preserve"> (54%) </w:t>
      </w:r>
      <w:r w:rsidRPr="00F04254">
        <w:rPr>
          <w:rFonts w:ascii="Times New Roman" w:hAnsi="Times New Roman" w:cs="Times New Roman"/>
          <w:color w:val="000000" w:themeColor="text1"/>
          <w:spacing w:val="-1"/>
          <w:w w:val="101"/>
          <w:sz w:val="24"/>
        </w:rPr>
        <w:t>d</w:t>
      </w:r>
      <w:r w:rsidRPr="00F04254">
        <w:rPr>
          <w:rFonts w:ascii="Times New Roman" w:hAnsi="Times New Roman" w:cs="Times New Roman"/>
          <w:color w:val="000000" w:themeColor="text1"/>
          <w:spacing w:val="-1"/>
          <w:w w:val="103"/>
          <w:sz w:val="24"/>
        </w:rPr>
        <w:t>a</w:t>
      </w:r>
      <w:r w:rsidRPr="00F04254">
        <w:rPr>
          <w:rFonts w:ascii="Times New Roman" w:hAnsi="Times New Roman" w:cs="Times New Roman"/>
          <w:color w:val="000000" w:themeColor="text1"/>
          <w:w w:val="101"/>
          <w:sz w:val="24"/>
        </w:rPr>
        <w:t>n</w:t>
      </w:r>
      <w:r w:rsidRPr="00F04254">
        <w:rPr>
          <w:rFonts w:ascii="Times New Roman" w:hAnsi="Times New Roman" w:cs="Times New Roman"/>
          <w:color w:val="000000" w:themeColor="text1"/>
          <w:spacing w:val="-8"/>
          <w:sz w:val="24"/>
        </w:rPr>
        <w:t xml:space="preserve"> </w:t>
      </w:r>
      <w:r w:rsidRPr="00F04254">
        <w:rPr>
          <w:rFonts w:ascii="Times New Roman" w:hAnsi="Times New Roman" w:cs="Times New Roman"/>
          <w:color w:val="000000" w:themeColor="text1"/>
          <w:w w:val="81"/>
          <w:sz w:val="24"/>
        </w:rPr>
        <w:t>r</w:t>
      </w:r>
      <w:r w:rsidRPr="00F04254">
        <w:rPr>
          <w:rFonts w:ascii="Times New Roman" w:hAnsi="Times New Roman" w:cs="Times New Roman"/>
          <w:color w:val="000000" w:themeColor="text1"/>
          <w:spacing w:val="-1"/>
          <w:w w:val="98"/>
          <w:sz w:val="24"/>
        </w:rPr>
        <w:t>e</w:t>
      </w:r>
      <w:r w:rsidRPr="00F04254">
        <w:rPr>
          <w:rFonts w:ascii="Times New Roman" w:hAnsi="Times New Roman" w:cs="Times New Roman"/>
          <w:color w:val="000000" w:themeColor="text1"/>
          <w:w w:val="127"/>
          <w:sz w:val="24"/>
        </w:rPr>
        <w:t>s</w:t>
      </w:r>
      <w:r w:rsidRPr="00F04254">
        <w:rPr>
          <w:rFonts w:ascii="Times New Roman" w:hAnsi="Times New Roman" w:cs="Times New Roman"/>
          <w:color w:val="000000" w:themeColor="text1"/>
          <w:spacing w:val="-1"/>
          <w:sz w:val="24"/>
        </w:rPr>
        <w:t>p</w:t>
      </w:r>
      <w:r w:rsidRPr="00F04254">
        <w:rPr>
          <w:rFonts w:ascii="Times New Roman" w:hAnsi="Times New Roman" w:cs="Times New Roman"/>
          <w:color w:val="000000" w:themeColor="text1"/>
          <w:spacing w:val="-1"/>
          <w:w w:val="106"/>
          <w:sz w:val="24"/>
        </w:rPr>
        <w:t>o</w:t>
      </w:r>
      <w:r w:rsidRPr="00F04254">
        <w:rPr>
          <w:rFonts w:ascii="Times New Roman" w:hAnsi="Times New Roman" w:cs="Times New Roman"/>
          <w:color w:val="000000" w:themeColor="text1"/>
          <w:spacing w:val="-1"/>
          <w:w w:val="101"/>
          <w:sz w:val="24"/>
        </w:rPr>
        <w:t>nd</w:t>
      </w:r>
      <w:r w:rsidRPr="00F04254">
        <w:rPr>
          <w:rFonts w:ascii="Times New Roman" w:hAnsi="Times New Roman" w:cs="Times New Roman"/>
          <w:color w:val="000000" w:themeColor="text1"/>
          <w:spacing w:val="-1"/>
          <w:w w:val="98"/>
          <w:sz w:val="24"/>
        </w:rPr>
        <w:t>e</w:t>
      </w:r>
      <w:r w:rsidRPr="00F04254">
        <w:rPr>
          <w:rFonts w:ascii="Times New Roman" w:hAnsi="Times New Roman" w:cs="Times New Roman"/>
          <w:color w:val="000000" w:themeColor="text1"/>
          <w:w w:val="101"/>
          <w:sz w:val="24"/>
        </w:rPr>
        <w:t>n</w:t>
      </w:r>
      <w:r w:rsidRPr="00F04254">
        <w:rPr>
          <w:rFonts w:ascii="Times New Roman" w:hAnsi="Times New Roman" w:cs="Times New Roman"/>
          <w:color w:val="000000" w:themeColor="text1"/>
          <w:spacing w:val="-8"/>
          <w:sz w:val="24"/>
        </w:rPr>
        <w:t xml:space="preserve"> </w:t>
      </w:r>
      <w:r w:rsidRPr="00F04254">
        <w:rPr>
          <w:rFonts w:ascii="Times New Roman" w:hAnsi="Times New Roman" w:cs="Times New Roman"/>
          <w:color w:val="000000" w:themeColor="text1"/>
          <w:spacing w:val="-1"/>
          <w:w w:val="95"/>
          <w:sz w:val="24"/>
        </w:rPr>
        <w:t>y</w:t>
      </w:r>
      <w:r w:rsidRPr="00F04254">
        <w:rPr>
          <w:rFonts w:ascii="Times New Roman" w:hAnsi="Times New Roman" w:cs="Times New Roman"/>
          <w:color w:val="000000" w:themeColor="text1"/>
          <w:spacing w:val="-1"/>
          <w:w w:val="103"/>
          <w:sz w:val="24"/>
        </w:rPr>
        <w:t>a</w:t>
      </w:r>
      <w:r w:rsidRPr="00F04254">
        <w:rPr>
          <w:rFonts w:ascii="Times New Roman" w:hAnsi="Times New Roman" w:cs="Times New Roman"/>
          <w:color w:val="000000" w:themeColor="text1"/>
          <w:spacing w:val="-1"/>
          <w:w w:val="101"/>
          <w:sz w:val="24"/>
        </w:rPr>
        <w:t>n</w:t>
      </w:r>
      <w:r w:rsidRPr="00F04254">
        <w:rPr>
          <w:rFonts w:ascii="Times New Roman" w:hAnsi="Times New Roman" w:cs="Times New Roman"/>
          <w:color w:val="000000" w:themeColor="text1"/>
          <w:w w:val="111"/>
          <w:sz w:val="24"/>
        </w:rPr>
        <w:t xml:space="preserve">g </w:t>
      </w:r>
      <w:r w:rsidRPr="00F04254">
        <w:rPr>
          <w:rFonts w:ascii="Times New Roman" w:hAnsi="Times New Roman" w:cs="Times New Roman"/>
          <w:color w:val="000000" w:themeColor="text1"/>
          <w:sz w:val="24"/>
        </w:rPr>
        <w:t>berusia lebih dari 40 tahun sejumlah 20 (26%). Penelitian ini mayoritas responden berusia kisaran 26 – 40 tahun, karena masih pada masa produktif lebih siap tahan banting dan dapat mengerti tentang situasi menantang dalam melakukan pekerjaan.</w:t>
      </w:r>
    </w:p>
    <w:p w14:paraId="617F6359" w14:textId="77777777" w:rsidR="00EB6349" w:rsidRPr="00F902BC" w:rsidRDefault="00EB6349" w:rsidP="00EB6349">
      <w:pPr>
        <w:numPr>
          <w:ilvl w:val="0"/>
          <w:numId w:val="59"/>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Hasil Analisa Data</w:t>
      </w:r>
    </w:p>
    <w:p w14:paraId="6F132AB1" w14:textId="77777777" w:rsidR="00F42C14" w:rsidRDefault="00EB6349" w:rsidP="00F42C14">
      <w:pPr>
        <w:numPr>
          <w:ilvl w:val="0"/>
          <w:numId w:val="62"/>
        </w:numPr>
        <w:spacing w:line="480" w:lineRule="auto"/>
        <w:jc w:val="both"/>
        <w:rPr>
          <w:rFonts w:ascii="Times New Roman" w:eastAsia="Times New Roman" w:hAnsi="Times New Roman" w:cs="Times New Roman"/>
          <w:color w:val="000000" w:themeColor="text1"/>
          <w:sz w:val="24"/>
          <w:szCs w:val="24"/>
        </w:rPr>
      </w:pPr>
      <w:r w:rsidRPr="00F42C14">
        <w:rPr>
          <w:rFonts w:ascii="Times New Roman" w:eastAsia="Times New Roman" w:hAnsi="Times New Roman" w:cs="Times New Roman"/>
          <w:color w:val="000000" w:themeColor="text1"/>
          <w:sz w:val="24"/>
          <w:szCs w:val="24"/>
        </w:rPr>
        <w:t>Uji Normalitas</w:t>
      </w:r>
    </w:p>
    <w:p w14:paraId="4D59AE94" w14:textId="77777777" w:rsidR="00EB6349" w:rsidRPr="00F42C14" w:rsidRDefault="00EB6349" w:rsidP="00FE0E08">
      <w:pPr>
        <w:spacing w:line="480" w:lineRule="auto"/>
        <w:ind w:left="782" w:firstLine="658"/>
        <w:jc w:val="both"/>
        <w:rPr>
          <w:rFonts w:ascii="Times New Roman" w:eastAsia="Times New Roman" w:hAnsi="Times New Roman" w:cs="Times New Roman"/>
          <w:color w:val="000000" w:themeColor="text1"/>
          <w:sz w:val="24"/>
          <w:szCs w:val="24"/>
        </w:rPr>
      </w:pPr>
      <w:r w:rsidRPr="00F42C14">
        <w:rPr>
          <w:rFonts w:ascii="Times New Roman" w:hAnsi="Times New Roman" w:cs="Times New Roman"/>
          <w:sz w:val="24"/>
        </w:rPr>
        <w:t xml:space="preserve">Pengujian normalitas dalam penelitian ini menggunakan uji </w:t>
      </w:r>
      <w:r w:rsidRPr="00F42C14">
        <w:rPr>
          <w:rFonts w:ascii="Times New Roman" w:hAnsi="Times New Roman" w:cs="Times New Roman"/>
          <w:i/>
          <w:sz w:val="24"/>
        </w:rPr>
        <w:t>Kolmogrov-Smirnov</w:t>
      </w:r>
      <w:r w:rsidRPr="00F42C14">
        <w:rPr>
          <w:rFonts w:ascii="Times New Roman" w:hAnsi="Times New Roman" w:cs="Times New Roman"/>
          <w:sz w:val="24"/>
        </w:rPr>
        <w:t>. Hasil pengujian normalitas dapat dilihat pada tabel dibawah ini.</w:t>
      </w:r>
    </w:p>
    <w:p w14:paraId="048B3B5C" w14:textId="77777777" w:rsidR="00EB6349" w:rsidRPr="00D935E1" w:rsidRDefault="00EB6349" w:rsidP="00FE0E08">
      <w:pPr>
        <w:ind w:left="851"/>
        <w:jc w:val="center"/>
        <w:rPr>
          <w:rFonts w:ascii="Times New Roman" w:hAnsi="Times New Roman" w:cs="Times New Roman"/>
          <w:sz w:val="24"/>
          <w:szCs w:val="24"/>
        </w:rPr>
      </w:pPr>
      <w:r>
        <w:rPr>
          <w:rFonts w:ascii="Times New Roman" w:hAnsi="Times New Roman" w:cs="Times New Roman"/>
          <w:sz w:val="24"/>
          <w:szCs w:val="24"/>
        </w:rPr>
        <w:t>Tabel 4.4</w:t>
      </w:r>
    </w:p>
    <w:p w14:paraId="6C70F8DC" w14:textId="77777777" w:rsidR="00EB6349" w:rsidRPr="00D935E1" w:rsidRDefault="00EB6349" w:rsidP="00FE0E08">
      <w:pPr>
        <w:spacing w:line="360" w:lineRule="auto"/>
        <w:ind w:left="851"/>
        <w:jc w:val="center"/>
        <w:rPr>
          <w:rFonts w:ascii="Times New Roman" w:hAnsi="Times New Roman" w:cs="Times New Roman"/>
          <w:sz w:val="24"/>
          <w:szCs w:val="24"/>
        </w:rPr>
      </w:pPr>
      <w:r w:rsidRPr="00D935E1">
        <w:rPr>
          <w:rFonts w:ascii="Times New Roman" w:hAnsi="Times New Roman" w:cs="Times New Roman"/>
          <w:sz w:val="24"/>
          <w:szCs w:val="24"/>
        </w:rPr>
        <w:t>Hasil Uji Normalitas</w:t>
      </w:r>
    </w:p>
    <w:tbl>
      <w:tblPr>
        <w:tblStyle w:val="TableGrid"/>
        <w:tblW w:w="6654" w:type="dxa"/>
        <w:tblInd w:w="1212" w:type="dxa"/>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675"/>
        <w:gridCol w:w="1636"/>
        <w:gridCol w:w="1594"/>
        <w:gridCol w:w="1749"/>
      </w:tblGrid>
      <w:tr w:rsidR="00EB6349" w:rsidRPr="00F87272" w14:paraId="5BDEC7F3" w14:textId="77777777" w:rsidTr="007D1075">
        <w:trPr>
          <w:trHeight w:val="582"/>
        </w:trPr>
        <w:tc>
          <w:tcPr>
            <w:tcW w:w="1675" w:type="dxa"/>
            <w:tcBorders>
              <w:top w:val="single" w:sz="12" w:space="0" w:color="auto"/>
              <w:bottom w:val="single" w:sz="12" w:space="0" w:color="auto"/>
              <w:right w:val="nil"/>
            </w:tcBorders>
            <w:vAlign w:val="center"/>
          </w:tcPr>
          <w:p w14:paraId="4507F1DA" w14:textId="77777777" w:rsidR="00EB6349" w:rsidRPr="00F87272" w:rsidRDefault="00EB6349" w:rsidP="007D1075">
            <w:pPr>
              <w:spacing w:line="276" w:lineRule="auto"/>
              <w:jc w:val="center"/>
              <w:rPr>
                <w:rFonts w:ascii="Times New Roman" w:hAnsi="Times New Roman" w:cs="Times New Roman"/>
                <w:i/>
                <w:sz w:val="22"/>
                <w:szCs w:val="22"/>
              </w:rPr>
            </w:pPr>
            <w:r w:rsidRPr="00F87272">
              <w:rPr>
                <w:rFonts w:ascii="Times New Roman" w:hAnsi="Times New Roman" w:cs="Times New Roman"/>
                <w:i/>
                <w:sz w:val="22"/>
                <w:szCs w:val="22"/>
              </w:rPr>
              <w:t>Kolmogorov-smirnov Z</w:t>
            </w:r>
          </w:p>
        </w:tc>
        <w:tc>
          <w:tcPr>
            <w:tcW w:w="1636" w:type="dxa"/>
            <w:tcBorders>
              <w:top w:val="single" w:sz="12" w:space="0" w:color="auto"/>
              <w:left w:val="nil"/>
              <w:bottom w:val="single" w:sz="12" w:space="0" w:color="auto"/>
              <w:right w:val="nil"/>
            </w:tcBorders>
            <w:vAlign w:val="center"/>
          </w:tcPr>
          <w:p w14:paraId="5CD6219E" w14:textId="77777777" w:rsidR="00EB6349" w:rsidRPr="00F87272" w:rsidRDefault="00EB6349" w:rsidP="007D1075">
            <w:pPr>
              <w:autoSpaceDE w:val="0"/>
              <w:autoSpaceDN w:val="0"/>
              <w:adjustRightInd w:val="0"/>
              <w:jc w:val="center"/>
              <w:rPr>
                <w:rFonts w:ascii="Times New Roman" w:hAnsi="Times New Roman" w:cs="Times New Roman"/>
                <w:i/>
                <w:iCs/>
                <w:sz w:val="22"/>
                <w:szCs w:val="22"/>
              </w:rPr>
            </w:pPr>
            <w:r w:rsidRPr="00F87272">
              <w:rPr>
                <w:rFonts w:ascii="Times New Roman" w:hAnsi="Times New Roman" w:cs="Times New Roman"/>
                <w:i/>
                <w:iCs/>
                <w:sz w:val="22"/>
                <w:szCs w:val="22"/>
              </w:rPr>
              <w:t>Asymp. Sig. (2-tailed)</w:t>
            </w:r>
          </w:p>
        </w:tc>
        <w:tc>
          <w:tcPr>
            <w:tcW w:w="1594" w:type="dxa"/>
            <w:tcBorders>
              <w:top w:val="single" w:sz="12" w:space="0" w:color="auto"/>
              <w:left w:val="nil"/>
              <w:bottom w:val="single" w:sz="12" w:space="0" w:color="auto"/>
              <w:right w:val="nil"/>
            </w:tcBorders>
            <w:vAlign w:val="center"/>
          </w:tcPr>
          <w:p w14:paraId="1DD49A0B" w14:textId="77777777" w:rsidR="00EB6349" w:rsidRPr="00F87272" w:rsidRDefault="00EB6349" w:rsidP="007D1075">
            <w:pPr>
              <w:spacing w:line="276" w:lineRule="auto"/>
              <w:jc w:val="center"/>
              <w:rPr>
                <w:rFonts w:ascii="Times New Roman" w:hAnsi="Times New Roman" w:cs="Times New Roman"/>
                <w:sz w:val="22"/>
                <w:szCs w:val="22"/>
              </w:rPr>
            </w:pPr>
            <w:r w:rsidRPr="00F87272">
              <w:rPr>
                <w:rFonts w:ascii="Times New Roman" w:hAnsi="Times New Roman" w:cs="Times New Roman"/>
                <w:sz w:val="22"/>
                <w:szCs w:val="22"/>
              </w:rPr>
              <w:t>Batas</w:t>
            </w:r>
          </w:p>
        </w:tc>
        <w:tc>
          <w:tcPr>
            <w:tcW w:w="1749" w:type="dxa"/>
            <w:tcBorders>
              <w:left w:val="nil"/>
              <w:bottom w:val="single" w:sz="12" w:space="0" w:color="auto"/>
            </w:tcBorders>
            <w:vAlign w:val="center"/>
          </w:tcPr>
          <w:p w14:paraId="00266434" w14:textId="77777777" w:rsidR="00EB6349" w:rsidRPr="00F87272" w:rsidRDefault="00EB6349" w:rsidP="007D1075">
            <w:pPr>
              <w:spacing w:line="276" w:lineRule="auto"/>
              <w:jc w:val="center"/>
              <w:rPr>
                <w:rFonts w:ascii="Times New Roman" w:hAnsi="Times New Roman" w:cs="Times New Roman"/>
                <w:sz w:val="22"/>
                <w:szCs w:val="22"/>
              </w:rPr>
            </w:pPr>
            <w:r w:rsidRPr="00F87272">
              <w:rPr>
                <w:rFonts w:ascii="Times New Roman" w:hAnsi="Times New Roman" w:cs="Times New Roman"/>
                <w:sz w:val="22"/>
                <w:szCs w:val="22"/>
              </w:rPr>
              <w:t>Keterangan</w:t>
            </w:r>
          </w:p>
        </w:tc>
      </w:tr>
      <w:tr w:rsidR="00EB6349" w:rsidRPr="00F87272" w14:paraId="10BB90F8" w14:textId="77777777" w:rsidTr="007D1075">
        <w:trPr>
          <w:trHeight w:val="258"/>
        </w:trPr>
        <w:tc>
          <w:tcPr>
            <w:tcW w:w="1675" w:type="dxa"/>
            <w:tcBorders>
              <w:top w:val="single" w:sz="12" w:space="0" w:color="auto"/>
              <w:bottom w:val="single" w:sz="12" w:space="0" w:color="auto"/>
              <w:right w:val="nil"/>
            </w:tcBorders>
          </w:tcPr>
          <w:p w14:paraId="0CA9A3CD" w14:textId="77777777" w:rsidR="00EB6349" w:rsidRPr="00F87272" w:rsidRDefault="00EB6349" w:rsidP="007D1075">
            <w:pPr>
              <w:jc w:val="center"/>
              <w:rPr>
                <w:rFonts w:ascii="Times New Roman" w:hAnsi="Times New Roman" w:cs="Times New Roman"/>
                <w:sz w:val="22"/>
                <w:szCs w:val="22"/>
              </w:rPr>
            </w:pPr>
            <w:r w:rsidRPr="00F87272">
              <w:rPr>
                <w:rFonts w:ascii="Times New Roman" w:hAnsi="Times New Roman" w:cs="Times New Roman"/>
                <w:sz w:val="22"/>
                <w:szCs w:val="22"/>
              </w:rPr>
              <w:t>1,001</w:t>
            </w:r>
          </w:p>
        </w:tc>
        <w:tc>
          <w:tcPr>
            <w:tcW w:w="1636" w:type="dxa"/>
            <w:tcBorders>
              <w:top w:val="single" w:sz="12" w:space="0" w:color="auto"/>
              <w:left w:val="nil"/>
              <w:bottom w:val="single" w:sz="12" w:space="0" w:color="auto"/>
              <w:right w:val="nil"/>
            </w:tcBorders>
          </w:tcPr>
          <w:p w14:paraId="62FDAE43" w14:textId="77777777" w:rsidR="00EB6349" w:rsidRPr="00F87272" w:rsidRDefault="00EB6349" w:rsidP="007D1075">
            <w:pPr>
              <w:jc w:val="center"/>
              <w:rPr>
                <w:rFonts w:ascii="Times New Roman" w:hAnsi="Times New Roman" w:cs="Times New Roman"/>
                <w:sz w:val="22"/>
                <w:szCs w:val="22"/>
              </w:rPr>
            </w:pPr>
            <w:r w:rsidRPr="00F87272">
              <w:rPr>
                <w:rFonts w:ascii="Times New Roman" w:hAnsi="Times New Roman" w:cs="Times New Roman"/>
                <w:sz w:val="22"/>
                <w:szCs w:val="22"/>
              </w:rPr>
              <w:t>0,269</w:t>
            </w:r>
          </w:p>
        </w:tc>
        <w:tc>
          <w:tcPr>
            <w:tcW w:w="1594" w:type="dxa"/>
            <w:tcBorders>
              <w:top w:val="single" w:sz="12" w:space="0" w:color="auto"/>
              <w:left w:val="nil"/>
              <w:bottom w:val="single" w:sz="12" w:space="0" w:color="auto"/>
              <w:right w:val="nil"/>
            </w:tcBorders>
          </w:tcPr>
          <w:p w14:paraId="3913226C" w14:textId="77777777" w:rsidR="00EB6349" w:rsidRPr="00F87272" w:rsidRDefault="00EB6349" w:rsidP="007D1075">
            <w:pPr>
              <w:jc w:val="center"/>
              <w:rPr>
                <w:rFonts w:ascii="Times New Roman" w:hAnsi="Times New Roman" w:cs="Times New Roman"/>
                <w:sz w:val="22"/>
                <w:szCs w:val="22"/>
              </w:rPr>
            </w:pPr>
            <w:r w:rsidRPr="00F87272">
              <w:rPr>
                <w:rFonts w:ascii="Times New Roman" w:hAnsi="Times New Roman" w:cs="Times New Roman"/>
                <w:sz w:val="22"/>
                <w:szCs w:val="22"/>
              </w:rPr>
              <w:t>0,05</w:t>
            </w:r>
          </w:p>
        </w:tc>
        <w:tc>
          <w:tcPr>
            <w:tcW w:w="1749" w:type="dxa"/>
            <w:tcBorders>
              <w:top w:val="single" w:sz="12" w:space="0" w:color="auto"/>
              <w:left w:val="nil"/>
            </w:tcBorders>
          </w:tcPr>
          <w:p w14:paraId="2E1C5A29" w14:textId="77777777" w:rsidR="00EB6349" w:rsidRPr="00F87272" w:rsidRDefault="00EB6349" w:rsidP="007D1075">
            <w:pPr>
              <w:jc w:val="center"/>
              <w:rPr>
                <w:rFonts w:ascii="Times New Roman" w:hAnsi="Times New Roman" w:cs="Times New Roman"/>
                <w:sz w:val="22"/>
                <w:szCs w:val="22"/>
              </w:rPr>
            </w:pPr>
            <w:r w:rsidRPr="00F87272">
              <w:rPr>
                <w:rFonts w:ascii="Times New Roman" w:hAnsi="Times New Roman" w:cs="Times New Roman"/>
                <w:sz w:val="22"/>
                <w:szCs w:val="22"/>
              </w:rPr>
              <w:t>Normal</w:t>
            </w:r>
          </w:p>
        </w:tc>
      </w:tr>
    </w:tbl>
    <w:p w14:paraId="06B524CF" w14:textId="77777777" w:rsidR="00EB6349" w:rsidRPr="00F87272" w:rsidRDefault="00EB6349" w:rsidP="00EB6349">
      <w:pPr>
        <w:ind w:left="431" w:firstLine="845"/>
        <w:rPr>
          <w:rFonts w:ascii="Times New Roman" w:hAnsi="Times New Roman" w:cs="Times New Roman"/>
          <w:sz w:val="22"/>
          <w:szCs w:val="22"/>
        </w:rPr>
      </w:pPr>
      <w:r>
        <w:rPr>
          <w:rFonts w:ascii="Times New Roman" w:hAnsi="Times New Roman" w:cs="Times New Roman"/>
          <w:sz w:val="22"/>
          <w:szCs w:val="22"/>
        </w:rPr>
        <w:t>Sumber: Data primer yang diolah, 2021</w:t>
      </w:r>
    </w:p>
    <w:p w14:paraId="6E51BAD7" w14:textId="77777777" w:rsidR="00EB6349" w:rsidRPr="003F23B7" w:rsidRDefault="00EB6349" w:rsidP="00EB6349">
      <w:pPr>
        <w:ind w:left="1151" w:firstLine="567"/>
        <w:jc w:val="both"/>
        <w:rPr>
          <w:rFonts w:ascii="Times New Roman" w:hAnsi="Times New Roman" w:cs="Times New Roman"/>
          <w:b/>
          <w:sz w:val="24"/>
        </w:rPr>
      </w:pPr>
    </w:p>
    <w:p w14:paraId="5079B94C" w14:textId="77777777" w:rsidR="00EB6349" w:rsidRPr="0086650C" w:rsidRDefault="00EB6349" w:rsidP="00FE0E08">
      <w:pPr>
        <w:spacing w:line="480" w:lineRule="auto"/>
        <w:ind w:left="782" w:firstLine="658"/>
        <w:jc w:val="both"/>
        <w:rPr>
          <w:rFonts w:ascii="Times New Roman" w:eastAsia="Times New Roman" w:hAnsi="Times New Roman" w:cs="Times New Roman"/>
          <w:color w:val="000000" w:themeColor="text1"/>
          <w:sz w:val="32"/>
          <w:szCs w:val="24"/>
        </w:rPr>
      </w:pPr>
      <w:r w:rsidRPr="0086650C">
        <w:rPr>
          <w:rFonts w:ascii="Times New Roman" w:hAnsi="Times New Roman" w:cs="Times New Roman"/>
          <w:sz w:val="24"/>
        </w:rPr>
        <w:t xml:space="preserve">Berdasarkan hasil pengujian </w:t>
      </w:r>
      <w:r w:rsidRPr="0086650C">
        <w:rPr>
          <w:rFonts w:ascii="Times New Roman" w:hAnsi="Times New Roman" w:cs="Times New Roman"/>
          <w:i/>
          <w:sz w:val="24"/>
        </w:rPr>
        <w:t xml:space="preserve">Kolmogrov-Smirnov </w:t>
      </w:r>
      <w:r w:rsidRPr="0086650C">
        <w:rPr>
          <w:rFonts w:ascii="Times New Roman" w:hAnsi="Times New Roman" w:cs="Times New Roman"/>
          <w:sz w:val="24"/>
        </w:rPr>
        <w:t xml:space="preserve">diatas menunjukkan bahwa nilai signifikansi untuk model regresi lebih besar </w:t>
      </w:r>
      <w:r>
        <w:rPr>
          <w:rFonts w:ascii="Times New Roman" w:hAnsi="Times New Roman" w:cs="Times New Roman"/>
          <w:sz w:val="24"/>
        </w:rPr>
        <w:t>d</w:t>
      </w:r>
      <w:r w:rsidRPr="0086650C">
        <w:rPr>
          <w:rFonts w:ascii="Times New Roman" w:hAnsi="Times New Roman" w:cs="Times New Roman"/>
          <w:sz w:val="24"/>
        </w:rPr>
        <w:t>ari 0,05. Hal ini menunjukkan bahwa persamaan regresi untuk model dalam penelitian ini memiliki sebaran data yang</w:t>
      </w:r>
      <w:r w:rsidRPr="0086650C">
        <w:rPr>
          <w:rFonts w:ascii="Times New Roman" w:hAnsi="Times New Roman" w:cs="Times New Roman"/>
          <w:spacing w:val="-1"/>
          <w:sz w:val="24"/>
        </w:rPr>
        <w:t xml:space="preserve"> </w:t>
      </w:r>
      <w:r w:rsidRPr="0086650C">
        <w:rPr>
          <w:rFonts w:ascii="Times New Roman" w:hAnsi="Times New Roman" w:cs="Times New Roman"/>
          <w:sz w:val="24"/>
        </w:rPr>
        <w:t>normal</w:t>
      </w:r>
      <w:r>
        <w:rPr>
          <w:rFonts w:ascii="Times New Roman" w:hAnsi="Times New Roman" w:cs="Times New Roman"/>
          <w:sz w:val="24"/>
        </w:rPr>
        <w:t>.</w:t>
      </w:r>
    </w:p>
    <w:p w14:paraId="68C687BA" w14:textId="77777777" w:rsidR="00FE0E08" w:rsidRPr="00FE0E08" w:rsidRDefault="00EB6349" w:rsidP="00FE0E08">
      <w:pPr>
        <w:pStyle w:val="ListParagraph"/>
        <w:numPr>
          <w:ilvl w:val="0"/>
          <w:numId w:val="91"/>
        </w:numPr>
        <w:spacing w:line="480" w:lineRule="auto"/>
        <w:ind w:left="782" w:hanging="357"/>
        <w:jc w:val="both"/>
        <w:rPr>
          <w:rFonts w:ascii="Times New Roman" w:eastAsia="Times New Roman" w:hAnsi="Times New Roman" w:cs="Times New Roman"/>
          <w:color w:val="000000" w:themeColor="text1"/>
          <w:sz w:val="24"/>
          <w:szCs w:val="24"/>
        </w:rPr>
      </w:pPr>
      <w:r w:rsidRPr="00FE0E08">
        <w:rPr>
          <w:rFonts w:ascii="Times New Roman" w:eastAsia="Times New Roman" w:hAnsi="Times New Roman" w:cs="Times New Roman"/>
          <w:color w:val="000000" w:themeColor="text1"/>
          <w:sz w:val="24"/>
          <w:szCs w:val="24"/>
        </w:rPr>
        <w:t xml:space="preserve">Uji </w:t>
      </w:r>
      <w:r w:rsidRPr="00FE0E08">
        <w:rPr>
          <w:rFonts w:ascii="Times New Roman" w:hAnsi="Times New Roman" w:cs="Times New Roman"/>
          <w:color w:val="000000" w:themeColor="text1"/>
          <w:sz w:val="24"/>
          <w:szCs w:val="24"/>
        </w:rPr>
        <w:t>Multikolenieritas</w:t>
      </w:r>
    </w:p>
    <w:p w14:paraId="2351D2B9" w14:textId="21D22302" w:rsidR="00EB6349" w:rsidRPr="00FE0E08" w:rsidRDefault="00EB6349" w:rsidP="00FE0E08">
      <w:pPr>
        <w:pStyle w:val="ListParagraph"/>
        <w:spacing w:line="480" w:lineRule="auto"/>
        <w:ind w:left="782" w:firstLine="658"/>
        <w:jc w:val="both"/>
        <w:rPr>
          <w:rFonts w:ascii="Times New Roman" w:eastAsia="Times New Roman" w:hAnsi="Times New Roman" w:cs="Times New Roman"/>
          <w:color w:val="000000" w:themeColor="text1"/>
          <w:sz w:val="24"/>
          <w:szCs w:val="24"/>
        </w:rPr>
      </w:pPr>
      <w:r w:rsidRPr="00FE0E08">
        <w:rPr>
          <w:rFonts w:ascii="Times New Roman" w:hAnsi="Times New Roman" w:cs="Times New Roman"/>
          <w:sz w:val="24"/>
        </w:rPr>
        <w:t xml:space="preserve">Untuk mengetahui ada atau tidaknya multikolinearitas pada sebuah variabel dapat diketahui dengan nilai </w:t>
      </w:r>
      <w:r w:rsidRPr="00FE0E08">
        <w:rPr>
          <w:rFonts w:ascii="Times New Roman" w:hAnsi="Times New Roman" w:cs="Times New Roman"/>
          <w:i/>
          <w:sz w:val="24"/>
        </w:rPr>
        <w:t xml:space="preserve">Variance Inflaction Factor </w:t>
      </w:r>
      <w:r w:rsidRPr="00FE0E08">
        <w:rPr>
          <w:rFonts w:ascii="Times New Roman" w:hAnsi="Times New Roman" w:cs="Times New Roman"/>
          <w:sz w:val="24"/>
        </w:rPr>
        <w:t xml:space="preserve">(VIF) dan nilai </w:t>
      </w:r>
      <w:r w:rsidRPr="00FE0E08">
        <w:rPr>
          <w:rFonts w:ascii="Times New Roman" w:hAnsi="Times New Roman" w:cs="Times New Roman"/>
          <w:i/>
          <w:sz w:val="24"/>
        </w:rPr>
        <w:t xml:space="preserve">Tolerance </w:t>
      </w:r>
      <w:r w:rsidRPr="00FE0E08">
        <w:rPr>
          <w:rFonts w:ascii="Times New Roman" w:hAnsi="Times New Roman" w:cs="Times New Roman"/>
          <w:sz w:val="24"/>
        </w:rPr>
        <w:t>masing</w:t>
      </w:r>
      <w:r w:rsidR="000B5CE1">
        <w:rPr>
          <w:rFonts w:ascii="Times New Roman" w:hAnsi="Times New Roman" w:cs="Times New Roman"/>
          <w:sz w:val="24"/>
        </w:rPr>
        <w:t>-</w:t>
      </w:r>
      <w:r w:rsidRPr="00FE0E08">
        <w:rPr>
          <w:rFonts w:ascii="Times New Roman" w:hAnsi="Times New Roman" w:cs="Times New Roman"/>
          <w:sz w:val="24"/>
        </w:rPr>
        <w:t>masing dari variabel bebasnya. Apabila nilai VIF &lt; 10 dan nilai Tolerance &gt; 0,1 maka dapat dinyatakan tidak ada multikolinearitas antara variabel bebasnya.</w:t>
      </w:r>
    </w:p>
    <w:p w14:paraId="150DC91E" w14:textId="77777777" w:rsidR="00EB6349" w:rsidRPr="00F87272" w:rsidRDefault="00EB6349" w:rsidP="00FE0E08">
      <w:pPr>
        <w:ind w:left="851"/>
        <w:jc w:val="center"/>
        <w:rPr>
          <w:rFonts w:ascii="Times New Roman" w:hAnsi="Times New Roman" w:cs="Times New Roman"/>
          <w:sz w:val="24"/>
          <w:szCs w:val="22"/>
        </w:rPr>
      </w:pPr>
      <w:r w:rsidRPr="00F87272">
        <w:rPr>
          <w:rFonts w:ascii="Times New Roman" w:hAnsi="Times New Roman" w:cs="Times New Roman"/>
          <w:sz w:val="24"/>
          <w:szCs w:val="22"/>
        </w:rPr>
        <w:t>Tabel 4</w:t>
      </w:r>
      <w:r>
        <w:rPr>
          <w:rFonts w:ascii="Times New Roman" w:hAnsi="Times New Roman" w:cs="Times New Roman"/>
          <w:sz w:val="24"/>
          <w:szCs w:val="22"/>
        </w:rPr>
        <w:t>.5</w:t>
      </w:r>
    </w:p>
    <w:tbl>
      <w:tblPr>
        <w:tblStyle w:val="TableGrid"/>
        <w:tblpPr w:leftFromText="180" w:rightFromText="180" w:vertAnchor="text" w:horzAnchor="margin" w:tblpXSpec="right" w:tblpY="357"/>
        <w:tblW w:w="0" w:type="auto"/>
        <w:tblBorders>
          <w:left w:val="none" w:sz="0" w:space="0" w:color="auto"/>
          <w:right w:val="none" w:sz="0" w:space="0" w:color="auto"/>
        </w:tblBorders>
        <w:tblLayout w:type="fixed"/>
        <w:tblLook w:val="04A0" w:firstRow="1" w:lastRow="0" w:firstColumn="1" w:lastColumn="0" w:noHBand="0" w:noVBand="1"/>
      </w:tblPr>
      <w:tblGrid>
        <w:gridCol w:w="1808"/>
        <w:gridCol w:w="1246"/>
        <w:gridCol w:w="1196"/>
        <w:gridCol w:w="2491"/>
      </w:tblGrid>
      <w:tr w:rsidR="00EB6349" w:rsidRPr="00F87272" w14:paraId="48F5D157" w14:textId="77777777" w:rsidTr="007D1075">
        <w:trPr>
          <w:trHeight w:val="277"/>
        </w:trPr>
        <w:tc>
          <w:tcPr>
            <w:tcW w:w="1808" w:type="dxa"/>
            <w:vMerge w:val="restart"/>
            <w:tcBorders>
              <w:top w:val="single" w:sz="12" w:space="0" w:color="auto"/>
              <w:right w:val="nil"/>
            </w:tcBorders>
            <w:vAlign w:val="center"/>
          </w:tcPr>
          <w:p w14:paraId="4CE9496E" w14:textId="77777777" w:rsidR="00EB6349" w:rsidRPr="00F87272" w:rsidRDefault="00EB6349" w:rsidP="007D1075">
            <w:pPr>
              <w:spacing w:line="276" w:lineRule="auto"/>
              <w:jc w:val="center"/>
              <w:rPr>
                <w:rFonts w:ascii="Times New Roman" w:hAnsi="Times New Roman" w:cs="Times New Roman"/>
                <w:i/>
              </w:rPr>
            </w:pPr>
            <w:r w:rsidRPr="00FE0E08">
              <w:rPr>
                <w:rFonts w:ascii="Times New Roman" w:hAnsi="Times New Roman" w:cs="Times New Roman"/>
                <w:i/>
                <w:sz w:val="22"/>
              </w:rPr>
              <w:t>Model</w:t>
            </w:r>
          </w:p>
        </w:tc>
        <w:tc>
          <w:tcPr>
            <w:tcW w:w="2442" w:type="dxa"/>
            <w:gridSpan w:val="2"/>
            <w:tcBorders>
              <w:top w:val="single" w:sz="12" w:space="0" w:color="auto"/>
              <w:left w:val="nil"/>
              <w:bottom w:val="single" w:sz="4" w:space="0" w:color="auto"/>
              <w:right w:val="nil"/>
            </w:tcBorders>
            <w:vAlign w:val="center"/>
          </w:tcPr>
          <w:p w14:paraId="2CB2F061" w14:textId="77777777" w:rsidR="00EB6349" w:rsidRPr="00FE0E08" w:rsidRDefault="00EB6349" w:rsidP="007D1075">
            <w:pPr>
              <w:spacing w:line="276" w:lineRule="auto"/>
              <w:jc w:val="center"/>
              <w:rPr>
                <w:rFonts w:ascii="Times New Roman" w:hAnsi="Times New Roman" w:cs="Times New Roman"/>
                <w:i/>
                <w:sz w:val="22"/>
              </w:rPr>
            </w:pPr>
            <w:r w:rsidRPr="00FE0E08">
              <w:rPr>
                <w:rFonts w:ascii="Times New Roman" w:hAnsi="Times New Roman" w:cs="Times New Roman"/>
                <w:i/>
                <w:sz w:val="22"/>
              </w:rPr>
              <w:t>Collinearity Statistic</w:t>
            </w:r>
          </w:p>
        </w:tc>
        <w:tc>
          <w:tcPr>
            <w:tcW w:w="2491" w:type="dxa"/>
            <w:vMerge w:val="restart"/>
            <w:tcBorders>
              <w:top w:val="single" w:sz="12" w:space="0" w:color="auto"/>
              <w:left w:val="nil"/>
            </w:tcBorders>
            <w:vAlign w:val="center"/>
          </w:tcPr>
          <w:p w14:paraId="67BC96E6" w14:textId="77777777" w:rsidR="00EB6349" w:rsidRPr="00F87272" w:rsidRDefault="00EB6349" w:rsidP="007D1075">
            <w:pPr>
              <w:spacing w:line="276" w:lineRule="auto"/>
              <w:jc w:val="center"/>
              <w:rPr>
                <w:rFonts w:ascii="Times New Roman" w:hAnsi="Times New Roman" w:cs="Times New Roman"/>
              </w:rPr>
            </w:pPr>
            <w:r w:rsidRPr="00FE0E08">
              <w:rPr>
                <w:rFonts w:ascii="Times New Roman" w:hAnsi="Times New Roman" w:cs="Times New Roman"/>
                <w:sz w:val="22"/>
              </w:rPr>
              <w:t>Keterangan</w:t>
            </w:r>
          </w:p>
        </w:tc>
      </w:tr>
      <w:tr w:rsidR="00EB6349" w:rsidRPr="00F87272" w14:paraId="6343F88A" w14:textId="77777777" w:rsidTr="007D1075">
        <w:trPr>
          <w:trHeight w:val="298"/>
        </w:trPr>
        <w:tc>
          <w:tcPr>
            <w:tcW w:w="1808" w:type="dxa"/>
            <w:vMerge/>
            <w:tcBorders>
              <w:bottom w:val="single" w:sz="12" w:space="0" w:color="auto"/>
              <w:right w:val="nil"/>
            </w:tcBorders>
          </w:tcPr>
          <w:p w14:paraId="196CE401" w14:textId="77777777" w:rsidR="00EB6349" w:rsidRPr="00F87272" w:rsidRDefault="00EB6349" w:rsidP="007D1075">
            <w:pPr>
              <w:spacing w:line="276" w:lineRule="auto"/>
              <w:rPr>
                <w:rFonts w:ascii="Times New Roman" w:hAnsi="Times New Roman" w:cs="Times New Roman"/>
              </w:rPr>
            </w:pPr>
          </w:p>
        </w:tc>
        <w:tc>
          <w:tcPr>
            <w:tcW w:w="1246" w:type="dxa"/>
            <w:tcBorders>
              <w:top w:val="single" w:sz="4" w:space="0" w:color="auto"/>
              <w:left w:val="nil"/>
              <w:bottom w:val="single" w:sz="12" w:space="0" w:color="auto"/>
              <w:right w:val="nil"/>
            </w:tcBorders>
            <w:vAlign w:val="center"/>
          </w:tcPr>
          <w:p w14:paraId="0173B556" w14:textId="77777777" w:rsidR="00EB6349" w:rsidRPr="00FE0E08" w:rsidRDefault="00EB6349" w:rsidP="007D1075">
            <w:pPr>
              <w:spacing w:line="276" w:lineRule="auto"/>
              <w:jc w:val="center"/>
              <w:rPr>
                <w:rFonts w:ascii="Times New Roman" w:hAnsi="Times New Roman" w:cs="Times New Roman"/>
                <w:i/>
                <w:sz w:val="22"/>
              </w:rPr>
            </w:pPr>
            <w:r w:rsidRPr="00FE0E08">
              <w:rPr>
                <w:rFonts w:ascii="Times New Roman" w:hAnsi="Times New Roman" w:cs="Times New Roman"/>
                <w:i/>
                <w:sz w:val="22"/>
              </w:rPr>
              <w:t>Tolerance</w:t>
            </w:r>
          </w:p>
        </w:tc>
        <w:tc>
          <w:tcPr>
            <w:tcW w:w="1196" w:type="dxa"/>
            <w:tcBorders>
              <w:top w:val="single" w:sz="4" w:space="0" w:color="auto"/>
              <w:left w:val="nil"/>
              <w:bottom w:val="single" w:sz="12" w:space="0" w:color="auto"/>
              <w:right w:val="nil"/>
            </w:tcBorders>
            <w:vAlign w:val="center"/>
          </w:tcPr>
          <w:p w14:paraId="4F0055D8" w14:textId="77777777" w:rsidR="00EB6349" w:rsidRPr="00FE0E08" w:rsidRDefault="00EB6349" w:rsidP="007D1075">
            <w:pPr>
              <w:spacing w:line="276" w:lineRule="auto"/>
              <w:jc w:val="center"/>
              <w:rPr>
                <w:rFonts w:ascii="Times New Roman" w:hAnsi="Times New Roman" w:cs="Times New Roman"/>
                <w:i/>
                <w:sz w:val="22"/>
              </w:rPr>
            </w:pPr>
            <w:r w:rsidRPr="00FE0E08">
              <w:rPr>
                <w:rFonts w:ascii="Times New Roman" w:hAnsi="Times New Roman" w:cs="Times New Roman"/>
                <w:i/>
                <w:sz w:val="22"/>
              </w:rPr>
              <w:t>VIF</w:t>
            </w:r>
          </w:p>
        </w:tc>
        <w:tc>
          <w:tcPr>
            <w:tcW w:w="2491" w:type="dxa"/>
            <w:vMerge/>
            <w:tcBorders>
              <w:left w:val="nil"/>
              <w:bottom w:val="single" w:sz="12" w:space="0" w:color="auto"/>
            </w:tcBorders>
          </w:tcPr>
          <w:p w14:paraId="5AEA22C0" w14:textId="77777777" w:rsidR="00EB6349" w:rsidRPr="00F87272" w:rsidRDefault="00EB6349" w:rsidP="007D1075">
            <w:pPr>
              <w:spacing w:line="276" w:lineRule="auto"/>
              <w:rPr>
                <w:rFonts w:ascii="Times New Roman" w:hAnsi="Times New Roman" w:cs="Times New Roman"/>
              </w:rPr>
            </w:pPr>
          </w:p>
        </w:tc>
      </w:tr>
      <w:tr w:rsidR="00EB6349" w:rsidRPr="00F87272" w14:paraId="349F412F" w14:textId="77777777" w:rsidTr="007D1075">
        <w:trPr>
          <w:trHeight w:val="277"/>
        </w:trPr>
        <w:tc>
          <w:tcPr>
            <w:tcW w:w="1808" w:type="dxa"/>
            <w:tcBorders>
              <w:top w:val="single" w:sz="12" w:space="0" w:color="auto"/>
              <w:bottom w:val="nil"/>
              <w:right w:val="nil"/>
            </w:tcBorders>
          </w:tcPr>
          <w:p w14:paraId="41A2A957" w14:textId="77777777" w:rsidR="00EB6349" w:rsidRPr="00FE0E08" w:rsidRDefault="00EB6349" w:rsidP="007D1075">
            <w:pPr>
              <w:spacing w:line="276" w:lineRule="auto"/>
              <w:rPr>
                <w:rFonts w:ascii="Times New Roman" w:hAnsi="Times New Roman" w:cs="Times New Roman"/>
                <w:sz w:val="22"/>
              </w:rPr>
            </w:pPr>
            <w:r w:rsidRPr="00FE0E08">
              <w:rPr>
                <w:rFonts w:ascii="Times New Roman" w:hAnsi="Times New Roman" w:cs="Times New Roman"/>
                <w:sz w:val="22"/>
              </w:rPr>
              <w:t>Insentif</w:t>
            </w:r>
          </w:p>
        </w:tc>
        <w:tc>
          <w:tcPr>
            <w:tcW w:w="1246" w:type="dxa"/>
            <w:tcBorders>
              <w:top w:val="single" w:sz="12" w:space="0" w:color="auto"/>
              <w:left w:val="nil"/>
              <w:bottom w:val="nil"/>
              <w:right w:val="nil"/>
            </w:tcBorders>
            <w:vAlign w:val="center"/>
          </w:tcPr>
          <w:p w14:paraId="184734F7" w14:textId="77777777" w:rsidR="00EB6349" w:rsidRPr="00FE0E08" w:rsidRDefault="00EB6349" w:rsidP="007D1075">
            <w:pPr>
              <w:spacing w:line="276" w:lineRule="auto"/>
              <w:jc w:val="center"/>
              <w:rPr>
                <w:rFonts w:ascii="Times New Roman" w:hAnsi="Times New Roman" w:cs="Times New Roman"/>
                <w:sz w:val="22"/>
              </w:rPr>
            </w:pPr>
            <w:r w:rsidRPr="00FE0E08">
              <w:rPr>
                <w:rFonts w:ascii="Times New Roman" w:hAnsi="Times New Roman" w:cs="Times New Roman"/>
                <w:sz w:val="22"/>
              </w:rPr>
              <w:t>0,987</w:t>
            </w:r>
          </w:p>
        </w:tc>
        <w:tc>
          <w:tcPr>
            <w:tcW w:w="1196" w:type="dxa"/>
            <w:tcBorders>
              <w:top w:val="single" w:sz="12" w:space="0" w:color="auto"/>
              <w:left w:val="nil"/>
              <w:bottom w:val="nil"/>
              <w:right w:val="nil"/>
            </w:tcBorders>
            <w:vAlign w:val="center"/>
          </w:tcPr>
          <w:p w14:paraId="7EC7B0B5" w14:textId="77777777" w:rsidR="00EB6349" w:rsidRPr="00FE0E08" w:rsidRDefault="00EB6349" w:rsidP="007D1075">
            <w:pPr>
              <w:spacing w:line="276" w:lineRule="auto"/>
              <w:jc w:val="center"/>
              <w:rPr>
                <w:rFonts w:ascii="Times New Roman" w:hAnsi="Times New Roman" w:cs="Times New Roman"/>
                <w:sz w:val="22"/>
              </w:rPr>
            </w:pPr>
            <w:r w:rsidRPr="00FE0E08">
              <w:rPr>
                <w:rFonts w:ascii="Times New Roman" w:hAnsi="Times New Roman" w:cs="Times New Roman"/>
                <w:sz w:val="22"/>
              </w:rPr>
              <w:t>1,013</w:t>
            </w:r>
          </w:p>
        </w:tc>
        <w:tc>
          <w:tcPr>
            <w:tcW w:w="2491" w:type="dxa"/>
            <w:tcBorders>
              <w:top w:val="single" w:sz="12" w:space="0" w:color="auto"/>
              <w:left w:val="nil"/>
              <w:bottom w:val="nil"/>
              <w:right w:val="nil"/>
            </w:tcBorders>
          </w:tcPr>
          <w:p w14:paraId="4DD30CCF" w14:textId="77777777" w:rsidR="00EB6349" w:rsidRPr="00FE0E08" w:rsidRDefault="00EB6349" w:rsidP="007D1075">
            <w:pPr>
              <w:spacing w:line="276" w:lineRule="auto"/>
              <w:rPr>
                <w:rFonts w:ascii="Times New Roman" w:hAnsi="Times New Roman" w:cs="Times New Roman"/>
                <w:sz w:val="22"/>
              </w:rPr>
            </w:pPr>
            <w:r w:rsidRPr="00FE0E08">
              <w:rPr>
                <w:rFonts w:ascii="Times New Roman" w:hAnsi="Times New Roman" w:cs="Times New Roman"/>
                <w:sz w:val="22"/>
              </w:rPr>
              <w:t>Bebas Multikolinearitas</w:t>
            </w:r>
          </w:p>
        </w:tc>
      </w:tr>
      <w:tr w:rsidR="00EB6349" w:rsidRPr="00F87272" w14:paraId="5FAE63AA" w14:textId="77777777" w:rsidTr="007D1075">
        <w:trPr>
          <w:trHeight w:val="288"/>
        </w:trPr>
        <w:tc>
          <w:tcPr>
            <w:tcW w:w="1808" w:type="dxa"/>
            <w:tcBorders>
              <w:top w:val="nil"/>
              <w:bottom w:val="nil"/>
              <w:right w:val="nil"/>
            </w:tcBorders>
          </w:tcPr>
          <w:p w14:paraId="5C9475B3" w14:textId="77777777" w:rsidR="00EB6349" w:rsidRPr="00FE0E08" w:rsidRDefault="00EB6349" w:rsidP="007D1075">
            <w:pPr>
              <w:spacing w:line="276" w:lineRule="auto"/>
              <w:rPr>
                <w:rFonts w:ascii="Times New Roman" w:hAnsi="Times New Roman" w:cs="Times New Roman"/>
                <w:sz w:val="22"/>
              </w:rPr>
            </w:pPr>
            <w:r w:rsidRPr="00FE0E08">
              <w:rPr>
                <w:rFonts w:ascii="Times New Roman" w:hAnsi="Times New Roman" w:cs="Times New Roman"/>
                <w:sz w:val="22"/>
              </w:rPr>
              <w:t>Promosi Jabatan</w:t>
            </w:r>
          </w:p>
        </w:tc>
        <w:tc>
          <w:tcPr>
            <w:tcW w:w="1246" w:type="dxa"/>
            <w:tcBorders>
              <w:top w:val="nil"/>
              <w:left w:val="nil"/>
              <w:bottom w:val="nil"/>
              <w:right w:val="nil"/>
            </w:tcBorders>
            <w:vAlign w:val="center"/>
          </w:tcPr>
          <w:p w14:paraId="467434C2" w14:textId="77777777" w:rsidR="00EB6349" w:rsidRPr="00FE0E08" w:rsidRDefault="00EB6349" w:rsidP="007D1075">
            <w:pPr>
              <w:spacing w:line="276" w:lineRule="auto"/>
              <w:jc w:val="center"/>
              <w:rPr>
                <w:rFonts w:ascii="Times New Roman" w:hAnsi="Times New Roman" w:cs="Times New Roman"/>
                <w:sz w:val="22"/>
              </w:rPr>
            </w:pPr>
            <w:r w:rsidRPr="00FE0E08">
              <w:rPr>
                <w:rFonts w:ascii="Times New Roman" w:hAnsi="Times New Roman" w:cs="Times New Roman"/>
                <w:sz w:val="22"/>
              </w:rPr>
              <w:t>0,955</w:t>
            </w:r>
          </w:p>
        </w:tc>
        <w:tc>
          <w:tcPr>
            <w:tcW w:w="1196" w:type="dxa"/>
            <w:tcBorders>
              <w:top w:val="nil"/>
              <w:left w:val="nil"/>
              <w:bottom w:val="nil"/>
              <w:right w:val="nil"/>
            </w:tcBorders>
            <w:vAlign w:val="center"/>
          </w:tcPr>
          <w:p w14:paraId="7318E36B" w14:textId="77777777" w:rsidR="00EB6349" w:rsidRPr="00FE0E08" w:rsidRDefault="00EB6349" w:rsidP="007D1075">
            <w:pPr>
              <w:spacing w:line="276" w:lineRule="auto"/>
              <w:jc w:val="center"/>
              <w:rPr>
                <w:rFonts w:ascii="Times New Roman" w:hAnsi="Times New Roman" w:cs="Times New Roman"/>
                <w:sz w:val="22"/>
              </w:rPr>
            </w:pPr>
            <w:r w:rsidRPr="00FE0E08">
              <w:rPr>
                <w:rFonts w:ascii="Times New Roman" w:hAnsi="Times New Roman" w:cs="Times New Roman"/>
                <w:sz w:val="22"/>
              </w:rPr>
              <w:t>1,048</w:t>
            </w:r>
          </w:p>
        </w:tc>
        <w:tc>
          <w:tcPr>
            <w:tcW w:w="2491" w:type="dxa"/>
            <w:tcBorders>
              <w:top w:val="nil"/>
              <w:left w:val="nil"/>
              <w:bottom w:val="nil"/>
            </w:tcBorders>
          </w:tcPr>
          <w:p w14:paraId="1CD9841F" w14:textId="77777777" w:rsidR="00EB6349" w:rsidRPr="00FE0E08" w:rsidRDefault="00EB6349" w:rsidP="007D1075">
            <w:pPr>
              <w:spacing w:line="276" w:lineRule="auto"/>
              <w:rPr>
                <w:rFonts w:ascii="Times New Roman" w:hAnsi="Times New Roman" w:cs="Times New Roman"/>
                <w:sz w:val="22"/>
              </w:rPr>
            </w:pPr>
            <w:r w:rsidRPr="00FE0E08">
              <w:rPr>
                <w:rFonts w:ascii="Times New Roman" w:hAnsi="Times New Roman" w:cs="Times New Roman"/>
                <w:sz w:val="22"/>
              </w:rPr>
              <w:t>Bebas Multikolinearitas</w:t>
            </w:r>
          </w:p>
        </w:tc>
      </w:tr>
      <w:tr w:rsidR="00EB6349" w:rsidRPr="00F87272" w14:paraId="21C5C56D" w14:textId="77777777" w:rsidTr="007D1075">
        <w:trPr>
          <w:trHeight w:val="277"/>
        </w:trPr>
        <w:tc>
          <w:tcPr>
            <w:tcW w:w="1808" w:type="dxa"/>
            <w:tcBorders>
              <w:top w:val="nil"/>
              <w:bottom w:val="single" w:sz="12" w:space="0" w:color="auto"/>
              <w:right w:val="nil"/>
            </w:tcBorders>
          </w:tcPr>
          <w:p w14:paraId="403258C2" w14:textId="77777777" w:rsidR="00EB6349" w:rsidRPr="00FE0E08" w:rsidRDefault="00EB6349" w:rsidP="007D1075">
            <w:pPr>
              <w:spacing w:line="276" w:lineRule="auto"/>
              <w:rPr>
                <w:rFonts w:ascii="Times New Roman" w:hAnsi="Times New Roman" w:cs="Times New Roman"/>
                <w:sz w:val="22"/>
              </w:rPr>
            </w:pPr>
            <w:r w:rsidRPr="00FE0E08">
              <w:rPr>
                <w:rFonts w:ascii="Times New Roman" w:hAnsi="Times New Roman" w:cs="Times New Roman"/>
                <w:sz w:val="22"/>
              </w:rPr>
              <w:t>Stres Kerja</w:t>
            </w:r>
          </w:p>
        </w:tc>
        <w:tc>
          <w:tcPr>
            <w:tcW w:w="1246" w:type="dxa"/>
            <w:tcBorders>
              <w:top w:val="nil"/>
              <w:left w:val="nil"/>
              <w:bottom w:val="single" w:sz="12" w:space="0" w:color="auto"/>
              <w:right w:val="nil"/>
            </w:tcBorders>
            <w:vAlign w:val="center"/>
          </w:tcPr>
          <w:p w14:paraId="6683E8CF" w14:textId="77777777" w:rsidR="00EB6349" w:rsidRPr="00FE0E08" w:rsidRDefault="00EB6349" w:rsidP="007D1075">
            <w:pPr>
              <w:spacing w:line="276" w:lineRule="auto"/>
              <w:jc w:val="center"/>
              <w:rPr>
                <w:rFonts w:ascii="Times New Roman" w:hAnsi="Times New Roman" w:cs="Times New Roman"/>
                <w:sz w:val="22"/>
              </w:rPr>
            </w:pPr>
            <w:r w:rsidRPr="00FE0E08">
              <w:rPr>
                <w:rFonts w:ascii="Times New Roman" w:hAnsi="Times New Roman" w:cs="Times New Roman"/>
                <w:sz w:val="22"/>
              </w:rPr>
              <w:t>0,966</w:t>
            </w:r>
          </w:p>
        </w:tc>
        <w:tc>
          <w:tcPr>
            <w:tcW w:w="1196" w:type="dxa"/>
            <w:tcBorders>
              <w:top w:val="nil"/>
              <w:left w:val="nil"/>
              <w:bottom w:val="single" w:sz="12" w:space="0" w:color="auto"/>
              <w:right w:val="nil"/>
            </w:tcBorders>
            <w:vAlign w:val="center"/>
          </w:tcPr>
          <w:p w14:paraId="6D874156" w14:textId="77777777" w:rsidR="00EB6349" w:rsidRPr="00FE0E08" w:rsidRDefault="00EB6349" w:rsidP="007D1075">
            <w:pPr>
              <w:spacing w:line="276" w:lineRule="auto"/>
              <w:jc w:val="center"/>
              <w:rPr>
                <w:rFonts w:ascii="Times New Roman" w:hAnsi="Times New Roman" w:cs="Times New Roman"/>
                <w:sz w:val="22"/>
              </w:rPr>
            </w:pPr>
            <w:r w:rsidRPr="00FE0E08">
              <w:rPr>
                <w:rFonts w:ascii="Times New Roman" w:hAnsi="Times New Roman" w:cs="Times New Roman"/>
                <w:sz w:val="22"/>
              </w:rPr>
              <w:t>1,035</w:t>
            </w:r>
          </w:p>
        </w:tc>
        <w:tc>
          <w:tcPr>
            <w:tcW w:w="2491" w:type="dxa"/>
            <w:tcBorders>
              <w:top w:val="nil"/>
              <w:left w:val="nil"/>
              <w:bottom w:val="single" w:sz="12" w:space="0" w:color="auto"/>
            </w:tcBorders>
          </w:tcPr>
          <w:p w14:paraId="78E26EE8" w14:textId="77777777" w:rsidR="00EB6349" w:rsidRPr="00FE0E08" w:rsidRDefault="00EB6349" w:rsidP="007D1075">
            <w:pPr>
              <w:spacing w:line="276" w:lineRule="auto"/>
              <w:rPr>
                <w:rFonts w:ascii="Times New Roman" w:hAnsi="Times New Roman" w:cs="Times New Roman"/>
                <w:sz w:val="22"/>
              </w:rPr>
            </w:pPr>
            <w:r w:rsidRPr="00FE0E08">
              <w:rPr>
                <w:rFonts w:ascii="Times New Roman" w:hAnsi="Times New Roman" w:cs="Times New Roman"/>
                <w:sz w:val="22"/>
              </w:rPr>
              <w:t>Bebas Multikolinearitas</w:t>
            </w:r>
          </w:p>
        </w:tc>
      </w:tr>
    </w:tbl>
    <w:p w14:paraId="3B33A5EA" w14:textId="77777777" w:rsidR="00EB6349" w:rsidRPr="00F87272" w:rsidRDefault="00EB6349" w:rsidP="00FE0E08">
      <w:pPr>
        <w:spacing w:line="360" w:lineRule="auto"/>
        <w:ind w:left="851"/>
        <w:jc w:val="center"/>
        <w:rPr>
          <w:rFonts w:ascii="Times New Roman" w:hAnsi="Times New Roman" w:cs="Times New Roman"/>
          <w:sz w:val="24"/>
          <w:szCs w:val="22"/>
        </w:rPr>
      </w:pPr>
      <w:r w:rsidRPr="00F87272">
        <w:rPr>
          <w:rFonts w:ascii="Times New Roman" w:hAnsi="Times New Roman" w:cs="Times New Roman"/>
          <w:sz w:val="24"/>
          <w:szCs w:val="22"/>
        </w:rPr>
        <w:t>Hasil Uji Multikolinearitas</w:t>
      </w:r>
    </w:p>
    <w:p w14:paraId="4770C824" w14:textId="77777777" w:rsidR="00EB6349" w:rsidRPr="00F87272" w:rsidRDefault="00EB6349" w:rsidP="00EB6349">
      <w:pPr>
        <w:ind w:left="851" w:firstLine="300"/>
        <w:rPr>
          <w:rFonts w:ascii="Times New Roman" w:hAnsi="Times New Roman" w:cs="Times New Roman"/>
          <w:sz w:val="22"/>
          <w:szCs w:val="22"/>
        </w:rPr>
      </w:pPr>
      <w:r>
        <w:rPr>
          <w:rFonts w:ascii="Times New Roman" w:hAnsi="Times New Roman" w:cs="Times New Roman"/>
          <w:sz w:val="22"/>
          <w:szCs w:val="22"/>
        </w:rPr>
        <w:t>Sumber : Data primer yang diolah, 2021</w:t>
      </w:r>
    </w:p>
    <w:p w14:paraId="4CBAE784" w14:textId="77777777" w:rsidR="00EB6349" w:rsidRPr="00391DD3" w:rsidRDefault="00EB6349" w:rsidP="00EB6349">
      <w:pPr>
        <w:jc w:val="both"/>
        <w:rPr>
          <w:rFonts w:ascii="Times New Roman" w:hAnsi="Times New Roman" w:cs="Times New Roman"/>
          <w:sz w:val="24"/>
        </w:rPr>
      </w:pPr>
    </w:p>
    <w:p w14:paraId="39509602" w14:textId="77777777" w:rsidR="00EB6349" w:rsidRPr="00464673" w:rsidRDefault="00EB6349" w:rsidP="00FE0E08">
      <w:pPr>
        <w:spacing w:line="480" w:lineRule="auto"/>
        <w:ind w:left="782" w:firstLine="658"/>
        <w:jc w:val="both"/>
        <w:rPr>
          <w:rFonts w:ascii="Times New Roman" w:eastAsia="Times New Roman" w:hAnsi="Times New Roman" w:cs="Times New Roman"/>
          <w:color w:val="000000" w:themeColor="text1"/>
          <w:sz w:val="40"/>
          <w:szCs w:val="24"/>
        </w:rPr>
      </w:pPr>
      <w:r w:rsidRPr="00464673">
        <w:rPr>
          <w:rFonts w:ascii="Times New Roman" w:hAnsi="Times New Roman" w:cs="Times New Roman"/>
          <w:sz w:val="24"/>
        </w:rPr>
        <w:t>Dari tabel diatas dapat diketahui bahwa semua variabel bebas mempunyai nilai toleransi &gt; 0,1 dan nilai VIF &lt;</w:t>
      </w:r>
      <w:r>
        <w:rPr>
          <w:rFonts w:ascii="Times New Roman" w:hAnsi="Times New Roman" w:cs="Times New Roman"/>
          <w:sz w:val="24"/>
        </w:rPr>
        <w:t xml:space="preserve"> </w:t>
      </w:r>
      <w:r w:rsidRPr="00464673">
        <w:rPr>
          <w:rFonts w:ascii="Times New Roman" w:hAnsi="Times New Roman" w:cs="Times New Roman"/>
          <w:sz w:val="24"/>
        </w:rPr>
        <w:t>10, sehingga tidak terjadi gejala multikolin</w:t>
      </w:r>
      <w:r>
        <w:rPr>
          <w:rFonts w:ascii="Times New Roman" w:hAnsi="Times New Roman" w:cs="Times New Roman"/>
          <w:sz w:val="24"/>
        </w:rPr>
        <w:t>earitas.</w:t>
      </w:r>
    </w:p>
    <w:p w14:paraId="6397A982" w14:textId="77777777" w:rsidR="00FE0E08" w:rsidRPr="00FE0E08" w:rsidRDefault="00EB6349" w:rsidP="00FE0E08">
      <w:pPr>
        <w:pStyle w:val="ListParagraph"/>
        <w:numPr>
          <w:ilvl w:val="0"/>
          <w:numId w:val="92"/>
        </w:numPr>
        <w:spacing w:line="480" w:lineRule="auto"/>
        <w:ind w:left="782" w:hanging="357"/>
        <w:jc w:val="both"/>
        <w:rPr>
          <w:rFonts w:ascii="Times New Roman" w:eastAsia="Times New Roman" w:hAnsi="Times New Roman" w:cs="Times New Roman"/>
          <w:color w:val="000000" w:themeColor="text1"/>
          <w:sz w:val="24"/>
          <w:szCs w:val="24"/>
        </w:rPr>
      </w:pPr>
      <w:r w:rsidRPr="00FE0E08">
        <w:rPr>
          <w:rFonts w:ascii="Times New Roman" w:hAnsi="Times New Roman" w:cs="Times New Roman"/>
          <w:color w:val="000000" w:themeColor="text1"/>
          <w:sz w:val="24"/>
          <w:szCs w:val="24"/>
        </w:rPr>
        <w:t>Uji Heteroskedastisitas</w:t>
      </w:r>
    </w:p>
    <w:p w14:paraId="4C4ED7D0" w14:textId="77777777" w:rsidR="00EB6349" w:rsidRPr="000B5CE1" w:rsidRDefault="00EB6349" w:rsidP="00FE0E08">
      <w:pPr>
        <w:pStyle w:val="ListParagraph"/>
        <w:spacing w:line="480" w:lineRule="auto"/>
        <w:ind w:left="782" w:firstLine="658"/>
        <w:jc w:val="both"/>
        <w:rPr>
          <w:rFonts w:ascii="Times New Roman" w:eastAsia="Times New Roman" w:hAnsi="Times New Roman" w:cs="Times New Roman"/>
          <w:color w:val="000000" w:themeColor="text1"/>
          <w:sz w:val="24"/>
          <w:szCs w:val="24"/>
        </w:rPr>
      </w:pPr>
      <w:r w:rsidRPr="000B5CE1">
        <w:rPr>
          <w:rFonts w:ascii="Times New Roman" w:hAnsi="Times New Roman" w:cs="Times New Roman"/>
          <w:sz w:val="24"/>
        </w:rPr>
        <w:t xml:space="preserve">Uji ini bertujuan untuk menguji apakah dalam sebuah model regresi terjadi ketidaksamaan varian dari residual, dari satu pengamatan ke pengamatan yang lain. Model regresi yang baik adalah tidak terjadi heterokedastisitas. Untuk mendeteksi ada tidaknya heterokedastisitas dapat </w:t>
      </w:r>
      <w:r w:rsidRPr="000B5CE1">
        <w:rPr>
          <w:rFonts w:ascii="Times New Roman" w:hAnsi="Times New Roman" w:cs="Times New Roman"/>
          <w:sz w:val="24"/>
        </w:rPr>
        <w:lastRenderedPageBreak/>
        <w:t>digunakan dengan uji Glejser yang dihasilkan dari output program SPSS versi 21 dibawah ini:</w:t>
      </w:r>
    </w:p>
    <w:p w14:paraId="07BA1C82" w14:textId="77777777" w:rsidR="00EB6349" w:rsidRPr="00D935E1" w:rsidRDefault="00EB6349" w:rsidP="00FE0E08">
      <w:pPr>
        <w:ind w:left="851"/>
        <w:jc w:val="center"/>
        <w:rPr>
          <w:rFonts w:ascii="Times New Roman" w:hAnsi="Times New Roman" w:cs="Times New Roman"/>
          <w:sz w:val="24"/>
          <w:szCs w:val="24"/>
        </w:rPr>
      </w:pPr>
      <w:r>
        <w:rPr>
          <w:rFonts w:ascii="Times New Roman" w:hAnsi="Times New Roman" w:cs="Times New Roman"/>
          <w:sz w:val="24"/>
          <w:szCs w:val="24"/>
        </w:rPr>
        <w:t>Tabel 4.6</w:t>
      </w:r>
    </w:p>
    <w:p w14:paraId="09E467D2" w14:textId="77777777" w:rsidR="00EB6349" w:rsidRPr="00D935E1" w:rsidRDefault="00EB6349" w:rsidP="00FE0E08">
      <w:pPr>
        <w:spacing w:after="100"/>
        <w:ind w:left="851"/>
        <w:jc w:val="center"/>
        <w:rPr>
          <w:rFonts w:ascii="Times New Roman" w:hAnsi="Times New Roman" w:cs="Times New Roman"/>
          <w:sz w:val="24"/>
          <w:szCs w:val="24"/>
        </w:rPr>
      </w:pPr>
      <w:r w:rsidRPr="00D935E1">
        <w:rPr>
          <w:rFonts w:ascii="Times New Roman" w:hAnsi="Times New Roman" w:cs="Times New Roman"/>
          <w:sz w:val="24"/>
          <w:szCs w:val="24"/>
        </w:rPr>
        <w:t>Hasil Uji Heteroskedastisitas</w:t>
      </w:r>
    </w:p>
    <w:tbl>
      <w:tblPr>
        <w:tblStyle w:val="TableGrid"/>
        <w:tblW w:w="6706" w:type="dxa"/>
        <w:tblInd w:w="1236" w:type="dxa"/>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847"/>
        <w:gridCol w:w="1197"/>
        <w:gridCol w:w="3662"/>
      </w:tblGrid>
      <w:tr w:rsidR="00EB6349" w:rsidRPr="00F87272" w14:paraId="109FDA47" w14:textId="77777777" w:rsidTr="007D1075">
        <w:trPr>
          <w:trHeight w:val="641"/>
        </w:trPr>
        <w:tc>
          <w:tcPr>
            <w:tcW w:w="1847" w:type="dxa"/>
            <w:tcBorders>
              <w:top w:val="single" w:sz="12" w:space="0" w:color="auto"/>
              <w:bottom w:val="single" w:sz="4" w:space="0" w:color="auto"/>
              <w:right w:val="nil"/>
            </w:tcBorders>
            <w:vAlign w:val="center"/>
          </w:tcPr>
          <w:p w14:paraId="1A6F866F" w14:textId="77777777" w:rsidR="00EB6349" w:rsidRPr="00F87272" w:rsidRDefault="00EB6349" w:rsidP="007D1075">
            <w:pPr>
              <w:spacing w:line="276" w:lineRule="auto"/>
              <w:jc w:val="center"/>
              <w:rPr>
                <w:rFonts w:ascii="Times New Roman" w:hAnsi="Times New Roman" w:cs="Times New Roman"/>
              </w:rPr>
            </w:pPr>
            <w:r w:rsidRPr="00F87272">
              <w:rPr>
                <w:rFonts w:ascii="Times New Roman" w:hAnsi="Times New Roman" w:cs="Times New Roman"/>
              </w:rPr>
              <w:t>Variabel</w:t>
            </w:r>
          </w:p>
        </w:tc>
        <w:tc>
          <w:tcPr>
            <w:tcW w:w="1197" w:type="dxa"/>
            <w:tcBorders>
              <w:top w:val="single" w:sz="12" w:space="0" w:color="auto"/>
              <w:left w:val="nil"/>
              <w:bottom w:val="single" w:sz="4" w:space="0" w:color="auto"/>
              <w:right w:val="nil"/>
            </w:tcBorders>
          </w:tcPr>
          <w:p w14:paraId="43850B11" w14:textId="77777777" w:rsidR="00EB6349" w:rsidRPr="00F87272" w:rsidRDefault="00EB6349" w:rsidP="007D1075">
            <w:pPr>
              <w:spacing w:line="276" w:lineRule="auto"/>
              <w:jc w:val="center"/>
              <w:rPr>
                <w:rFonts w:ascii="Times New Roman" w:hAnsi="Times New Roman" w:cs="Times New Roman"/>
                <w:i/>
              </w:rPr>
            </w:pPr>
            <w:r w:rsidRPr="00F87272">
              <w:rPr>
                <w:rFonts w:ascii="Times New Roman" w:hAnsi="Times New Roman" w:cs="Times New Roman"/>
                <w:i/>
              </w:rPr>
              <w:t>Sig.</w:t>
            </w:r>
          </w:p>
          <w:p w14:paraId="62067499" w14:textId="77777777" w:rsidR="00EB6349" w:rsidRPr="00F87272" w:rsidRDefault="00EB6349" w:rsidP="007D1075">
            <w:pPr>
              <w:spacing w:line="276" w:lineRule="auto"/>
              <w:jc w:val="center"/>
              <w:rPr>
                <w:rFonts w:ascii="Times New Roman" w:hAnsi="Times New Roman" w:cs="Times New Roman"/>
              </w:rPr>
            </w:pPr>
            <w:r w:rsidRPr="00F87272">
              <w:rPr>
                <w:rFonts w:ascii="Times New Roman" w:hAnsi="Times New Roman" w:cs="Times New Roman"/>
              </w:rPr>
              <w:t>(P value)</w:t>
            </w:r>
          </w:p>
        </w:tc>
        <w:tc>
          <w:tcPr>
            <w:tcW w:w="3662" w:type="dxa"/>
            <w:tcBorders>
              <w:left w:val="nil"/>
              <w:bottom w:val="single" w:sz="4" w:space="0" w:color="auto"/>
            </w:tcBorders>
            <w:vAlign w:val="center"/>
          </w:tcPr>
          <w:p w14:paraId="2CB4013A" w14:textId="77777777" w:rsidR="00EB6349" w:rsidRPr="00F87272" w:rsidRDefault="00EB6349" w:rsidP="007D1075">
            <w:pPr>
              <w:spacing w:line="276" w:lineRule="auto"/>
              <w:jc w:val="center"/>
              <w:rPr>
                <w:rFonts w:ascii="Times New Roman" w:hAnsi="Times New Roman" w:cs="Times New Roman"/>
              </w:rPr>
            </w:pPr>
            <w:r w:rsidRPr="00F87272">
              <w:rPr>
                <w:rFonts w:ascii="Times New Roman" w:hAnsi="Times New Roman" w:cs="Times New Roman"/>
              </w:rPr>
              <w:t>Kesimpulan</w:t>
            </w:r>
          </w:p>
        </w:tc>
      </w:tr>
      <w:tr w:rsidR="00EB6349" w:rsidRPr="00F87272" w14:paraId="1C7645C4" w14:textId="77777777" w:rsidTr="007D1075">
        <w:trPr>
          <w:trHeight w:val="308"/>
        </w:trPr>
        <w:tc>
          <w:tcPr>
            <w:tcW w:w="1847" w:type="dxa"/>
            <w:tcBorders>
              <w:top w:val="single" w:sz="12" w:space="0" w:color="auto"/>
              <w:bottom w:val="nil"/>
              <w:right w:val="nil"/>
            </w:tcBorders>
            <w:vAlign w:val="center"/>
          </w:tcPr>
          <w:p w14:paraId="5F857EDA" w14:textId="77777777" w:rsidR="00EB6349" w:rsidRPr="00F87272" w:rsidRDefault="00EB6349" w:rsidP="007D1075">
            <w:pPr>
              <w:spacing w:line="276" w:lineRule="auto"/>
              <w:rPr>
                <w:rFonts w:ascii="Times New Roman" w:hAnsi="Times New Roman" w:cs="Times New Roman"/>
              </w:rPr>
            </w:pPr>
            <w:r w:rsidRPr="00F87272">
              <w:rPr>
                <w:rFonts w:ascii="Times New Roman" w:hAnsi="Times New Roman" w:cs="Times New Roman"/>
              </w:rPr>
              <w:t>Insentif</w:t>
            </w:r>
          </w:p>
        </w:tc>
        <w:tc>
          <w:tcPr>
            <w:tcW w:w="1197" w:type="dxa"/>
            <w:tcBorders>
              <w:top w:val="single" w:sz="12" w:space="0" w:color="auto"/>
              <w:left w:val="nil"/>
              <w:bottom w:val="nil"/>
              <w:right w:val="nil"/>
            </w:tcBorders>
          </w:tcPr>
          <w:p w14:paraId="1F605FB8" w14:textId="77777777" w:rsidR="00EB6349" w:rsidRPr="00F87272" w:rsidRDefault="00EB6349" w:rsidP="007D1075">
            <w:pPr>
              <w:spacing w:line="276" w:lineRule="auto"/>
              <w:jc w:val="center"/>
              <w:rPr>
                <w:rFonts w:ascii="Times New Roman" w:hAnsi="Times New Roman" w:cs="Times New Roman"/>
              </w:rPr>
            </w:pPr>
            <w:r w:rsidRPr="00F87272">
              <w:rPr>
                <w:rFonts w:ascii="Times New Roman" w:hAnsi="Times New Roman" w:cs="Times New Roman"/>
              </w:rPr>
              <w:t>0,272</w:t>
            </w:r>
          </w:p>
        </w:tc>
        <w:tc>
          <w:tcPr>
            <w:tcW w:w="3662" w:type="dxa"/>
            <w:tcBorders>
              <w:top w:val="single" w:sz="12" w:space="0" w:color="auto"/>
              <w:left w:val="nil"/>
              <w:bottom w:val="nil"/>
            </w:tcBorders>
          </w:tcPr>
          <w:p w14:paraId="4F44C63F" w14:textId="77777777" w:rsidR="00EB6349" w:rsidRPr="00F87272" w:rsidRDefault="00EB6349" w:rsidP="007D1075">
            <w:pPr>
              <w:spacing w:line="276" w:lineRule="auto"/>
              <w:jc w:val="center"/>
              <w:rPr>
                <w:rFonts w:ascii="Times New Roman" w:hAnsi="Times New Roman" w:cs="Times New Roman"/>
              </w:rPr>
            </w:pPr>
            <w:r w:rsidRPr="00F87272">
              <w:rPr>
                <w:rFonts w:ascii="Times New Roman" w:hAnsi="Times New Roman" w:cs="Times New Roman"/>
              </w:rPr>
              <w:t>Tidak terjadi heteroskedastisitas</w:t>
            </w:r>
          </w:p>
        </w:tc>
      </w:tr>
      <w:tr w:rsidR="00EB6349" w:rsidRPr="00F87272" w14:paraId="533DE524" w14:textId="77777777" w:rsidTr="007D1075">
        <w:trPr>
          <w:trHeight w:val="318"/>
        </w:trPr>
        <w:tc>
          <w:tcPr>
            <w:tcW w:w="1847" w:type="dxa"/>
            <w:tcBorders>
              <w:top w:val="nil"/>
              <w:bottom w:val="nil"/>
              <w:right w:val="nil"/>
            </w:tcBorders>
            <w:vAlign w:val="center"/>
          </w:tcPr>
          <w:p w14:paraId="005F32BE" w14:textId="77777777" w:rsidR="00EB6349" w:rsidRPr="00F87272" w:rsidRDefault="00EB6349" w:rsidP="007D1075">
            <w:pPr>
              <w:spacing w:line="276" w:lineRule="auto"/>
              <w:rPr>
                <w:rFonts w:ascii="Times New Roman" w:hAnsi="Times New Roman" w:cs="Times New Roman"/>
              </w:rPr>
            </w:pPr>
            <w:r w:rsidRPr="00F87272">
              <w:rPr>
                <w:rFonts w:ascii="Times New Roman" w:hAnsi="Times New Roman" w:cs="Times New Roman"/>
              </w:rPr>
              <w:t>Promosi Jabatan</w:t>
            </w:r>
          </w:p>
        </w:tc>
        <w:tc>
          <w:tcPr>
            <w:tcW w:w="1197" w:type="dxa"/>
            <w:tcBorders>
              <w:top w:val="nil"/>
              <w:left w:val="nil"/>
              <w:bottom w:val="nil"/>
              <w:right w:val="nil"/>
            </w:tcBorders>
          </w:tcPr>
          <w:p w14:paraId="5F2A61E3" w14:textId="77777777" w:rsidR="00EB6349" w:rsidRPr="00F87272" w:rsidRDefault="00EB6349" w:rsidP="007D1075">
            <w:pPr>
              <w:spacing w:line="276" w:lineRule="auto"/>
              <w:jc w:val="center"/>
              <w:rPr>
                <w:rFonts w:ascii="Times New Roman" w:hAnsi="Times New Roman" w:cs="Times New Roman"/>
              </w:rPr>
            </w:pPr>
            <w:r w:rsidRPr="00F87272">
              <w:rPr>
                <w:rFonts w:ascii="Times New Roman" w:hAnsi="Times New Roman" w:cs="Times New Roman"/>
              </w:rPr>
              <w:t>0,118</w:t>
            </w:r>
          </w:p>
        </w:tc>
        <w:tc>
          <w:tcPr>
            <w:tcW w:w="3662" w:type="dxa"/>
            <w:tcBorders>
              <w:top w:val="nil"/>
              <w:left w:val="nil"/>
              <w:bottom w:val="nil"/>
            </w:tcBorders>
          </w:tcPr>
          <w:p w14:paraId="77FA2A83" w14:textId="77777777" w:rsidR="00EB6349" w:rsidRPr="00F87272" w:rsidRDefault="00EB6349" w:rsidP="007D1075">
            <w:pPr>
              <w:spacing w:line="276" w:lineRule="auto"/>
              <w:jc w:val="center"/>
              <w:rPr>
                <w:rFonts w:ascii="Times New Roman" w:hAnsi="Times New Roman" w:cs="Times New Roman"/>
              </w:rPr>
            </w:pPr>
            <w:r w:rsidRPr="00F87272">
              <w:rPr>
                <w:rFonts w:ascii="Times New Roman" w:hAnsi="Times New Roman" w:cs="Times New Roman"/>
              </w:rPr>
              <w:t>Tidak terjadi heteroskedastisitas</w:t>
            </w:r>
          </w:p>
        </w:tc>
      </w:tr>
      <w:tr w:rsidR="00EB6349" w:rsidRPr="00F87272" w14:paraId="5DFD6945" w14:textId="77777777" w:rsidTr="007D1075">
        <w:trPr>
          <w:trHeight w:val="318"/>
        </w:trPr>
        <w:tc>
          <w:tcPr>
            <w:tcW w:w="1847" w:type="dxa"/>
            <w:tcBorders>
              <w:top w:val="nil"/>
              <w:bottom w:val="single" w:sz="12" w:space="0" w:color="auto"/>
              <w:right w:val="nil"/>
            </w:tcBorders>
            <w:vAlign w:val="center"/>
          </w:tcPr>
          <w:p w14:paraId="088C722B" w14:textId="77777777" w:rsidR="00EB6349" w:rsidRPr="00F87272" w:rsidRDefault="00EB6349" w:rsidP="007D1075">
            <w:pPr>
              <w:spacing w:line="276" w:lineRule="auto"/>
              <w:rPr>
                <w:rFonts w:ascii="Times New Roman" w:hAnsi="Times New Roman" w:cs="Times New Roman"/>
              </w:rPr>
            </w:pPr>
            <w:r w:rsidRPr="00F87272">
              <w:rPr>
                <w:rFonts w:ascii="Times New Roman" w:hAnsi="Times New Roman" w:cs="Times New Roman"/>
              </w:rPr>
              <w:t>Stres Kerja</w:t>
            </w:r>
          </w:p>
        </w:tc>
        <w:tc>
          <w:tcPr>
            <w:tcW w:w="1197" w:type="dxa"/>
            <w:tcBorders>
              <w:top w:val="nil"/>
              <w:left w:val="nil"/>
              <w:bottom w:val="single" w:sz="12" w:space="0" w:color="auto"/>
              <w:right w:val="nil"/>
            </w:tcBorders>
          </w:tcPr>
          <w:p w14:paraId="0F04982B" w14:textId="77777777" w:rsidR="00EB6349" w:rsidRPr="00F87272" w:rsidRDefault="00EB6349" w:rsidP="007D1075">
            <w:pPr>
              <w:spacing w:line="276" w:lineRule="auto"/>
              <w:jc w:val="center"/>
              <w:rPr>
                <w:rFonts w:ascii="Times New Roman" w:hAnsi="Times New Roman" w:cs="Times New Roman"/>
              </w:rPr>
            </w:pPr>
            <w:r w:rsidRPr="00F87272">
              <w:rPr>
                <w:rFonts w:ascii="Times New Roman" w:hAnsi="Times New Roman" w:cs="Times New Roman"/>
              </w:rPr>
              <w:t>0,679</w:t>
            </w:r>
          </w:p>
        </w:tc>
        <w:tc>
          <w:tcPr>
            <w:tcW w:w="3662" w:type="dxa"/>
            <w:tcBorders>
              <w:top w:val="nil"/>
              <w:left w:val="nil"/>
            </w:tcBorders>
          </w:tcPr>
          <w:p w14:paraId="3E4E541B" w14:textId="77777777" w:rsidR="00EB6349" w:rsidRPr="00F87272" w:rsidRDefault="00EB6349" w:rsidP="007D1075">
            <w:pPr>
              <w:spacing w:line="276" w:lineRule="auto"/>
              <w:jc w:val="center"/>
              <w:rPr>
                <w:rFonts w:ascii="Times New Roman" w:hAnsi="Times New Roman" w:cs="Times New Roman"/>
              </w:rPr>
            </w:pPr>
            <w:r w:rsidRPr="00F87272">
              <w:rPr>
                <w:rFonts w:ascii="Times New Roman" w:hAnsi="Times New Roman" w:cs="Times New Roman"/>
              </w:rPr>
              <w:t>Tidak terjadi heteroskedastisitas</w:t>
            </w:r>
          </w:p>
        </w:tc>
      </w:tr>
    </w:tbl>
    <w:p w14:paraId="5DBC779F" w14:textId="77777777" w:rsidR="00EB6349" w:rsidRPr="00F87272" w:rsidRDefault="00EB6349" w:rsidP="00EB6349">
      <w:pPr>
        <w:spacing w:line="480" w:lineRule="auto"/>
        <w:ind w:left="720" w:firstLine="431"/>
        <w:jc w:val="both"/>
        <w:rPr>
          <w:rFonts w:ascii="Times New Roman" w:hAnsi="Times New Roman" w:cs="Times New Roman"/>
          <w:b/>
          <w:sz w:val="22"/>
          <w:szCs w:val="22"/>
        </w:rPr>
      </w:pPr>
      <w:r>
        <w:rPr>
          <w:rFonts w:ascii="Times New Roman" w:hAnsi="Times New Roman" w:cs="Times New Roman"/>
          <w:sz w:val="22"/>
          <w:szCs w:val="22"/>
        </w:rPr>
        <w:t>Sumber : Data primer yang diolah, 2021</w:t>
      </w:r>
    </w:p>
    <w:p w14:paraId="2245FCC2" w14:textId="77777777" w:rsidR="00EB6349" w:rsidRPr="00BF5EDA" w:rsidRDefault="00EB6349" w:rsidP="00FE0E08">
      <w:pPr>
        <w:spacing w:line="480" w:lineRule="auto"/>
        <w:ind w:left="782" w:firstLine="658"/>
        <w:jc w:val="both"/>
        <w:rPr>
          <w:rFonts w:ascii="Times New Roman" w:hAnsi="Times New Roman" w:cs="Times New Roman"/>
          <w:sz w:val="24"/>
        </w:rPr>
      </w:pPr>
      <w:r w:rsidRPr="003F23B7">
        <w:rPr>
          <w:rFonts w:ascii="Times New Roman" w:hAnsi="Times New Roman" w:cs="Times New Roman"/>
          <w:sz w:val="24"/>
        </w:rPr>
        <w:t>Berdasarkan hasil y</w:t>
      </w:r>
      <w:r>
        <w:rPr>
          <w:rFonts w:ascii="Times New Roman" w:hAnsi="Times New Roman" w:cs="Times New Roman"/>
          <w:sz w:val="24"/>
        </w:rPr>
        <w:t>ang ditunjukkan dalam tabel diatas, t</w:t>
      </w:r>
      <w:r w:rsidRPr="003F23B7">
        <w:rPr>
          <w:rFonts w:ascii="Times New Roman" w:hAnsi="Times New Roman" w:cs="Times New Roman"/>
          <w:sz w:val="24"/>
        </w:rPr>
        <w:t xml:space="preserve">erlihat bahwa semua variabel bebas memiliki nilai </w:t>
      </w:r>
      <w:r w:rsidRPr="0057380B">
        <w:rPr>
          <w:rFonts w:ascii="Times New Roman" w:hAnsi="Times New Roman" w:cs="Times New Roman"/>
          <w:i/>
          <w:sz w:val="24"/>
        </w:rPr>
        <w:t>Sig</w:t>
      </w:r>
      <w:r>
        <w:rPr>
          <w:rFonts w:ascii="Times New Roman" w:hAnsi="Times New Roman" w:cs="Times New Roman"/>
          <w:i/>
          <w:sz w:val="24"/>
        </w:rPr>
        <w:t>.</w:t>
      </w:r>
      <w:r w:rsidRPr="003F23B7">
        <w:rPr>
          <w:rFonts w:ascii="Times New Roman" w:hAnsi="Times New Roman" w:cs="Times New Roman"/>
          <w:sz w:val="24"/>
        </w:rPr>
        <w:t xml:space="preserve"> lebih besar dari 0.05, sehingga dapat disimpukan bahwa semua variabel bebas tersebut tidak terdapat masalah heterokedastisitas.</w:t>
      </w:r>
    </w:p>
    <w:p w14:paraId="71FE6AD3" w14:textId="77777777" w:rsidR="00FE0E08" w:rsidRDefault="00EB6349" w:rsidP="00FE0E08">
      <w:pPr>
        <w:pStyle w:val="ListParagraph"/>
        <w:numPr>
          <w:ilvl w:val="0"/>
          <w:numId w:val="92"/>
        </w:numPr>
        <w:spacing w:line="480" w:lineRule="auto"/>
        <w:ind w:left="782" w:hanging="357"/>
        <w:jc w:val="both"/>
        <w:rPr>
          <w:rFonts w:ascii="Times New Roman" w:eastAsia="Times New Roman" w:hAnsi="Times New Roman" w:cs="Times New Roman"/>
          <w:color w:val="000000" w:themeColor="text1"/>
          <w:sz w:val="24"/>
          <w:szCs w:val="24"/>
        </w:rPr>
      </w:pPr>
      <w:r w:rsidRPr="00FE0E08">
        <w:rPr>
          <w:rFonts w:ascii="Times New Roman" w:eastAsia="Times New Roman" w:hAnsi="Times New Roman" w:cs="Times New Roman"/>
          <w:color w:val="000000" w:themeColor="text1"/>
          <w:sz w:val="24"/>
          <w:szCs w:val="24"/>
        </w:rPr>
        <w:t>Uji Regresi Linear Berganda</w:t>
      </w:r>
    </w:p>
    <w:p w14:paraId="48552460" w14:textId="77777777" w:rsidR="00FE0E08" w:rsidRDefault="00EB6349" w:rsidP="00FE0E08">
      <w:pPr>
        <w:pStyle w:val="ListParagraph"/>
        <w:spacing w:line="480" w:lineRule="auto"/>
        <w:ind w:left="782" w:firstLine="658"/>
        <w:jc w:val="both"/>
        <w:rPr>
          <w:rFonts w:ascii="Times New Roman" w:hAnsi="Times New Roman" w:cs="Times New Roman"/>
          <w:sz w:val="24"/>
        </w:rPr>
      </w:pPr>
      <w:r w:rsidRPr="00FE0E08">
        <w:rPr>
          <w:rFonts w:ascii="Times New Roman" w:hAnsi="Times New Roman" w:cs="Times New Roman"/>
          <w:sz w:val="24"/>
        </w:rPr>
        <w:t>Model persamaan regresi yang baik adalah yang memenuhi persyaratan asumsi klasik, antara lain semua data berdistribusi normal, model harus bebas dari gejala multikolinieritas dan terbebas dari heterokedastisitas. Dari analisis sebelumnya telah terbukti bahwa model persamaan yang diajukan dalam penelitian ini telah memenuhi persyaratan asumsi klasik, sehingga model persamaan dalam penelitian ini sudah dianggap baik. Analisis regresi digunakan untuk menguji hipotesis tentang pengaruh secara parsial variabel bebas terhadap variabel</w:t>
      </w:r>
      <w:r w:rsidRPr="00FE0E08">
        <w:rPr>
          <w:rFonts w:ascii="Times New Roman" w:hAnsi="Times New Roman" w:cs="Times New Roman"/>
          <w:spacing w:val="-10"/>
          <w:sz w:val="24"/>
        </w:rPr>
        <w:t xml:space="preserve"> </w:t>
      </w:r>
      <w:r w:rsidRPr="00FE0E08">
        <w:rPr>
          <w:rFonts w:ascii="Times New Roman" w:hAnsi="Times New Roman" w:cs="Times New Roman"/>
          <w:sz w:val="24"/>
        </w:rPr>
        <w:t>terikat.</w:t>
      </w:r>
    </w:p>
    <w:p w14:paraId="05615D4E" w14:textId="77777777" w:rsidR="00EB6349" w:rsidRPr="00FE0E08" w:rsidRDefault="00EB6349" w:rsidP="00FE0E08">
      <w:pPr>
        <w:pStyle w:val="ListParagraph"/>
        <w:spacing w:line="480" w:lineRule="auto"/>
        <w:ind w:left="782" w:firstLine="658"/>
        <w:jc w:val="both"/>
        <w:rPr>
          <w:rFonts w:ascii="Times New Roman" w:eastAsia="Times New Roman" w:hAnsi="Times New Roman" w:cs="Times New Roman"/>
          <w:color w:val="000000" w:themeColor="text1"/>
          <w:sz w:val="24"/>
          <w:szCs w:val="24"/>
        </w:rPr>
      </w:pPr>
      <w:r w:rsidRPr="009351C6">
        <w:rPr>
          <w:rFonts w:ascii="Times New Roman" w:hAnsi="Times New Roman" w:cs="Times New Roman"/>
          <w:sz w:val="24"/>
        </w:rPr>
        <w:t>Berdasarkan estimasi regresi berganda dengan program SPSS 21 diperoleh hasil seperti tabel dibawah ini:</w:t>
      </w:r>
    </w:p>
    <w:p w14:paraId="0345386E" w14:textId="77777777" w:rsidR="00FE0E08" w:rsidRDefault="00FE0E08" w:rsidP="00EB6349">
      <w:pPr>
        <w:ind w:left="851"/>
        <w:jc w:val="center"/>
        <w:rPr>
          <w:rFonts w:ascii="Times New Roman" w:hAnsi="Times New Roman" w:cs="Times New Roman"/>
          <w:sz w:val="24"/>
          <w:szCs w:val="24"/>
        </w:rPr>
      </w:pPr>
    </w:p>
    <w:p w14:paraId="11928531" w14:textId="77777777" w:rsidR="00FE0E08" w:rsidRDefault="00FE0E08" w:rsidP="00EB6349">
      <w:pPr>
        <w:ind w:left="851"/>
        <w:jc w:val="center"/>
        <w:rPr>
          <w:rFonts w:ascii="Times New Roman" w:hAnsi="Times New Roman" w:cs="Times New Roman"/>
          <w:sz w:val="24"/>
          <w:szCs w:val="24"/>
        </w:rPr>
      </w:pPr>
    </w:p>
    <w:p w14:paraId="3D0C693E" w14:textId="77777777" w:rsidR="00EB6349" w:rsidRPr="00823452" w:rsidRDefault="00EB6349" w:rsidP="00FE0E08">
      <w:pPr>
        <w:ind w:left="851"/>
        <w:jc w:val="center"/>
        <w:rPr>
          <w:rFonts w:ascii="Times New Roman" w:hAnsi="Times New Roman" w:cs="Times New Roman"/>
          <w:sz w:val="24"/>
          <w:szCs w:val="24"/>
        </w:rPr>
      </w:pPr>
      <w:r>
        <w:rPr>
          <w:rFonts w:ascii="Times New Roman" w:hAnsi="Times New Roman" w:cs="Times New Roman"/>
          <w:sz w:val="24"/>
          <w:szCs w:val="24"/>
        </w:rPr>
        <w:lastRenderedPageBreak/>
        <w:t>Tabel 4.7</w:t>
      </w:r>
    </w:p>
    <w:p w14:paraId="202E4219" w14:textId="77777777" w:rsidR="00EB6349" w:rsidRPr="00823452" w:rsidRDefault="00F16566" w:rsidP="00EB6349">
      <w:pPr>
        <w:spacing w:line="360" w:lineRule="auto"/>
        <w:ind w:left="851"/>
        <w:jc w:val="center"/>
        <w:rPr>
          <w:rFonts w:ascii="Times New Roman" w:hAnsi="Times New Roman" w:cs="Times New Roman"/>
          <w:sz w:val="24"/>
          <w:szCs w:val="24"/>
        </w:rPr>
      </w:pPr>
      <w:r>
        <w:rPr>
          <w:rFonts w:ascii="Times New Roman" w:hAnsi="Times New Roman" w:cs="Times New Roman"/>
          <w:sz w:val="24"/>
          <w:szCs w:val="24"/>
        </w:rPr>
        <w:t>Analisis Regresi Lin</w:t>
      </w:r>
      <w:r w:rsidR="00EB6349" w:rsidRPr="00823452">
        <w:rPr>
          <w:rFonts w:ascii="Times New Roman" w:hAnsi="Times New Roman" w:cs="Times New Roman"/>
          <w:sz w:val="24"/>
          <w:szCs w:val="24"/>
        </w:rPr>
        <w:t>e</w:t>
      </w:r>
      <w:r>
        <w:rPr>
          <w:rFonts w:ascii="Times New Roman" w:hAnsi="Times New Roman" w:cs="Times New Roman"/>
          <w:sz w:val="24"/>
          <w:szCs w:val="24"/>
        </w:rPr>
        <w:t>a</w:t>
      </w:r>
      <w:r w:rsidR="00EB6349" w:rsidRPr="00823452">
        <w:rPr>
          <w:rFonts w:ascii="Times New Roman" w:hAnsi="Times New Roman" w:cs="Times New Roman"/>
          <w:sz w:val="24"/>
          <w:szCs w:val="24"/>
        </w:rPr>
        <w:t>r Berganda</w:t>
      </w:r>
    </w:p>
    <w:tbl>
      <w:tblPr>
        <w:tblStyle w:val="TableGrid"/>
        <w:tblW w:w="6807" w:type="dxa"/>
        <w:tblInd w:w="1136" w:type="dxa"/>
        <w:tblLook w:val="04A0" w:firstRow="1" w:lastRow="0" w:firstColumn="1" w:lastColumn="0" w:noHBand="0" w:noVBand="1"/>
      </w:tblPr>
      <w:tblGrid>
        <w:gridCol w:w="2215"/>
        <w:gridCol w:w="2297"/>
        <w:gridCol w:w="2295"/>
      </w:tblGrid>
      <w:tr w:rsidR="00EB6349" w:rsidRPr="00F87272" w14:paraId="14D103D5" w14:textId="77777777" w:rsidTr="007D1075">
        <w:trPr>
          <w:trHeight w:val="614"/>
        </w:trPr>
        <w:tc>
          <w:tcPr>
            <w:tcW w:w="2215" w:type="dxa"/>
            <w:tcBorders>
              <w:top w:val="single" w:sz="12" w:space="0" w:color="auto"/>
              <w:left w:val="nil"/>
              <w:bottom w:val="nil"/>
              <w:right w:val="nil"/>
            </w:tcBorders>
            <w:vAlign w:val="center"/>
          </w:tcPr>
          <w:p w14:paraId="29AA7301" w14:textId="77777777" w:rsidR="00EB6349" w:rsidRPr="00B76981" w:rsidRDefault="00EB6349" w:rsidP="007D1075">
            <w:pPr>
              <w:jc w:val="center"/>
              <w:rPr>
                <w:rFonts w:ascii="Times New Roman" w:hAnsi="Times New Roman" w:cs="Times New Roman"/>
                <w:sz w:val="22"/>
              </w:rPr>
            </w:pPr>
            <w:r w:rsidRPr="00B76981">
              <w:rPr>
                <w:rFonts w:ascii="Times New Roman" w:hAnsi="Times New Roman" w:cs="Times New Roman"/>
                <w:sz w:val="22"/>
              </w:rPr>
              <w:t>Variabel</w:t>
            </w:r>
          </w:p>
        </w:tc>
        <w:tc>
          <w:tcPr>
            <w:tcW w:w="4592" w:type="dxa"/>
            <w:gridSpan w:val="2"/>
            <w:tcBorders>
              <w:top w:val="single" w:sz="12" w:space="0" w:color="auto"/>
              <w:left w:val="nil"/>
              <w:bottom w:val="nil"/>
              <w:right w:val="nil"/>
            </w:tcBorders>
          </w:tcPr>
          <w:p w14:paraId="0B0AB081" w14:textId="77777777" w:rsidR="00EB6349" w:rsidRPr="00B76981" w:rsidRDefault="00EB6349" w:rsidP="007D1075">
            <w:pPr>
              <w:jc w:val="center"/>
              <w:rPr>
                <w:rFonts w:ascii="Times New Roman" w:hAnsi="Times New Roman" w:cs="Times New Roman"/>
                <w:i/>
                <w:sz w:val="22"/>
              </w:rPr>
            </w:pPr>
            <w:r w:rsidRPr="00B76981">
              <w:rPr>
                <w:rFonts w:ascii="Times New Roman" w:hAnsi="Times New Roman" w:cs="Times New Roman"/>
                <w:i/>
                <w:sz w:val="22"/>
              </w:rPr>
              <w:t>Unstandardized</w:t>
            </w:r>
          </w:p>
          <w:p w14:paraId="3421EEC0" w14:textId="77777777" w:rsidR="00EB6349" w:rsidRPr="00B76981" w:rsidRDefault="00EB6349" w:rsidP="007D1075">
            <w:pPr>
              <w:jc w:val="center"/>
              <w:rPr>
                <w:rFonts w:ascii="Times New Roman" w:hAnsi="Times New Roman" w:cs="Times New Roman"/>
                <w:i/>
                <w:sz w:val="22"/>
              </w:rPr>
            </w:pPr>
            <w:r w:rsidRPr="00B76981">
              <w:rPr>
                <w:rFonts w:ascii="Times New Roman" w:hAnsi="Times New Roman" w:cs="Times New Roman"/>
                <w:i/>
                <w:sz w:val="22"/>
              </w:rPr>
              <w:t>Coefficients</w:t>
            </w:r>
          </w:p>
        </w:tc>
      </w:tr>
      <w:tr w:rsidR="00EB6349" w:rsidRPr="00F87272" w14:paraId="422F4D87" w14:textId="77777777" w:rsidTr="007D1075">
        <w:trPr>
          <w:trHeight w:val="257"/>
        </w:trPr>
        <w:tc>
          <w:tcPr>
            <w:tcW w:w="2215" w:type="dxa"/>
            <w:tcBorders>
              <w:top w:val="nil"/>
              <w:left w:val="nil"/>
              <w:bottom w:val="single" w:sz="4" w:space="0" w:color="auto"/>
              <w:right w:val="nil"/>
            </w:tcBorders>
          </w:tcPr>
          <w:p w14:paraId="318CD22E" w14:textId="77777777" w:rsidR="00EB6349" w:rsidRPr="00B76981" w:rsidRDefault="00EB6349" w:rsidP="007D1075">
            <w:pPr>
              <w:rPr>
                <w:rFonts w:ascii="Times New Roman" w:hAnsi="Times New Roman" w:cs="Times New Roman"/>
                <w:sz w:val="22"/>
              </w:rPr>
            </w:pPr>
          </w:p>
        </w:tc>
        <w:tc>
          <w:tcPr>
            <w:tcW w:w="2297" w:type="dxa"/>
            <w:tcBorders>
              <w:top w:val="nil"/>
              <w:left w:val="nil"/>
              <w:bottom w:val="single" w:sz="4" w:space="0" w:color="auto"/>
              <w:right w:val="nil"/>
            </w:tcBorders>
          </w:tcPr>
          <w:p w14:paraId="0267F359" w14:textId="77777777" w:rsidR="00EB6349" w:rsidRPr="00B76981" w:rsidRDefault="00EB6349" w:rsidP="007D1075">
            <w:pPr>
              <w:jc w:val="center"/>
              <w:rPr>
                <w:rFonts w:ascii="Times New Roman" w:hAnsi="Times New Roman" w:cs="Times New Roman"/>
                <w:sz w:val="22"/>
              </w:rPr>
            </w:pPr>
            <w:r w:rsidRPr="00B76981">
              <w:rPr>
                <w:rFonts w:ascii="Times New Roman" w:hAnsi="Times New Roman" w:cs="Times New Roman"/>
                <w:sz w:val="22"/>
              </w:rPr>
              <w:t>B</w:t>
            </w:r>
          </w:p>
        </w:tc>
        <w:tc>
          <w:tcPr>
            <w:tcW w:w="2295" w:type="dxa"/>
            <w:tcBorders>
              <w:top w:val="nil"/>
              <w:left w:val="nil"/>
              <w:bottom w:val="single" w:sz="4" w:space="0" w:color="auto"/>
              <w:right w:val="nil"/>
            </w:tcBorders>
          </w:tcPr>
          <w:p w14:paraId="68EF5F7E" w14:textId="77777777" w:rsidR="00EB6349" w:rsidRPr="00B76981" w:rsidRDefault="00EB6349" w:rsidP="007D1075">
            <w:pPr>
              <w:jc w:val="center"/>
              <w:rPr>
                <w:rFonts w:ascii="Times New Roman" w:hAnsi="Times New Roman" w:cs="Times New Roman"/>
                <w:sz w:val="22"/>
              </w:rPr>
            </w:pPr>
            <w:r w:rsidRPr="00B76981">
              <w:rPr>
                <w:rFonts w:ascii="Times New Roman" w:hAnsi="Times New Roman" w:cs="Times New Roman"/>
                <w:i/>
                <w:sz w:val="22"/>
              </w:rPr>
              <w:t>Std. Error</w:t>
            </w:r>
          </w:p>
        </w:tc>
      </w:tr>
      <w:tr w:rsidR="00EB6349" w:rsidRPr="00F87272" w14:paraId="20C3308E" w14:textId="77777777" w:rsidTr="007D1075">
        <w:trPr>
          <w:trHeight w:val="266"/>
        </w:trPr>
        <w:tc>
          <w:tcPr>
            <w:tcW w:w="2215" w:type="dxa"/>
            <w:tcBorders>
              <w:top w:val="single" w:sz="4" w:space="0" w:color="auto"/>
              <w:left w:val="nil"/>
              <w:bottom w:val="nil"/>
              <w:right w:val="nil"/>
            </w:tcBorders>
          </w:tcPr>
          <w:p w14:paraId="2BBDFBFA" w14:textId="77777777" w:rsidR="00EB6349" w:rsidRPr="00B76981" w:rsidRDefault="00EB6349" w:rsidP="007D1075">
            <w:pPr>
              <w:rPr>
                <w:rFonts w:ascii="Times New Roman" w:hAnsi="Times New Roman" w:cs="Times New Roman"/>
                <w:sz w:val="22"/>
              </w:rPr>
            </w:pPr>
            <w:r w:rsidRPr="00B76981">
              <w:rPr>
                <w:rFonts w:ascii="Times New Roman" w:hAnsi="Times New Roman" w:cs="Times New Roman"/>
                <w:sz w:val="22"/>
              </w:rPr>
              <w:t>(</w:t>
            </w:r>
            <w:r w:rsidRPr="00B76981">
              <w:rPr>
                <w:rFonts w:ascii="Times New Roman" w:hAnsi="Times New Roman" w:cs="Times New Roman"/>
                <w:i/>
                <w:sz w:val="22"/>
              </w:rPr>
              <w:t>Constant</w:t>
            </w:r>
            <w:r w:rsidRPr="00B76981">
              <w:rPr>
                <w:rFonts w:ascii="Times New Roman" w:hAnsi="Times New Roman" w:cs="Times New Roman"/>
                <w:sz w:val="22"/>
              </w:rPr>
              <w:t>)</w:t>
            </w:r>
          </w:p>
        </w:tc>
        <w:tc>
          <w:tcPr>
            <w:tcW w:w="2297" w:type="dxa"/>
            <w:tcBorders>
              <w:top w:val="single" w:sz="4" w:space="0" w:color="auto"/>
              <w:left w:val="nil"/>
              <w:bottom w:val="nil"/>
              <w:right w:val="nil"/>
            </w:tcBorders>
          </w:tcPr>
          <w:p w14:paraId="327867AF" w14:textId="77777777" w:rsidR="00EB6349" w:rsidRPr="00B76981" w:rsidRDefault="00EB6349" w:rsidP="007D1075">
            <w:pPr>
              <w:jc w:val="center"/>
              <w:rPr>
                <w:rFonts w:ascii="Times New Roman" w:hAnsi="Times New Roman" w:cs="Times New Roman"/>
                <w:sz w:val="22"/>
              </w:rPr>
            </w:pPr>
            <w:r w:rsidRPr="00B76981">
              <w:rPr>
                <w:rFonts w:ascii="Times New Roman" w:hAnsi="Times New Roman" w:cs="Times New Roman"/>
                <w:sz w:val="22"/>
              </w:rPr>
              <w:t>2,930</w:t>
            </w:r>
          </w:p>
        </w:tc>
        <w:tc>
          <w:tcPr>
            <w:tcW w:w="2295" w:type="dxa"/>
            <w:tcBorders>
              <w:top w:val="single" w:sz="4" w:space="0" w:color="auto"/>
              <w:left w:val="nil"/>
              <w:bottom w:val="nil"/>
              <w:right w:val="nil"/>
            </w:tcBorders>
          </w:tcPr>
          <w:p w14:paraId="502E7173" w14:textId="77777777" w:rsidR="00EB6349" w:rsidRPr="00B76981" w:rsidRDefault="00EB6349" w:rsidP="007D1075">
            <w:pPr>
              <w:jc w:val="center"/>
              <w:rPr>
                <w:rFonts w:ascii="Times New Roman" w:hAnsi="Times New Roman" w:cs="Times New Roman"/>
                <w:sz w:val="22"/>
              </w:rPr>
            </w:pPr>
            <w:r w:rsidRPr="00B76981">
              <w:rPr>
                <w:rFonts w:ascii="Times New Roman" w:hAnsi="Times New Roman" w:cs="Times New Roman"/>
                <w:sz w:val="22"/>
              </w:rPr>
              <w:t>3,180</w:t>
            </w:r>
          </w:p>
        </w:tc>
      </w:tr>
      <w:tr w:rsidR="00EB6349" w:rsidRPr="00F87272" w14:paraId="26307E32" w14:textId="77777777" w:rsidTr="007D1075">
        <w:trPr>
          <w:trHeight w:val="257"/>
        </w:trPr>
        <w:tc>
          <w:tcPr>
            <w:tcW w:w="2215" w:type="dxa"/>
            <w:tcBorders>
              <w:top w:val="nil"/>
              <w:left w:val="nil"/>
              <w:bottom w:val="nil"/>
              <w:right w:val="nil"/>
            </w:tcBorders>
          </w:tcPr>
          <w:p w14:paraId="7B2A8103" w14:textId="77777777" w:rsidR="00EB6349" w:rsidRPr="00B76981" w:rsidRDefault="00EB6349" w:rsidP="007D1075">
            <w:pPr>
              <w:rPr>
                <w:rFonts w:ascii="Times New Roman" w:hAnsi="Times New Roman" w:cs="Times New Roman"/>
                <w:sz w:val="22"/>
              </w:rPr>
            </w:pPr>
            <w:r w:rsidRPr="00B76981">
              <w:rPr>
                <w:rFonts w:ascii="Times New Roman" w:hAnsi="Times New Roman" w:cs="Times New Roman"/>
                <w:sz w:val="22"/>
              </w:rPr>
              <w:t>Insentif</w:t>
            </w:r>
          </w:p>
        </w:tc>
        <w:tc>
          <w:tcPr>
            <w:tcW w:w="2297" w:type="dxa"/>
            <w:tcBorders>
              <w:top w:val="nil"/>
              <w:left w:val="nil"/>
              <w:bottom w:val="nil"/>
              <w:right w:val="nil"/>
            </w:tcBorders>
          </w:tcPr>
          <w:p w14:paraId="28A45098" w14:textId="77777777" w:rsidR="00EB6349" w:rsidRPr="00B76981" w:rsidRDefault="00EB6349" w:rsidP="007D1075">
            <w:pPr>
              <w:jc w:val="center"/>
              <w:rPr>
                <w:rFonts w:ascii="Times New Roman" w:hAnsi="Times New Roman" w:cs="Times New Roman"/>
                <w:sz w:val="22"/>
              </w:rPr>
            </w:pPr>
            <w:r w:rsidRPr="00B76981">
              <w:rPr>
                <w:rFonts w:ascii="Times New Roman" w:hAnsi="Times New Roman" w:cs="Times New Roman"/>
                <w:sz w:val="22"/>
              </w:rPr>
              <w:t>0,186</w:t>
            </w:r>
          </w:p>
        </w:tc>
        <w:tc>
          <w:tcPr>
            <w:tcW w:w="2295" w:type="dxa"/>
            <w:tcBorders>
              <w:top w:val="nil"/>
              <w:left w:val="nil"/>
              <w:bottom w:val="nil"/>
              <w:right w:val="nil"/>
            </w:tcBorders>
          </w:tcPr>
          <w:p w14:paraId="42B49E7A" w14:textId="77777777" w:rsidR="00EB6349" w:rsidRPr="00B76981" w:rsidRDefault="00EB6349" w:rsidP="007D1075">
            <w:pPr>
              <w:jc w:val="center"/>
              <w:rPr>
                <w:rFonts w:ascii="Times New Roman" w:hAnsi="Times New Roman" w:cs="Times New Roman"/>
                <w:sz w:val="22"/>
              </w:rPr>
            </w:pPr>
            <w:r w:rsidRPr="00B76981">
              <w:rPr>
                <w:rFonts w:ascii="Times New Roman" w:hAnsi="Times New Roman" w:cs="Times New Roman"/>
                <w:sz w:val="22"/>
              </w:rPr>
              <w:t>0,088</w:t>
            </w:r>
          </w:p>
        </w:tc>
      </w:tr>
      <w:tr w:rsidR="00EB6349" w:rsidRPr="00F87272" w14:paraId="54CC1318" w14:textId="77777777" w:rsidTr="007D1075">
        <w:trPr>
          <w:trHeight w:val="266"/>
        </w:trPr>
        <w:tc>
          <w:tcPr>
            <w:tcW w:w="2215" w:type="dxa"/>
            <w:tcBorders>
              <w:top w:val="nil"/>
              <w:left w:val="nil"/>
              <w:bottom w:val="nil"/>
              <w:right w:val="nil"/>
            </w:tcBorders>
          </w:tcPr>
          <w:p w14:paraId="2D660FC5" w14:textId="77777777" w:rsidR="00EB6349" w:rsidRPr="00B76981" w:rsidRDefault="00EB6349" w:rsidP="007D1075">
            <w:pPr>
              <w:rPr>
                <w:rFonts w:ascii="Times New Roman" w:hAnsi="Times New Roman" w:cs="Times New Roman"/>
                <w:sz w:val="22"/>
              </w:rPr>
            </w:pPr>
            <w:r w:rsidRPr="00B76981">
              <w:rPr>
                <w:rFonts w:ascii="Times New Roman" w:hAnsi="Times New Roman" w:cs="Times New Roman"/>
                <w:sz w:val="22"/>
              </w:rPr>
              <w:t>Promosi Jabatan</w:t>
            </w:r>
          </w:p>
        </w:tc>
        <w:tc>
          <w:tcPr>
            <w:tcW w:w="2297" w:type="dxa"/>
            <w:tcBorders>
              <w:top w:val="nil"/>
              <w:left w:val="nil"/>
              <w:bottom w:val="nil"/>
              <w:right w:val="nil"/>
            </w:tcBorders>
          </w:tcPr>
          <w:p w14:paraId="3F77B69B" w14:textId="77777777" w:rsidR="00EB6349" w:rsidRPr="00B76981" w:rsidRDefault="00EB6349" w:rsidP="007D1075">
            <w:pPr>
              <w:jc w:val="center"/>
              <w:rPr>
                <w:rFonts w:ascii="Times New Roman" w:hAnsi="Times New Roman" w:cs="Times New Roman"/>
                <w:sz w:val="22"/>
              </w:rPr>
            </w:pPr>
            <w:r w:rsidRPr="00B76981">
              <w:rPr>
                <w:rFonts w:ascii="Times New Roman" w:hAnsi="Times New Roman" w:cs="Times New Roman"/>
                <w:sz w:val="22"/>
              </w:rPr>
              <w:t>0,289</w:t>
            </w:r>
          </w:p>
        </w:tc>
        <w:tc>
          <w:tcPr>
            <w:tcW w:w="2295" w:type="dxa"/>
            <w:tcBorders>
              <w:top w:val="nil"/>
              <w:left w:val="nil"/>
              <w:bottom w:val="nil"/>
              <w:right w:val="nil"/>
            </w:tcBorders>
          </w:tcPr>
          <w:p w14:paraId="6EA5416E" w14:textId="77777777" w:rsidR="00EB6349" w:rsidRPr="00B76981" w:rsidRDefault="00EB6349" w:rsidP="007D1075">
            <w:pPr>
              <w:jc w:val="center"/>
              <w:rPr>
                <w:rFonts w:ascii="Times New Roman" w:hAnsi="Times New Roman" w:cs="Times New Roman"/>
                <w:sz w:val="22"/>
              </w:rPr>
            </w:pPr>
            <w:r w:rsidRPr="00B76981">
              <w:rPr>
                <w:rFonts w:ascii="Times New Roman" w:hAnsi="Times New Roman" w:cs="Times New Roman"/>
                <w:sz w:val="22"/>
              </w:rPr>
              <w:t>0,060</w:t>
            </w:r>
          </w:p>
        </w:tc>
      </w:tr>
      <w:tr w:rsidR="00EB6349" w:rsidRPr="00F87272" w14:paraId="11093B82" w14:textId="77777777" w:rsidTr="007D1075">
        <w:trPr>
          <w:trHeight w:val="257"/>
        </w:trPr>
        <w:tc>
          <w:tcPr>
            <w:tcW w:w="2215" w:type="dxa"/>
            <w:tcBorders>
              <w:top w:val="nil"/>
              <w:left w:val="nil"/>
              <w:bottom w:val="single" w:sz="12" w:space="0" w:color="auto"/>
              <w:right w:val="nil"/>
            </w:tcBorders>
          </w:tcPr>
          <w:p w14:paraId="34055C8E" w14:textId="77777777" w:rsidR="00EB6349" w:rsidRPr="00B76981" w:rsidRDefault="00EB6349" w:rsidP="007D1075">
            <w:pPr>
              <w:rPr>
                <w:rFonts w:ascii="Times New Roman" w:hAnsi="Times New Roman" w:cs="Times New Roman"/>
                <w:sz w:val="22"/>
              </w:rPr>
            </w:pPr>
            <w:r w:rsidRPr="00B76981">
              <w:rPr>
                <w:rFonts w:ascii="Times New Roman" w:hAnsi="Times New Roman" w:cs="Times New Roman"/>
                <w:sz w:val="22"/>
              </w:rPr>
              <w:t>Stres Kerja</w:t>
            </w:r>
          </w:p>
        </w:tc>
        <w:tc>
          <w:tcPr>
            <w:tcW w:w="2297" w:type="dxa"/>
            <w:tcBorders>
              <w:top w:val="nil"/>
              <w:left w:val="nil"/>
              <w:bottom w:val="single" w:sz="12" w:space="0" w:color="auto"/>
              <w:right w:val="nil"/>
            </w:tcBorders>
          </w:tcPr>
          <w:p w14:paraId="4CBC8F73" w14:textId="77777777" w:rsidR="00EB6349" w:rsidRPr="00B76981" w:rsidRDefault="00EB6349" w:rsidP="007D1075">
            <w:pPr>
              <w:jc w:val="center"/>
              <w:rPr>
                <w:rFonts w:ascii="Times New Roman" w:hAnsi="Times New Roman" w:cs="Times New Roman"/>
                <w:sz w:val="22"/>
              </w:rPr>
            </w:pPr>
            <w:r w:rsidRPr="00B76981">
              <w:rPr>
                <w:rFonts w:ascii="Times New Roman" w:hAnsi="Times New Roman" w:cs="Times New Roman"/>
                <w:sz w:val="22"/>
              </w:rPr>
              <w:t>0,188</w:t>
            </w:r>
          </w:p>
        </w:tc>
        <w:tc>
          <w:tcPr>
            <w:tcW w:w="2295" w:type="dxa"/>
            <w:tcBorders>
              <w:top w:val="nil"/>
              <w:left w:val="nil"/>
              <w:bottom w:val="single" w:sz="12" w:space="0" w:color="auto"/>
              <w:right w:val="nil"/>
            </w:tcBorders>
          </w:tcPr>
          <w:p w14:paraId="78D7FCC6" w14:textId="77777777" w:rsidR="00EB6349" w:rsidRPr="00B76981" w:rsidRDefault="00EB6349" w:rsidP="007D1075">
            <w:pPr>
              <w:jc w:val="center"/>
              <w:rPr>
                <w:rFonts w:ascii="Times New Roman" w:hAnsi="Times New Roman" w:cs="Times New Roman"/>
                <w:sz w:val="22"/>
              </w:rPr>
            </w:pPr>
            <w:r w:rsidRPr="00B76981">
              <w:rPr>
                <w:rFonts w:ascii="Times New Roman" w:hAnsi="Times New Roman" w:cs="Times New Roman"/>
                <w:sz w:val="22"/>
              </w:rPr>
              <w:t>0,070</w:t>
            </w:r>
          </w:p>
        </w:tc>
      </w:tr>
    </w:tbl>
    <w:p w14:paraId="2A3C9C35" w14:textId="77777777" w:rsidR="00EB6349" w:rsidRPr="00F87272" w:rsidRDefault="00EB6349" w:rsidP="00EB6349">
      <w:pPr>
        <w:spacing w:line="480" w:lineRule="auto"/>
        <w:ind w:left="851" w:firstLine="300"/>
        <w:rPr>
          <w:rFonts w:ascii="Times New Roman" w:hAnsi="Times New Roman" w:cs="Times New Roman"/>
          <w:sz w:val="22"/>
          <w:szCs w:val="22"/>
        </w:rPr>
      </w:pPr>
      <w:r>
        <w:rPr>
          <w:rFonts w:ascii="Times New Roman" w:hAnsi="Times New Roman" w:cs="Times New Roman"/>
          <w:sz w:val="22"/>
          <w:szCs w:val="22"/>
        </w:rPr>
        <w:t>Sumber : Data primer yang diolah, 2021</w:t>
      </w:r>
    </w:p>
    <w:p w14:paraId="724156A5" w14:textId="77777777" w:rsidR="00B76981" w:rsidRDefault="00EB6349" w:rsidP="00B76981">
      <w:pPr>
        <w:spacing w:line="480" w:lineRule="auto"/>
        <w:ind w:left="782" w:firstLine="658"/>
        <w:jc w:val="both"/>
        <w:rPr>
          <w:rFonts w:ascii="Times New Roman" w:hAnsi="Times New Roman" w:cs="Times New Roman"/>
          <w:sz w:val="24"/>
          <w:szCs w:val="24"/>
        </w:rPr>
      </w:pPr>
      <w:r w:rsidRPr="00FF5AB1">
        <w:rPr>
          <w:rFonts w:ascii="Times New Roman" w:hAnsi="Times New Roman" w:cs="Times New Roman"/>
          <w:sz w:val="24"/>
          <w:szCs w:val="24"/>
        </w:rPr>
        <w:t>Berdasarkan hasil di atas dap</w:t>
      </w:r>
      <w:r w:rsidR="00F16566">
        <w:rPr>
          <w:rFonts w:ascii="Times New Roman" w:hAnsi="Times New Roman" w:cs="Times New Roman"/>
          <w:sz w:val="24"/>
          <w:szCs w:val="24"/>
        </w:rPr>
        <w:t>at dirumuskan model regresi lin</w:t>
      </w:r>
      <w:r w:rsidRPr="00FF5AB1">
        <w:rPr>
          <w:rFonts w:ascii="Times New Roman" w:hAnsi="Times New Roman" w:cs="Times New Roman"/>
          <w:sz w:val="24"/>
          <w:szCs w:val="24"/>
        </w:rPr>
        <w:t>e</w:t>
      </w:r>
      <w:r w:rsidR="00F16566">
        <w:rPr>
          <w:rFonts w:ascii="Times New Roman" w:hAnsi="Times New Roman" w:cs="Times New Roman"/>
          <w:sz w:val="24"/>
          <w:szCs w:val="24"/>
        </w:rPr>
        <w:t>a</w:t>
      </w:r>
      <w:r w:rsidRPr="00FF5AB1">
        <w:rPr>
          <w:rFonts w:ascii="Times New Roman" w:hAnsi="Times New Roman" w:cs="Times New Roman"/>
          <w:sz w:val="24"/>
          <w:szCs w:val="24"/>
        </w:rPr>
        <w:t>r berganda dalam penelitian ini adalah:</w:t>
      </w:r>
    </w:p>
    <w:p w14:paraId="4FA5FD63" w14:textId="77777777" w:rsidR="00B76981" w:rsidRDefault="00EB6349" w:rsidP="00B76981">
      <w:pPr>
        <w:spacing w:line="480" w:lineRule="auto"/>
        <w:ind w:left="1502" w:firstLine="658"/>
        <w:jc w:val="both"/>
        <w:rPr>
          <w:rFonts w:ascii="Times New Roman" w:hAnsi="Times New Roman" w:cs="Times New Roman"/>
          <w:sz w:val="24"/>
          <w:szCs w:val="24"/>
        </w:rPr>
      </w:pPr>
      <w:r w:rsidRPr="009351C6">
        <w:rPr>
          <w:rFonts w:ascii="Times New Roman" w:hAnsi="Times New Roman" w:cs="Times New Roman"/>
          <w:sz w:val="24"/>
          <w:szCs w:val="24"/>
        </w:rPr>
        <w:t>Y = 2,930 + 0,186X</w:t>
      </w:r>
      <w:r w:rsidRPr="009351C6">
        <w:rPr>
          <w:rFonts w:ascii="Times New Roman" w:hAnsi="Times New Roman" w:cs="Times New Roman"/>
          <w:sz w:val="24"/>
          <w:szCs w:val="24"/>
          <w:vertAlign w:val="subscript"/>
        </w:rPr>
        <w:t xml:space="preserve">1 </w:t>
      </w:r>
      <w:r w:rsidRPr="009351C6">
        <w:rPr>
          <w:rFonts w:ascii="Times New Roman" w:hAnsi="Times New Roman" w:cs="Times New Roman"/>
          <w:sz w:val="24"/>
          <w:szCs w:val="24"/>
        </w:rPr>
        <w:t>+ 0,289X</w:t>
      </w:r>
      <w:r w:rsidRPr="009351C6">
        <w:rPr>
          <w:rFonts w:ascii="Times New Roman" w:hAnsi="Times New Roman" w:cs="Times New Roman"/>
          <w:sz w:val="24"/>
          <w:szCs w:val="24"/>
          <w:vertAlign w:val="subscript"/>
        </w:rPr>
        <w:t>2</w:t>
      </w:r>
      <w:r w:rsidRPr="009351C6">
        <w:rPr>
          <w:rFonts w:ascii="Times New Roman" w:hAnsi="Times New Roman" w:cs="Times New Roman"/>
          <w:sz w:val="24"/>
          <w:szCs w:val="24"/>
        </w:rPr>
        <w:t xml:space="preserve"> + 0,188X</w:t>
      </w:r>
      <w:r w:rsidRPr="009351C6">
        <w:rPr>
          <w:rFonts w:ascii="Times New Roman" w:hAnsi="Times New Roman" w:cs="Times New Roman"/>
          <w:sz w:val="24"/>
          <w:szCs w:val="24"/>
          <w:vertAlign w:val="subscript"/>
        </w:rPr>
        <w:t>3</w:t>
      </w:r>
      <w:r w:rsidRPr="009351C6">
        <w:rPr>
          <w:rFonts w:ascii="Times New Roman" w:hAnsi="Times New Roman" w:cs="Times New Roman"/>
          <w:sz w:val="24"/>
          <w:szCs w:val="24"/>
        </w:rPr>
        <w:t xml:space="preserve"> + e</w:t>
      </w:r>
    </w:p>
    <w:p w14:paraId="2DF6AC23" w14:textId="77777777" w:rsidR="00EB6349" w:rsidRPr="009351C6" w:rsidRDefault="00EB6349" w:rsidP="00B76981">
      <w:pPr>
        <w:spacing w:line="480" w:lineRule="auto"/>
        <w:ind w:left="782" w:firstLine="658"/>
        <w:jc w:val="both"/>
        <w:rPr>
          <w:rFonts w:ascii="Times New Roman" w:hAnsi="Times New Roman" w:cs="Times New Roman"/>
          <w:sz w:val="24"/>
          <w:szCs w:val="24"/>
        </w:rPr>
      </w:pPr>
      <w:r w:rsidRPr="009351C6">
        <w:rPr>
          <w:rFonts w:ascii="Times New Roman" w:hAnsi="Times New Roman" w:cs="Times New Roman"/>
          <w:sz w:val="24"/>
          <w:szCs w:val="24"/>
        </w:rPr>
        <w:t>Dari persamaan regresi tersebut dapat diinterpretasikan sebagai berikut:</w:t>
      </w:r>
    </w:p>
    <w:p w14:paraId="6B368724" w14:textId="77777777" w:rsidR="00B76981" w:rsidRPr="000B5CE1" w:rsidRDefault="00EB6349" w:rsidP="00B76981">
      <w:pPr>
        <w:numPr>
          <w:ilvl w:val="0"/>
          <w:numId w:val="79"/>
        </w:numPr>
        <w:spacing w:line="480" w:lineRule="auto"/>
        <w:ind w:left="1151" w:hanging="357"/>
        <w:jc w:val="both"/>
        <w:rPr>
          <w:rFonts w:ascii="Times New Roman" w:hAnsi="Times New Roman" w:cs="Times New Roman"/>
          <w:spacing w:val="-4"/>
          <w:sz w:val="24"/>
          <w:szCs w:val="24"/>
        </w:rPr>
      </w:pPr>
      <w:bookmarkStart w:id="1" w:name="_Hlk49114482"/>
      <w:r w:rsidRPr="000B5CE1">
        <w:rPr>
          <w:rFonts w:ascii="Times New Roman" w:hAnsi="Times New Roman" w:cs="Times New Roman"/>
          <w:spacing w:val="-4"/>
          <w:sz w:val="24"/>
          <w:szCs w:val="24"/>
        </w:rPr>
        <w:t>Nilai konstanta</w:t>
      </w:r>
      <w:bookmarkEnd w:id="1"/>
      <w:r w:rsidRPr="000B5CE1">
        <w:rPr>
          <w:rFonts w:ascii="Times New Roman" w:hAnsi="Times New Roman" w:cs="Times New Roman"/>
          <w:spacing w:val="-4"/>
          <w:sz w:val="24"/>
          <w:szCs w:val="24"/>
        </w:rPr>
        <w:t xml:space="preserve"> (α) </w:t>
      </w:r>
      <w:bookmarkStart w:id="2" w:name="_Hlk49114506"/>
      <w:r w:rsidRPr="000B5CE1">
        <w:rPr>
          <w:rFonts w:ascii="Times New Roman" w:hAnsi="Times New Roman" w:cs="Times New Roman"/>
          <w:spacing w:val="-4"/>
          <w:sz w:val="24"/>
          <w:szCs w:val="24"/>
        </w:rPr>
        <w:t xml:space="preserve">sebesar 2,930 yang artinya apabila variabel </w:t>
      </w:r>
      <w:bookmarkEnd w:id="2"/>
      <w:r w:rsidRPr="000B5CE1">
        <w:rPr>
          <w:rFonts w:ascii="Times New Roman" w:hAnsi="Times New Roman" w:cs="Times New Roman"/>
          <w:spacing w:val="-4"/>
          <w:sz w:val="24"/>
          <w:szCs w:val="24"/>
        </w:rPr>
        <w:t xml:space="preserve">independen yaitu </w:t>
      </w:r>
      <w:bookmarkStart w:id="3" w:name="_Hlk49114532"/>
      <w:r w:rsidRPr="000B5CE1">
        <w:rPr>
          <w:rFonts w:ascii="Times New Roman" w:hAnsi="Times New Roman" w:cs="Times New Roman"/>
          <w:spacing w:val="-4"/>
          <w:sz w:val="24"/>
          <w:szCs w:val="24"/>
        </w:rPr>
        <w:t>insentif, promosi jabatan dan stres kerja nilainya adalah 0</w:t>
      </w:r>
      <w:bookmarkEnd w:id="3"/>
      <w:r w:rsidRPr="000B5CE1">
        <w:rPr>
          <w:rFonts w:ascii="Times New Roman" w:hAnsi="Times New Roman" w:cs="Times New Roman"/>
          <w:spacing w:val="-4"/>
          <w:sz w:val="24"/>
          <w:szCs w:val="24"/>
        </w:rPr>
        <w:t xml:space="preserve"> (nol), </w:t>
      </w:r>
      <w:bookmarkStart w:id="4" w:name="_Hlk49114551"/>
      <w:r w:rsidRPr="000B5CE1">
        <w:rPr>
          <w:rFonts w:ascii="Times New Roman" w:hAnsi="Times New Roman" w:cs="Times New Roman"/>
          <w:spacing w:val="-4"/>
          <w:sz w:val="24"/>
          <w:szCs w:val="24"/>
        </w:rPr>
        <w:t xml:space="preserve">maka variabel kinerja karyawan berada pada angka </w:t>
      </w:r>
      <w:bookmarkEnd w:id="4"/>
      <w:r w:rsidRPr="000B5CE1">
        <w:rPr>
          <w:rFonts w:ascii="Times New Roman" w:hAnsi="Times New Roman" w:cs="Times New Roman"/>
          <w:spacing w:val="-4"/>
          <w:sz w:val="24"/>
          <w:szCs w:val="24"/>
        </w:rPr>
        <w:t>2,930.</w:t>
      </w:r>
    </w:p>
    <w:p w14:paraId="25EB5469" w14:textId="77777777" w:rsidR="00B76981" w:rsidRDefault="00EB6349" w:rsidP="00B76981">
      <w:pPr>
        <w:numPr>
          <w:ilvl w:val="0"/>
          <w:numId w:val="79"/>
        </w:numPr>
        <w:spacing w:line="480" w:lineRule="auto"/>
        <w:ind w:left="1151" w:hanging="357"/>
        <w:jc w:val="both"/>
        <w:rPr>
          <w:rFonts w:ascii="Times New Roman" w:hAnsi="Times New Roman" w:cs="Times New Roman"/>
          <w:sz w:val="24"/>
          <w:szCs w:val="24"/>
        </w:rPr>
      </w:pPr>
      <w:r w:rsidRPr="00B76981">
        <w:rPr>
          <w:rFonts w:ascii="Times New Roman" w:hAnsi="Times New Roman" w:cs="Times New Roman"/>
          <w:sz w:val="24"/>
          <w:szCs w:val="24"/>
        </w:rPr>
        <w:t>Koefisien variabel insentif (β</w:t>
      </w:r>
      <w:r w:rsidRPr="00B76981">
        <w:rPr>
          <w:rFonts w:ascii="Times New Roman" w:hAnsi="Times New Roman" w:cs="Times New Roman"/>
          <w:sz w:val="24"/>
          <w:szCs w:val="24"/>
          <w:vertAlign w:val="subscript"/>
        </w:rPr>
        <w:t>1</w:t>
      </w:r>
      <w:r w:rsidRPr="00B76981">
        <w:rPr>
          <w:rFonts w:ascii="Times New Roman" w:hAnsi="Times New Roman" w:cs="Times New Roman"/>
          <w:sz w:val="24"/>
          <w:szCs w:val="24"/>
        </w:rPr>
        <w:t xml:space="preserve">) dari perhitungan regresi linier berganda nilai </w:t>
      </w:r>
      <w:r w:rsidRPr="00B76981">
        <w:rPr>
          <w:rFonts w:ascii="Times New Roman" w:hAnsi="Times New Roman" w:cs="Times New Roman"/>
          <w:i/>
          <w:sz w:val="24"/>
          <w:szCs w:val="24"/>
        </w:rPr>
        <w:t>coefficients</w:t>
      </w:r>
      <w:r w:rsidRPr="00B76981">
        <w:rPr>
          <w:rFonts w:ascii="Times New Roman" w:hAnsi="Times New Roman" w:cs="Times New Roman"/>
          <w:sz w:val="24"/>
          <w:szCs w:val="24"/>
        </w:rPr>
        <w:t xml:space="preserve"> (β) = 0,186. Hal ini menunjukkan apabila variabel insentif, promosi jabatan dan stres kerja sama dengan 0, maka dengan adanya tambahan variabel insentif akan mengakibatkan kinerja karyawan meningkat sebesar 0,186. Sehingga variabel insentif berasosiasi positif terhadap kinerja karyawan Koperasi Simpan Pinjam dan Pembiayaan Syariah Bina Insan Mandiri Karanganyar.</w:t>
      </w:r>
    </w:p>
    <w:p w14:paraId="5011FC03" w14:textId="77777777" w:rsidR="00B76981" w:rsidRDefault="00EB6349" w:rsidP="00B76981">
      <w:pPr>
        <w:numPr>
          <w:ilvl w:val="0"/>
          <w:numId w:val="79"/>
        </w:numPr>
        <w:spacing w:line="480" w:lineRule="auto"/>
        <w:ind w:left="1151" w:hanging="357"/>
        <w:jc w:val="both"/>
        <w:rPr>
          <w:rFonts w:ascii="Times New Roman" w:hAnsi="Times New Roman" w:cs="Times New Roman"/>
          <w:sz w:val="24"/>
          <w:szCs w:val="24"/>
        </w:rPr>
      </w:pPr>
      <w:r w:rsidRPr="00B76981">
        <w:rPr>
          <w:rFonts w:ascii="Times New Roman" w:hAnsi="Times New Roman" w:cs="Times New Roman"/>
          <w:sz w:val="24"/>
          <w:szCs w:val="24"/>
        </w:rPr>
        <w:t>Koefisien variabel promosi jabatan (β</w:t>
      </w:r>
      <w:r w:rsidRPr="00B76981">
        <w:rPr>
          <w:rFonts w:ascii="Times New Roman" w:hAnsi="Times New Roman" w:cs="Times New Roman"/>
          <w:sz w:val="24"/>
          <w:szCs w:val="24"/>
          <w:vertAlign w:val="subscript"/>
        </w:rPr>
        <w:t>2</w:t>
      </w:r>
      <w:r w:rsidRPr="00B76981">
        <w:rPr>
          <w:rFonts w:ascii="Times New Roman" w:hAnsi="Times New Roman" w:cs="Times New Roman"/>
          <w:sz w:val="24"/>
          <w:szCs w:val="24"/>
        </w:rPr>
        <w:t>) dari perhitungan regresi linier berganda nilai</w:t>
      </w:r>
      <w:r w:rsidRPr="00B76981">
        <w:rPr>
          <w:rFonts w:ascii="Times New Roman" w:hAnsi="Times New Roman" w:cs="Times New Roman"/>
          <w:i/>
          <w:sz w:val="24"/>
          <w:szCs w:val="24"/>
        </w:rPr>
        <w:t xml:space="preserve"> coefficients</w:t>
      </w:r>
      <w:r w:rsidRPr="00B76981">
        <w:rPr>
          <w:rFonts w:ascii="Times New Roman" w:hAnsi="Times New Roman" w:cs="Times New Roman"/>
          <w:sz w:val="24"/>
          <w:szCs w:val="24"/>
        </w:rPr>
        <w:t xml:space="preserve"> (β) = 0,289. Hal ini menunjukkan apabila variabel insentif, promosi jabatan dan stres kerja sama dengan 0, maka </w:t>
      </w:r>
      <w:r w:rsidRPr="00B76981">
        <w:rPr>
          <w:rFonts w:ascii="Times New Roman" w:hAnsi="Times New Roman" w:cs="Times New Roman"/>
          <w:sz w:val="24"/>
          <w:szCs w:val="24"/>
        </w:rPr>
        <w:lastRenderedPageBreak/>
        <w:t>dengan adanya tambahan variabel promosi jabatan mengakibatkan kinerja karyawan akan meningkat sebesar 0,289. Sehingga variabel promosi jabatan berasosiasi positif terhadap kinerja karyawan Koperasi Simpan Pinjam dan Pembiayaan Syariah Bina Insan Mandiri Karanganyar.</w:t>
      </w:r>
    </w:p>
    <w:p w14:paraId="5CFDDDF3" w14:textId="77777777" w:rsidR="00EB6349" w:rsidRPr="00B76981" w:rsidRDefault="00EB6349" w:rsidP="00B76981">
      <w:pPr>
        <w:numPr>
          <w:ilvl w:val="0"/>
          <w:numId w:val="79"/>
        </w:numPr>
        <w:spacing w:line="480" w:lineRule="auto"/>
        <w:ind w:left="1151" w:hanging="357"/>
        <w:jc w:val="both"/>
        <w:rPr>
          <w:rFonts w:ascii="Times New Roman" w:hAnsi="Times New Roman" w:cs="Times New Roman"/>
          <w:sz w:val="24"/>
          <w:szCs w:val="24"/>
        </w:rPr>
      </w:pPr>
      <w:r w:rsidRPr="00B76981">
        <w:rPr>
          <w:rFonts w:ascii="Times New Roman" w:hAnsi="Times New Roman" w:cs="Times New Roman"/>
          <w:sz w:val="24"/>
          <w:szCs w:val="24"/>
        </w:rPr>
        <w:t>Koefisien variabel stres kerja (β</w:t>
      </w:r>
      <w:r w:rsidRPr="00B76981">
        <w:rPr>
          <w:rFonts w:ascii="Times New Roman" w:hAnsi="Times New Roman" w:cs="Times New Roman"/>
          <w:sz w:val="24"/>
          <w:szCs w:val="24"/>
          <w:vertAlign w:val="subscript"/>
        </w:rPr>
        <w:t>3</w:t>
      </w:r>
      <w:r w:rsidRPr="00B76981">
        <w:rPr>
          <w:rFonts w:ascii="Times New Roman" w:hAnsi="Times New Roman" w:cs="Times New Roman"/>
          <w:sz w:val="24"/>
          <w:szCs w:val="24"/>
        </w:rPr>
        <w:t>) dari perhitungan regresi linier berganda nilai</w:t>
      </w:r>
      <w:r w:rsidRPr="00B76981">
        <w:rPr>
          <w:rFonts w:ascii="Times New Roman" w:hAnsi="Times New Roman" w:cs="Times New Roman"/>
          <w:i/>
          <w:sz w:val="24"/>
          <w:szCs w:val="24"/>
        </w:rPr>
        <w:t xml:space="preserve"> coefficients</w:t>
      </w:r>
      <w:r w:rsidRPr="00B76981">
        <w:rPr>
          <w:rFonts w:ascii="Times New Roman" w:hAnsi="Times New Roman" w:cs="Times New Roman"/>
          <w:sz w:val="24"/>
          <w:szCs w:val="24"/>
        </w:rPr>
        <w:t xml:space="preserve"> (β) = 0,188. Hal ini menunjukkan apabila variabel insentif, promosi jabatan dan stres kerja sama dengan 0, maka dengan adanya tambahan variabel stres kerja mengakibatkan kinerja karyawan akan meningkat sebesar 0,188. Sehingga variabel stres kerja berasosiasi positif terhadap kinerja karyawan Koperasi Simpan Pinjam dan Pembiayaan Syariah Bina Insan Mandiri Karanganyar.</w:t>
      </w:r>
    </w:p>
    <w:p w14:paraId="12388B79" w14:textId="77777777" w:rsidR="00EB6349" w:rsidRPr="006E6AB8" w:rsidRDefault="00EB6349" w:rsidP="00B76981">
      <w:pPr>
        <w:spacing w:line="480" w:lineRule="auto"/>
        <w:ind w:left="782" w:firstLine="658"/>
        <w:jc w:val="both"/>
        <w:rPr>
          <w:rFonts w:ascii="Times New Roman" w:hAnsi="Times New Roman" w:cs="Times New Roman"/>
          <w:sz w:val="24"/>
          <w:szCs w:val="24"/>
        </w:rPr>
      </w:pPr>
      <w:r w:rsidRPr="006E6AB8">
        <w:rPr>
          <w:rFonts w:ascii="Times New Roman" w:hAnsi="Times New Roman" w:cs="Times New Roman"/>
          <w:sz w:val="24"/>
          <w:szCs w:val="24"/>
        </w:rPr>
        <w:t>Dari hasil analisis regresi linier berganda di atas dapat dik</w:t>
      </w:r>
      <w:r>
        <w:rPr>
          <w:rFonts w:ascii="Times New Roman" w:hAnsi="Times New Roman" w:cs="Times New Roman"/>
          <w:sz w:val="24"/>
          <w:szCs w:val="24"/>
        </w:rPr>
        <w:t>etahui bahwa variabel promosi jabatan</w:t>
      </w:r>
      <w:r w:rsidRPr="006E6AB8">
        <w:rPr>
          <w:rFonts w:ascii="Times New Roman" w:hAnsi="Times New Roman" w:cs="Times New Roman"/>
          <w:sz w:val="24"/>
          <w:szCs w:val="24"/>
        </w:rPr>
        <w:t xml:space="preserve"> mempunyai pengaruh paling domina</w:t>
      </w:r>
      <w:r>
        <w:rPr>
          <w:rFonts w:ascii="Times New Roman" w:hAnsi="Times New Roman" w:cs="Times New Roman"/>
          <w:sz w:val="24"/>
          <w:szCs w:val="24"/>
        </w:rPr>
        <w:t>n terhadap kinerja karyawan,</w:t>
      </w:r>
      <w:r w:rsidRPr="006E6AB8">
        <w:rPr>
          <w:rFonts w:ascii="Times New Roman" w:hAnsi="Times New Roman" w:cs="Times New Roman"/>
          <w:sz w:val="24"/>
          <w:szCs w:val="24"/>
        </w:rPr>
        <w:t xml:space="preserve"> karena koefisien regresinya mempunyai nilai paling besar diantara vari</w:t>
      </w:r>
      <w:r>
        <w:rPr>
          <w:rFonts w:ascii="Times New Roman" w:hAnsi="Times New Roman" w:cs="Times New Roman"/>
          <w:sz w:val="24"/>
          <w:szCs w:val="24"/>
        </w:rPr>
        <w:t>abel lainnya yaitu sebesar 0,289</w:t>
      </w:r>
      <w:r w:rsidRPr="006E6AB8">
        <w:rPr>
          <w:rFonts w:ascii="Times New Roman" w:hAnsi="Times New Roman" w:cs="Times New Roman"/>
          <w:sz w:val="24"/>
          <w:szCs w:val="24"/>
        </w:rPr>
        <w:t>.</w:t>
      </w:r>
    </w:p>
    <w:p w14:paraId="1E4B4C6B" w14:textId="77777777" w:rsidR="00B76981" w:rsidRDefault="00EB6349" w:rsidP="00B76981">
      <w:pPr>
        <w:pStyle w:val="ListParagraph"/>
        <w:numPr>
          <w:ilvl w:val="0"/>
          <w:numId w:val="93"/>
        </w:numPr>
        <w:spacing w:line="480" w:lineRule="auto"/>
        <w:ind w:left="782" w:hanging="357"/>
        <w:jc w:val="both"/>
        <w:rPr>
          <w:rFonts w:ascii="Times New Roman" w:eastAsia="Times New Roman" w:hAnsi="Times New Roman" w:cs="Times New Roman"/>
          <w:color w:val="000000" w:themeColor="text1"/>
          <w:sz w:val="24"/>
          <w:szCs w:val="24"/>
        </w:rPr>
      </w:pPr>
      <w:r w:rsidRPr="00B76981">
        <w:rPr>
          <w:rFonts w:ascii="Times New Roman" w:eastAsia="Times New Roman" w:hAnsi="Times New Roman" w:cs="Times New Roman"/>
          <w:color w:val="000000" w:themeColor="text1"/>
          <w:sz w:val="24"/>
          <w:szCs w:val="24"/>
        </w:rPr>
        <w:t>Uji F</w:t>
      </w:r>
    </w:p>
    <w:p w14:paraId="49BF65D5" w14:textId="2AF3F2AE" w:rsidR="000B5CE1" w:rsidRDefault="00EB6349" w:rsidP="00B76981">
      <w:pPr>
        <w:pStyle w:val="ListParagraph"/>
        <w:spacing w:line="480" w:lineRule="auto"/>
        <w:ind w:left="782" w:firstLine="658"/>
        <w:jc w:val="both"/>
        <w:rPr>
          <w:rFonts w:ascii="Times New Roman" w:hAnsi="Times New Roman" w:cs="Times New Roman"/>
          <w:sz w:val="24"/>
          <w:szCs w:val="24"/>
        </w:rPr>
      </w:pPr>
      <w:r w:rsidRPr="00B76981">
        <w:rPr>
          <w:rFonts w:ascii="Times New Roman" w:hAnsi="Times New Roman" w:cs="Times New Roman"/>
          <w:sz w:val="24"/>
          <w:szCs w:val="24"/>
        </w:rPr>
        <w:t xml:space="preserve">Uji F digunakan untuk mengetahui signifikansi pengaruh insentif, promosi jabatan dan stres kerja secara simultan terhadap kinerja karyawan Koperasi Simpan Pinjam dan Pembiayaan Syariah Bina Insan Mandiri Karanganyar. Hasil uji F dapat dilihat dari hasil </w:t>
      </w:r>
      <w:r w:rsidRPr="00B76981">
        <w:rPr>
          <w:rFonts w:ascii="Times New Roman" w:hAnsi="Times New Roman" w:cs="Times New Roman"/>
          <w:i/>
          <w:sz w:val="24"/>
          <w:szCs w:val="24"/>
        </w:rPr>
        <w:t>output</w:t>
      </w:r>
      <w:r w:rsidRPr="00B76981">
        <w:rPr>
          <w:rFonts w:ascii="Times New Roman" w:hAnsi="Times New Roman" w:cs="Times New Roman"/>
          <w:sz w:val="24"/>
          <w:szCs w:val="24"/>
        </w:rPr>
        <w:t xml:space="preserve"> analisis data sebagai berikut:</w:t>
      </w:r>
    </w:p>
    <w:p w14:paraId="6BB1B4E1" w14:textId="77777777" w:rsidR="000B5CE1" w:rsidRDefault="000B5CE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EB288BA" w14:textId="77777777" w:rsidR="00EB6349" w:rsidRPr="006354E6" w:rsidRDefault="00EB6349" w:rsidP="00B76981">
      <w:pPr>
        <w:ind w:left="851"/>
        <w:jc w:val="center"/>
        <w:rPr>
          <w:rFonts w:ascii="Times New Roman" w:hAnsi="Times New Roman" w:cs="Times New Roman"/>
          <w:sz w:val="24"/>
          <w:szCs w:val="24"/>
        </w:rPr>
      </w:pPr>
      <w:r>
        <w:rPr>
          <w:rFonts w:ascii="Times New Roman" w:hAnsi="Times New Roman" w:cs="Times New Roman"/>
          <w:sz w:val="24"/>
          <w:szCs w:val="24"/>
        </w:rPr>
        <w:lastRenderedPageBreak/>
        <w:t>Tabel 4.8</w:t>
      </w:r>
    </w:p>
    <w:p w14:paraId="32341413" w14:textId="77777777" w:rsidR="00EB6349" w:rsidRPr="006354E6" w:rsidRDefault="00EB6349" w:rsidP="00EB6349">
      <w:pPr>
        <w:spacing w:line="360" w:lineRule="auto"/>
        <w:ind w:left="851"/>
        <w:jc w:val="center"/>
        <w:rPr>
          <w:rFonts w:ascii="Times New Roman" w:hAnsi="Times New Roman" w:cs="Times New Roman"/>
          <w:sz w:val="24"/>
          <w:szCs w:val="24"/>
        </w:rPr>
      </w:pPr>
      <w:r w:rsidRPr="006354E6">
        <w:rPr>
          <w:rFonts w:ascii="Times New Roman" w:hAnsi="Times New Roman" w:cs="Times New Roman"/>
          <w:sz w:val="24"/>
          <w:szCs w:val="24"/>
        </w:rPr>
        <w:t>Hasil Uji F</w:t>
      </w:r>
    </w:p>
    <w:tbl>
      <w:tblPr>
        <w:tblStyle w:val="TableGrid"/>
        <w:tblW w:w="6667" w:type="dxa"/>
        <w:tblInd w:w="1286" w:type="dxa"/>
        <w:tblLook w:val="04A0" w:firstRow="1" w:lastRow="0" w:firstColumn="1" w:lastColumn="0" w:noHBand="0" w:noVBand="1"/>
      </w:tblPr>
      <w:tblGrid>
        <w:gridCol w:w="1425"/>
        <w:gridCol w:w="1058"/>
        <w:gridCol w:w="1181"/>
        <w:gridCol w:w="3003"/>
      </w:tblGrid>
      <w:tr w:rsidR="00EB6349" w:rsidRPr="00B76981" w14:paraId="276B79DE" w14:textId="77777777" w:rsidTr="00B76981">
        <w:trPr>
          <w:trHeight w:val="714"/>
        </w:trPr>
        <w:tc>
          <w:tcPr>
            <w:tcW w:w="1425" w:type="dxa"/>
            <w:tcBorders>
              <w:top w:val="single" w:sz="12" w:space="0" w:color="auto"/>
              <w:left w:val="nil"/>
              <w:bottom w:val="single" w:sz="12" w:space="0" w:color="auto"/>
              <w:right w:val="nil"/>
            </w:tcBorders>
            <w:vAlign w:val="center"/>
          </w:tcPr>
          <w:p w14:paraId="12F2E1D7" w14:textId="77777777" w:rsidR="00EB6349" w:rsidRPr="00B76981" w:rsidRDefault="00EB6349" w:rsidP="007D1075">
            <w:pPr>
              <w:jc w:val="center"/>
              <w:rPr>
                <w:rFonts w:ascii="Times New Roman" w:hAnsi="Times New Roman" w:cs="Times New Roman"/>
                <w:i/>
                <w:sz w:val="22"/>
                <w:szCs w:val="22"/>
              </w:rPr>
            </w:pPr>
            <w:r w:rsidRPr="00B76981">
              <w:rPr>
                <w:rFonts w:ascii="Times New Roman" w:hAnsi="Times New Roman" w:cs="Times New Roman"/>
                <w:i/>
                <w:sz w:val="22"/>
                <w:szCs w:val="22"/>
              </w:rPr>
              <w:t>Model</w:t>
            </w:r>
          </w:p>
        </w:tc>
        <w:tc>
          <w:tcPr>
            <w:tcW w:w="1058" w:type="dxa"/>
            <w:tcBorders>
              <w:top w:val="single" w:sz="12" w:space="0" w:color="auto"/>
              <w:left w:val="nil"/>
              <w:bottom w:val="single" w:sz="12" w:space="0" w:color="auto"/>
              <w:right w:val="nil"/>
            </w:tcBorders>
            <w:vAlign w:val="center"/>
          </w:tcPr>
          <w:p w14:paraId="0ACEACC8" w14:textId="77777777" w:rsidR="00EB6349" w:rsidRPr="00B76981" w:rsidRDefault="00EB6349" w:rsidP="007D1075">
            <w:pPr>
              <w:jc w:val="center"/>
              <w:rPr>
                <w:rFonts w:ascii="Times New Roman" w:hAnsi="Times New Roman" w:cs="Times New Roman"/>
                <w:sz w:val="22"/>
                <w:szCs w:val="22"/>
              </w:rPr>
            </w:pPr>
            <w:r w:rsidRPr="00B76981">
              <w:rPr>
                <w:rFonts w:ascii="Times New Roman" w:hAnsi="Times New Roman" w:cs="Times New Roman"/>
                <w:sz w:val="22"/>
                <w:szCs w:val="22"/>
              </w:rPr>
              <w:t>F</w:t>
            </w:r>
          </w:p>
        </w:tc>
        <w:tc>
          <w:tcPr>
            <w:tcW w:w="1181" w:type="dxa"/>
            <w:tcBorders>
              <w:top w:val="single" w:sz="12" w:space="0" w:color="auto"/>
              <w:left w:val="nil"/>
              <w:bottom w:val="single" w:sz="12" w:space="0" w:color="auto"/>
              <w:right w:val="nil"/>
            </w:tcBorders>
            <w:vAlign w:val="center"/>
          </w:tcPr>
          <w:p w14:paraId="35C7268F" w14:textId="77777777" w:rsidR="00EB6349" w:rsidRPr="00B76981" w:rsidRDefault="00EB6349" w:rsidP="007D1075">
            <w:pPr>
              <w:jc w:val="center"/>
              <w:rPr>
                <w:rFonts w:ascii="Times New Roman" w:hAnsi="Times New Roman" w:cs="Times New Roman"/>
                <w:i/>
                <w:sz w:val="22"/>
                <w:szCs w:val="22"/>
              </w:rPr>
            </w:pPr>
            <w:r w:rsidRPr="00B76981">
              <w:rPr>
                <w:rFonts w:ascii="Times New Roman" w:hAnsi="Times New Roman" w:cs="Times New Roman"/>
                <w:i/>
                <w:sz w:val="22"/>
                <w:szCs w:val="22"/>
              </w:rPr>
              <w:t>Sig.</w:t>
            </w:r>
          </w:p>
        </w:tc>
        <w:tc>
          <w:tcPr>
            <w:tcW w:w="3003" w:type="dxa"/>
            <w:tcBorders>
              <w:top w:val="single" w:sz="12" w:space="0" w:color="auto"/>
              <w:left w:val="nil"/>
              <w:bottom w:val="single" w:sz="12" w:space="0" w:color="auto"/>
              <w:right w:val="nil"/>
            </w:tcBorders>
            <w:vAlign w:val="center"/>
          </w:tcPr>
          <w:p w14:paraId="341F14BE" w14:textId="77777777" w:rsidR="00EB6349" w:rsidRPr="00B76981" w:rsidRDefault="00EB6349" w:rsidP="007D1075">
            <w:pPr>
              <w:jc w:val="center"/>
              <w:rPr>
                <w:rFonts w:ascii="Times New Roman" w:hAnsi="Times New Roman" w:cs="Times New Roman"/>
                <w:sz w:val="22"/>
                <w:szCs w:val="22"/>
              </w:rPr>
            </w:pPr>
            <w:r w:rsidRPr="00B76981">
              <w:rPr>
                <w:rFonts w:ascii="Times New Roman" w:hAnsi="Times New Roman" w:cs="Times New Roman"/>
                <w:sz w:val="22"/>
                <w:szCs w:val="22"/>
              </w:rPr>
              <w:t>Keterangan</w:t>
            </w:r>
          </w:p>
        </w:tc>
      </w:tr>
      <w:tr w:rsidR="00EB6349" w:rsidRPr="00B76981" w14:paraId="135FC6D0" w14:textId="77777777" w:rsidTr="00B76981">
        <w:trPr>
          <w:trHeight w:val="305"/>
        </w:trPr>
        <w:tc>
          <w:tcPr>
            <w:tcW w:w="1425" w:type="dxa"/>
            <w:tcBorders>
              <w:top w:val="single" w:sz="12" w:space="0" w:color="auto"/>
              <w:left w:val="nil"/>
              <w:bottom w:val="nil"/>
              <w:right w:val="nil"/>
            </w:tcBorders>
          </w:tcPr>
          <w:p w14:paraId="612F0001" w14:textId="77777777" w:rsidR="00EB6349" w:rsidRPr="00B76981" w:rsidRDefault="00EB6349" w:rsidP="007D1075">
            <w:pPr>
              <w:rPr>
                <w:rFonts w:ascii="Times New Roman" w:hAnsi="Times New Roman" w:cs="Times New Roman"/>
                <w:sz w:val="22"/>
                <w:szCs w:val="22"/>
              </w:rPr>
            </w:pPr>
            <w:r w:rsidRPr="00B76981">
              <w:rPr>
                <w:rFonts w:ascii="Times New Roman" w:hAnsi="Times New Roman" w:cs="Times New Roman"/>
                <w:sz w:val="22"/>
                <w:szCs w:val="22"/>
              </w:rPr>
              <w:t xml:space="preserve">Regression </w:t>
            </w:r>
          </w:p>
        </w:tc>
        <w:tc>
          <w:tcPr>
            <w:tcW w:w="1058" w:type="dxa"/>
            <w:tcBorders>
              <w:top w:val="single" w:sz="12" w:space="0" w:color="auto"/>
              <w:left w:val="nil"/>
              <w:bottom w:val="nil"/>
              <w:right w:val="nil"/>
            </w:tcBorders>
            <w:vAlign w:val="center"/>
          </w:tcPr>
          <w:p w14:paraId="632015B4" w14:textId="77777777" w:rsidR="00EB6349" w:rsidRPr="00B76981" w:rsidRDefault="00EB6349" w:rsidP="007D1075">
            <w:pPr>
              <w:jc w:val="center"/>
              <w:rPr>
                <w:rFonts w:ascii="Times New Roman" w:hAnsi="Times New Roman" w:cs="Times New Roman"/>
                <w:sz w:val="22"/>
                <w:szCs w:val="22"/>
              </w:rPr>
            </w:pPr>
            <w:r w:rsidRPr="00B76981">
              <w:rPr>
                <w:rFonts w:ascii="Times New Roman" w:hAnsi="Times New Roman" w:cs="Times New Roman"/>
                <w:sz w:val="22"/>
                <w:szCs w:val="22"/>
              </w:rPr>
              <w:t>12,893</w:t>
            </w:r>
          </w:p>
        </w:tc>
        <w:tc>
          <w:tcPr>
            <w:tcW w:w="1181" w:type="dxa"/>
            <w:tcBorders>
              <w:top w:val="single" w:sz="12" w:space="0" w:color="auto"/>
              <w:left w:val="nil"/>
              <w:bottom w:val="nil"/>
              <w:right w:val="nil"/>
            </w:tcBorders>
            <w:vAlign w:val="center"/>
          </w:tcPr>
          <w:p w14:paraId="60ED9772" w14:textId="77777777" w:rsidR="00EB6349" w:rsidRPr="00B76981" w:rsidRDefault="00EB6349" w:rsidP="007D1075">
            <w:pPr>
              <w:jc w:val="center"/>
              <w:rPr>
                <w:rFonts w:ascii="Times New Roman" w:hAnsi="Times New Roman" w:cs="Times New Roman"/>
                <w:sz w:val="22"/>
                <w:szCs w:val="22"/>
              </w:rPr>
            </w:pPr>
            <w:r w:rsidRPr="00B76981">
              <w:rPr>
                <w:rFonts w:ascii="Times New Roman" w:hAnsi="Times New Roman" w:cs="Times New Roman"/>
                <w:sz w:val="22"/>
                <w:szCs w:val="22"/>
              </w:rPr>
              <w:t>,000</w:t>
            </w:r>
            <w:r w:rsidRPr="00B76981">
              <w:rPr>
                <w:rFonts w:ascii="Times New Roman" w:hAnsi="Times New Roman" w:cs="Times New Roman"/>
                <w:sz w:val="22"/>
                <w:szCs w:val="22"/>
                <w:vertAlign w:val="superscript"/>
              </w:rPr>
              <w:t>b</w:t>
            </w:r>
          </w:p>
        </w:tc>
        <w:tc>
          <w:tcPr>
            <w:tcW w:w="3003" w:type="dxa"/>
            <w:tcBorders>
              <w:top w:val="single" w:sz="12" w:space="0" w:color="auto"/>
              <w:left w:val="nil"/>
              <w:bottom w:val="nil"/>
              <w:right w:val="nil"/>
            </w:tcBorders>
          </w:tcPr>
          <w:p w14:paraId="15D7D053" w14:textId="77777777" w:rsidR="00EB6349" w:rsidRPr="00B76981" w:rsidRDefault="00EB6349" w:rsidP="007D1075">
            <w:pPr>
              <w:jc w:val="center"/>
              <w:rPr>
                <w:rFonts w:ascii="Times New Roman" w:hAnsi="Times New Roman" w:cs="Times New Roman"/>
                <w:sz w:val="22"/>
                <w:szCs w:val="22"/>
              </w:rPr>
            </w:pPr>
            <w:r w:rsidRPr="00B76981">
              <w:rPr>
                <w:rFonts w:ascii="Times New Roman" w:hAnsi="Times New Roman" w:cs="Times New Roman"/>
                <w:sz w:val="22"/>
                <w:szCs w:val="22"/>
              </w:rPr>
              <w:t>H</w:t>
            </w:r>
            <w:r w:rsidRPr="00B76981">
              <w:rPr>
                <w:rFonts w:ascii="Times New Roman" w:hAnsi="Times New Roman" w:cs="Times New Roman"/>
                <w:sz w:val="22"/>
                <w:szCs w:val="22"/>
                <w:vertAlign w:val="subscript"/>
              </w:rPr>
              <w:t>0</w:t>
            </w:r>
            <w:r w:rsidRPr="00B76981">
              <w:rPr>
                <w:rFonts w:ascii="Times New Roman" w:hAnsi="Times New Roman" w:cs="Times New Roman"/>
                <w:sz w:val="22"/>
                <w:szCs w:val="22"/>
              </w:rPr>
              <w:t xml:space="preserve"> ditolak, H</w:t>
            </w:r>
            <w:r w:rsidRPr="00B76981">
              <w:rPr>
                <w:rFonts w:ascii="Times New Roman" w:hAnsi="Times New Roman" w:cs="Times New Roman"/>
                <w:sz w:val="22"/>
                <w:szCs w:val="22"/>
                <w:vertAlign w:val="subscript"/>
              </w:rPr>
              <w:t>a</w:t>
            </w:r>
            <w:r w:rsidRPr="00B76981">
              <w:rPr>
                <w:rFonts w:ascii="Times New Roman" w:hAnsi="Times New Roman" w:cs="Times New Roman"/>
                <w:sz w:val="22"/>
                <w:szCs w:val="22"/>
              </w:rPr>
              <w:t xml:space="preserve"> diterima</w:t>
            </w:r>
          </w:p>
        </w:tc>
      </w:tr>
      <w:tr w:rsidR="00EB6349" w:rsidRPr="00B76981" w14:paraId="7390651A" w14:textId="77777777" w:rsidTr="00B76981">
        <w:trPr>
          <w:trHeight w:val="292"/>
        </w:trPr>
        <w:tc>
          <w:tcPr>
            <w:tcW w:w="1425" w:type="dxa"/>
            <w:tcBorders>
              <w:top w:val="nil"/>
              <w:left w:val="nil"/>
              <w:bottom w:val="nil"/>
              <w:right w:val="nil"/>
            </w:tcBorders>
          </w:tcPr>
          <w:p w14:paraId="5C5AD80D" w14:textId="77777777" w:rsidR="00EB6349" w:rsidRPr="00B76981" w:rsidRDefault="00EB6349" w:rsidP="007D1075">
            <w:pPr>
              <w:rPr>
                <w:rFonts w:ascii="Times New Roman" w:hAnsi="Times New Roman" w:cs="Times New Roman"/>
                <w:sz w:val="22"/>
                <w:szCs w:val="22"/>
              </w:rPr>
            </w:pPr>
            <w:r w:rsidRPr="00B76981">
              <w:rPr>
                <w:rFonts w:ascii="Times New Roman" w:hAnsi="Times New Roman" w:cs="Times New Roman"/>
                <w:sz w:val="22"/>
                <w:szCs w:val="22"/>
              </w:rPr>
              <w:t>Residual</w:t>
            </w:r>
          </w:p>
        </w:tc>
        <w:tc>
          <w:tcPr>
            <w:tcW w:w="1058" w:type="dxa"/>
            <w:tcBorders>
              <w:top w:val="nil"/>
              <w:left w:val="nil"/>
              <w:bottom w:val="nil"/>
              <w:right w:val="nil"/>
            </w:tcBorders>
          </w:tcPr>
          <w:p w14:paraId="241F574C" w14:textId="77777777" w:rsidR="00EB6349" w:rsidRPr="00B76981" w:rsidRDefault="00EB6349" w:rsidP="007D1075">
            <w:pPr>
              <w:rPr>
                <w:rFonts w:ascii="Times New Roman" w:hAnsi="Times New Roman" w:cs="Times New Roman"/>
                <w:sz w:val="22"/>
                <w:szCs w:val="22"/>
              </w:rPr>
            </w:pPr>
          </w:p>
        </w:tc>
        <w:tc>
          <w:tcPr>
            <w:tcW w:w="1181" w:type="dxa"/>
            <w:tcBorders>
              <w:top w:val="nil"/>
              <w:left w:val="nil"/>
              <w:bottom w:val="nil"/>
              <w:right w:val="nil"/>
            </w:tcBorders>
          </w:tcPr>
          <w:p w14:paraId="6164B9A7" w14:textId="77777777" w:rsidR="00EB6349" w:rsidRPr="00B76981" w:rsidRDefault="00EB6349" w:rsidP="007D1075">
            <w:pPr>
              <w:rPr>
                <w:rFonts w:ascii="Times New Roman" w:hAnsi="Times New Roman" w:cs="Times New Roman"/>
                <w:sz w:val="22"/>
                <w:szCs w:val="22"/>
              </w:rPr>
            </w:pPr>
          </w:p>
        </w:tc>
        <w:tc>
          <w:tcPr>
            <w:tcW w:w="3003" w:type="dxa"/>
            <w:tcBorders>
              <w:top w:val="nil"/>
              <w:left w:val="nil"/>
              <w:bottom w:val="nil"/>
              <w:right w:val="nil"/>
            </w:tcBorders>
          </w:tcPr>
          <w:p w14:paraId="70331A99" w14:textId="77777777" w:rsidR="00EB6349" w:rsidRPr="00B76981" w:rsidRDefault="00EB6349" w:rsidP="007D1075">
            <w:pPr>
              <w:rPr>
                <w:rFonts w:ascii="Times New Roman" w:hAnsi="Times New Roman" w:cs="Times New Roman"/>
                <w:sz w:val="22"/>
                <w:szCs w:val="22"/>
              </w:rPr>
            </w:pPr>
          </w:p>
        </w:tc>
      </w:tr>
      <w:tr w:rsidR="00EB6349" w:rsidRPr="00B76981" w14:paraId="28E4CB63" w14:textId="77777777" w:rsidTr="00B76981">
        <w:trPr>
          <w:trHeight w:val="305"/>
        </w:trPr>
        <w:tc>
          <w:tcPr>
            <w:tcW w:w="1425" w:type="dxa"/>
            <w:tcBorders>
              <w:top w:val="nil"/>
              <w:left w:val="nil"/>
              <w:bottom w:val="single" w:sz="12" w:space="0" w:color="auto"/>
              <w:right w:val="nil"/>
            </w:tcBorders>
          </w:tcPr>
          <w:p w14:paraId="05838AAA" w14:textId="77777777" w:rsidR="00EB6349" w:rsidRPr="00B76981" w:rsidRDefault="00EB6349" w:rsidP="007D1075">
            <w:pPr>
              <w:rPr>
                <w:rFonts w:ascii="Times New Roman" w:hAnsi="Times New Roman" w:cs="Times New Roman"/>
                <w:sz w:val="22"/>
                <w:szCs w:val="22"/>
              </w:rPr>
            </w:pPr>
            <w:r w:rsidRPr="00B76981">
              <w:rPr>
                <w:rFonts w:ascii="Times New Roman" w:hAnsi="Times New Roman" w:cs="Times New Roman"/>
                <w:sz w:val="22"/>
                <w:szCs w:val="22"/>
              </w:rPr>
              <w:t xml:space="preserve">Total </w:t>
            </w:r>
          </w:p>
        </w:tc>
        <w:tc>
          <w:tcPr>
            <w:tcW w:w="1058" w:type="dxa"/>
            <w:tcBorders>
              <w:top w:val="nil"/>
              <w:left w:val="nil"/>
              <w:bottom w:val="single" w:sz="12" w:space="0" w:color="auto"/>
              <w:right w:val="nil"/>
            </w:tcBorders>
          </w:tcPr>
          <w:p w14:paraId="226B44BF" w14:textId="77777777" w:rsidR="00EB6349" w:rsidRPr="00B76981" w:rsidRDefault="00EB6349" w:rsidP="007D1075">
            <w:pPr>
              <w:rPr>
                <w:rFonts w:ascii="Times New Roman" w:hAnsi="Times New Roman" w:cs="Times New Roman"/>
                <w:sz w:val="22"/>
                <w:szCs w:val="22"/>
              </w:rPr>
            </w:pPr>
          </w:p>
        </w:tc>
        <w:tc>
          <w:tcPr>
            <w:tcW w:w="1181" w:type="dxa"/>
            <w:tcBorders>
              <w:top w:val="nil"/>
              <w:left w:val="nil"/>
              <w:bottom w:val="single" w:sz="12" w:space="0" w:color="auto"/>
              <w:right w:val="nil"/>
            </w:tcBorders>
          </w:tcPr>
          <w:p w14:paraId="08391494" w14:textId="77777777" w:rsidR="00EB6349" w:rsidRPr="00B76981" w:rsidRDefault="00EB6349" w:rsidP="007D1075">
            <w:pPr>
              <w:rPr>
                <w:rFonts w:ascii="Times New Roman" w:hAnsi="Times New Roman" w:cs="Times New Roman"/>
                <w:sz w:val="22"/>
                <w:szCs w:val="22"/>
              </w:rPr>
            </w:pPr>
          </w:p>
        </w:tc>
        <w:tc>
          <w:tcPr>
            <w:tcW w:w="3003" w:type="dxa"/>
            <w:tcBorders>
              <w:top w:val="nil"/>
              <w:left w:val="nil"/>
              <w:bottom w:val="single" w:sz="12" w:space="0" w:color="auto"/>
              <w:right w:val="nil"/>
            </w:tcBorders>
          </w:tcPr>
          <w:p w14:paraId="10D7264B" w14:textId="77777777" w:rsidR="00EB6349" w:rsidRPr="00B76981" w:rsidRDefault="00EB6349" w:rsidP="007D1075">
            <w:pPr>
              <w:rPr>
                <w:rFonts w:ascii="Times New Roman" w:hAnsi="Times New Roman" w:cs="Times New Roman"/>
                <w:sz w:val="22"/>
                <w:szCs w:val="22"/>
              </w:rPr>
            </w:pPr>
          </w:p>
        </w:tc>
      </w:tr>
    </w:tbl>
    <w:p w14:paraId="6C5B5B05" w14:textId="77777777" w:rsidR="00EB6349" w:rsidRPr="007706AF" w:rsidRDefault="00B76981" w:rsidP="00EB6349">
      <w:pPr>
        <w:tabs>
          <w:tab w:val="left" w:pos="851"/>
        </w:tabs>
        <w:spacing w:line="480" w:lineRule="auto"/>
        <w:ind w:firstLine="567"/>
        <w:rPr>
          <w:rFonts w:ascii="Times New Roman" w:hAnsi="Times New Roman" w:cs="Times New Roman"/>
          <w:sz w:val="22"/>
          <w:szCs w:val="22"/>
        </w:rPr>
      </w:pPr>
      <w:r>
        <w:rPr>
          <w:rFonts w:ascii="Times New Roman" w:hAnsi="Times New Roman" w:cs="Times New Roman"/>
          <w:sz w:val="22"/>
          <w:szCs w:val="22"/>
        </w:rPr>
        <w:t xml:space="preserve">   </w:t>
      </w:r>
      <w:r>
        <w:rPr>
          <w:rFonts w:ascii="Times New Roman" w:hAnsi="Times New Roman" w:cs="Times New Roman"/>
          <w:sz w:val="22"/>
          <w:szCs w:val="22"/>
        </w:rPr>
        <w:tab/>
      </w:r>
      <w:r>
        <w:rPr>
          <w:rFonts w:ascii="Times New Roman" w:hAnsi="Times New Roman" w:cs="Times New Roman"/>
          <w:sz w:val="22"/>
          <w:szCs w:val="22"/>
        </w:rPr>
        <w:tab/>
      </w:r>
      <w:r w:rsidR="00EB6349" w:rsidRPr="00B76981">
        <w:rPr>
          <w:rFonts w:ascii="Times New Roman" w:hAnsi="Times New Roman" w:cs="Times New Roman"/>
          <w:sz w:val="22"/>
          <w:szCs w:val="22"/>
        </w:rPr>
        <w:t>Sumber : Data primer yang diolah, 2021</w:t>
      </w:r>
    </w:p>
    <w:p w14:paraId="07BFC8A7" w14:textId="645FAC0F" w:rsidR="00EB6349" w:rsidRPr="00A01BB8" w:rsidRDefault="00EB6349" w:rsidP="00B76981">
      <w:pPr>
        <w:spacing w:line="480" w:lineRule="auto"/>
        <w:ind w:left="782" w:firstLine="658"/>
        <w:jc w:val="both"/>
        <w:rPr>
          <w:rFonts w:ascii="Times New Roman" w:hAnsi="Times New Roman" w:cs="Times New Roman"/>
          <w:spacing w:val="-4"/>
          <w:sz w:val="24"/>
        </w:rPr>
      </w:pPr>
      <w:r w:rsidRPr="00A01BB8">
        <w:rPr>
          <w:rFonts w:ascii="Times New Roman" w:hAnsi="Times New Roman" w:cs="Times New Roman"/>
          <w:spacing w:val="-4"/>
          <w:sz w:val="24"/>
        </w:rPr>
        <w:t>Adapun langkah</w:t>
      </w:r>
      <w:r w:rsidR="000B5CE1" w:rsidRPr="00A01BB8">
        <w:rPr>
          <w:rFonts w:ascii="Times New Roman" w:hAnsi="Times New Roman" w:cs="Times New Roman"/>
          <w:spacing w:val="-4"/>
          <w:sz w:val="24"/>
        </w:rPr>
        <w:t>-</w:t>
      </w:r>
      <w:r w:rsidRPr="00A01BB8">
        <w:rPr>
          <w:rFonts w:ascii="Times New Roman" w:hAnsi="Times New Roman" w:cs="Times New Roman"/>
          <w:spacing w:val="-4"/>
          <w:sz w:val="24"/>
        </w:rPr>
        <w:t xml:space="preserve">langkah </w:t>
      </w:r>
      <w:r w:rsidR="00B76981" w:rsidRPr="00A01BB8">
        <w:rPr>
          <w:rFonts w:ascii="Times New Roman" w:hAnsi="Times New Roman" w:cs="Times New Roman"/>
          <w:spacing w:val="-4"/>
          <w:sz w:val="24"/>
        </w:rPr>
        <w:t xml:space="preserve">untuk </w:t>
      </w:r>
      <w:r w:rsidRPr="00A01BB8">
        <w:rPr>
          <w:rFonts w:ascii="Times New Roman" w:hAnsi="Times New Roman" w:cs="Times New Roman"/>
          <w:spacing w:val="-4"/>
          <w:sz w:val="24"/>
        </w:rPr>
        <w:t>pengujian</w:t>
      </w:r>
      <w:r w:rsidR="00AE6342" w:rsidRPr="00A01BB8">
        <w:rPr>
          <w:rFonts w:ascii="Times New Roman" w:hAnsi="Times New Roman" w:cs="Times New Roman"/>
          <w:spacing w:val="-4"/>
          <w:sz w:val="24"/>
        </w:rPr>
        <w:t xml:space="preserve"> Uji F</w:t>
      </w:r>
      <w:r w:rsidRPr="00A01BB8">
        <w:rPr>
          <w:rFonts w:ascii="Times New Roman" w:hAnsi="Times New Roman" w:cs="Times New Roman"/>
          <w:spacing w:val="-4"/>
          <w:sz w:val="24"/>
        </w:rPr>
        <w:t xml:space="preserve"> adalah sebagai berikut:</w:t>
      </w:r>
    </w:p>
    <w:p w14:paraId="63816FA1" w14:textId="77777777" w:rsidR="00B76981" w:rsidRDefault="00EB6349" w:rsidP="00B76981">
      <w:pPr>
        <w:widowControl w:val="0"/>
        <w:numPr>
          <w:ilvl w:val="0"/>
          <w:numId w:val="80"/>
        </w:numPr>
        <w:autoSpaceDE w:val="0"/>
        <w:autoSpaceDN w:val="0"/>
        <w:adjustRightInd w:val="0"/>
        <w:spacing w:line="449" w:lineRule="auto"/>
        <w:ind w:left="1151" w:hanging="357"/>
        <w:jc w:val="both"/>
        <w:rPr>
          <w:rFonts w:ascii="Times New Roman" w:hAnsi="Times New Roman" w:cs="Times New Roman"/>
          <w:sz w:val="24"/>
          <w:szCs w:val="24"/>
        </w:rPr>
      </w:pPr>
      <w:r w:rsidRPr="001D29AF">
        <w:rPr>
          <w:rFonts w:ascii="Times New Roman" w:hAnsi="Times New Roman" w:cs="Times New Roman"/>
          <w:sz w:val="24"/>
          <w:szCs w:val="24"/>
        </w:rPr>
        <w:t>Menentukan Ho dan Ha</w:t>
      </w:r>
    </w:p>
    <w:p w14:paraId="77A45FD5" w14:textId="77777777" w:rsidR="00B76981" w:rsidRDefault="00EB6349" w:rsidP="00B76981">
      <w:pPr>
        <w:widowControl w:val="0"/>
        <w:autoSpaceDE w:val="0"/>
        <w:autoSpaceDN w:val="0"/>
        <w:adjustRightInd w:val="0"/>
        <w:spacing w:line="449" w:lineRule="auto"/>
        <w:ind w:left="1151"/>
        <w:jc w:val="both"/>
        <w:rPr>
          <w:rFonts w:ascii="Times New Roman" w:hAnsi="Times New Roman" w:cs="Times New Roman"/>
          <w:sz w:val="24"/>
          <w:szCs w:val="24"/>
        </w:rPr>
      </w:pPr>
      <w:r w:rsidRPr="00B76981">
        <w:rPr>
          <w:rFonts w:ascii="Times New Roman" w:hAnsi="Times New Roman" w:cs="Times New Roman"/>
          <w:sz w:val="24"/>
          <w:szCs w:val="24"/>
        </w:rPr>
        <w:t>Ho: β</w:t>
      </w:r>
      <w:r w:rsidRPr="00B76981">
        <w:rPr>
          <w:rFonts w:ascii="Times New Roman" w:hAnsi="Times New Roman" w:cs="Times New Roman"/>
          <w:sz w:val="24"/>
          <w:szCs w:val="24"/>
          <w:vertAlign w:val="subscript"/>
        </w:rPr>
        <w:t xml:space="preserve">1 </w:t>
      </w:r>
      <w:r w:rsidRPr="00B76981">
        <w:rPr>
          <w:rFonts w:ascii="Times New Roman" w:hAnsi="Times New Roman" w:cs="Times New Roman"/>
          <w:sz w:val="24"/>
          <w:szCs w:val="24"/>
        </w:rPr>
        <w:t>= β</w:t>
      </w:r>
      <w:r w:rsidRPr="00B76981">
        <w:rPr>
          <w:rFonts w:ascii="Times New Roman" w:hAnsi="Times New Roman" w:cs="Times New Roman"/>
          <w:sz w:val="24"/>
          <w:szCs w:val="24"/>
          <w:vertAlign w:val="subscript"/>
        </w:rPr>
        <w:t>2</w:t>
      </w:r>
      <w:r w:rsidRPr="00B76981">
        <w:rPr>
          <w:rFonts w:ascii="Times New Roman" w:hAnsi="Times New Roman" w:cs="Times New Roman"/>
          <w:sz w:val="24"/>
          <w:szCs w:val="24"/>
        </w:rPr>
        <w:t xml:space="preserve"> = β</w:t>
      </w:r>
      <w:r w:rsidRPr="00B76981">
        <w:rPr>
          <w:rFonts w:ascii="Times New Roman" w:hAnsi="Times New Roman" w:cs="Times New Roman"/>
          <w:sz w:val="24"/>
          <w:szCs w:val="24"/>
          <w:vertAlign w:val="subscript"/>
        </w:rPr>
        <w:t>3</w:t>
      </w:r>
      <w:r w:rsidRPr="00B76981">
        <w:rPr>
          <w:rFonts w:ascii="Times New Roman" w:hAnsi="Times New Roman" w:cs="Times New Roman"/>
          <w:sz w:val="24"/>
          <w:szCs w:val="24"/>
        </w:rPr>
        <w:t xml:space="preserve"> = 0; Berarti tidak ada pengaruh secara simultan antara variabel insentif (X</w:t>
      </w:r>
      <w:r w:rsidRPr="00B76981">
        <w:rPr>
          <w:rFonts w:ascii="Times New Roman" w:hAnsi="Times New Roman" w:cs="Times New Roman"/>
          <w:sz w:val="24"/>
          <w:szCs w:val="24"/>
          <w:vertAlign w:val="subscript"/>
          <w:lang w:val="en-US"/>
        </w:rPr>
        <w:t>1</w:t>
      </w:r>
      <w:r w:rsidRPr="00B76981">
        <w:rPr>
          <w:rFonts w:ascii="Times New Roman" w:hAnsi="Times New Roman" w:cs="Times New Roman"/>
          <w:sz w:val="24"/>
          <w:szCs w:val="24"/>
        </w:rPr>
        <w:t>), promosi jabatan (X</w:t>
      </w:r>
      <w:r w:rsidRPr="00B76981">
        <w:rPr>
          <w:rFonts w:ascii="Times New Roman" w:hAnsi="Times New Roman" w:cs="Times New Roman"/>
          <w:sz w:val="24"/>
          <w:szCs w:val="24"/>
          <w:vertAlign w:val="subscript"/>
          <w:lang w:val="en-US"/>
        </w:rPr>
        <w:t>2</w:t>
      </w:r>
      <w:r w:rsidRPr="00B76981">
        <w:rPr>
          <w:rFonts w:ascii="Times New Roman" w:hAnsi="Times New Roman" w:cs="Times New Roman"/>
          <w:sz w:val="24"/>
          <w:szCs w:val="24"/>
        </w:rPr>
        <w:t>) dan stres kerja (X</w:t>
      </w:r>
      <w:r w:rsidRPr="00B76981">
        <w:rPr>
          <w:rFonts w:ascii="Times New Roman" w:hAnsi="Times New Roman" w:cs="Times New Roman"/>
          <w:sz w:val="24"/>
          <w:szCs w:val="24"/>
          <w:vertAlign w:val="subscript"/>
          <w:lang w:val="en-US"/>
        </w:rPr>
        <w:t>3</w:t>
      </w:r>
      <w:r w:rsidRPr="00B76981">
        <w:rPr>
          <w:rFonts w:ascii="Times New Roman" w:hAnsi="Times New Roman" w:cs="Times New Roman"/>
          <w:sz w:val="24"/>
          <w:szCs w:val="24"/>
        </w:rPr>
        <w:t>) terhada</w:t>
      </w:r>
      <w:r w:rsidR="00B76981">
        <w:rPr>
          <w:rFonts w:ascii="Times New Roman" w:hAnsi="Times New Roman" w:cs="Times New Roman"/>
          <w:sz w:val="24"/>
          <w:szCs w:val="24"/>
        </w:rPr>
        <w:t>p variabel kinerja karyawan (Y).</w:t>
      </w:r>
    </w:p>
    <w:p w14:paraId="77FD613E" w14:textId="77777777" w:rsidR="00EB6349" w:rsidRPr="00E8464E" w:rsidRDefault="00EB6349" w:rsidP="00B76981">
      <w:pPr>
        <w:widowControl w:val="0"/>
        <w:autoSpaceDE w:val="0"/>
        <w:autoSpaceDN w:val="0"/>
        <w:adjustRightInd w:val="0"/>
        <w:spacing w:line="449" w:lineRule="auto"/>
        <w:ind w:left="1151"/>
        <w:jc w:val="both"/>
        <w:rPr>
          <w:rFonts w:ascii="Times New Roman" w:hAnsi="Times New Roman" w:cs="Times New Roman"/>
          <w:sz w:val="24"/>
          <w:szCs w:val="24"/>
        </w:rPr>
      </w:pPr>
      <w:r w:rsidRPr="00E8464E">
        <w:rPr>
          <w:rFonts w:ascii="Times New Roman" w:hAnsi="Times New Roman" w:cs="Times New Roman"/>
          <w:sz w:val="24"/>
          <w:szCs w:val="24"/>
        </w:rPr>
        <w:t>Ha: β</w:t>
      </w:r>
      <w:r w:rsidRPr="00E8464E">
        <w:rPr>
          <w:rFonts w:ascii="Times New Roman" w:hAnsi="Times New Roman" w:cs="Times New Roman"/>
          <w:sz w:val="24"/>
          <w:szCs w:val="24"/>
          <w:vertAlign w:val="subscript"/>
          <w:lang w:val="en-US"/>
        </w:rPr>
        <w:t>1</w:t>
      </w:r>
      <w:r w:rsidRPr="00E8464E">
        <w:rPr>
          <w:rFonts w:ascii="Times New Roman" w:hAnsi="Times New Roman" w:cs="Times New Roman"/>
          <w:sz w:val="24"/>
          <w:szCs w:val="24"/>
        </w:rPr>
        <w:t xml:space="preserve"> ≠ β</w:t>
      </w:r>
      <w:r w:rsidRPr="00E8464E">
        <w:rPr>
          <w:rFonts w:ascii="Times New Roman" w:hAnsi="Times New Roman" w:cs="Times New Roman"/>
          <w:sz w:val="24"/>
          <w:szCs w:val="24"/>
          <w:vertAlign w:val="subscript"/>
          <w:lang w:val="en-US"/>
        </w:rPr>
        <w:t>2</w:t>
      </w:r>
      <w:r w:rsidRPr="00E8464E">
        <w:rPr>
          <w:rFonts w:ascii="Times New Roman" w:hAnsi="Times New Roman" w:cs="Times New Roman"/>
          <w:sz w:val="24"/>
          <w:szCs w:val="24"/>
        </w:rPr>
        <w:t xml:space="preserve"> ≠ β</w:t>
      </w:r>
      <w:r w:rsidRPr="00E8464E">
        <w:rPr>
          <w:rFonts w:ascii="Times New Roman" w:hAnsi="Times New Roman" w:cs="Times New Roman"/>
          <w:sz w:val="24"/>
          <w:szCs w:val="24"/>
          <w:vertAlign w:val="subscript"/>
          <w:lang w:val="en-US"/>
        </w:rPr>
        <w:t>3</w:t>
      </w:r>
      <w:r w:rsidRPr="00E8464E">
        <w:rPr>
          <w:rFonts w:ascii="Times New Roman" w:hAnsi="Times New Roman" w:cs="Times New Roman"/>
          <w:sz w:val="24"/>
          <w:szCs w:val="24"/>
        </w:rPr>
        <w:t xml:space="preserve"> ≠ 0; Berarti ada pengaruh sec</w:t>
      </w:r>
      <w:r>
        <w:rPr>
          <w:rFonts w:ascii="Times New Roman" w:hAnsi="Times New Roman" w:cs="Times New Roman"/>
          <w:sz w:val="24"/>
          <w:szCs w:val="24"/>
        </w:rPr>
        <w:t>ara simultan antara variabel insentif</w:t>
      </w:r>
      <w:r w:rsidRPr="00E8464E">
        <w:rPr>
          <w:rFonts w:ascii="Times New Roman" w:hAnsi="Times New Roman" w:cs="Times New Roman"/>
          <w:sz w:val="24"/>
          <w:szCs w:val="24"/>
        </w:rPr>
        <w:t xml:space="preserve"> (X</w:t>
      </w:r>
      <w:r w:rsidRPr="00E8464E">
        <w:rPr>
          <w:rFonts w:ascii="Times New Roman" w:hAnsi="Times New Roman" w:cs="Times New Roman"/>
          <w:sz w:val="24"/>
          <w:szCs w:val="24"/>
          <w:vertAlign w:val="subscript"/>
          <w:lang w:val="en-US"/>
        </w:rPr>
        <w:t>1</w:t>
      </w:r>
      <w:r>
        <w:rPr>
          <w:rFonts w:ascii="Times New Roman" w:hAnsi="Times New Roman" w:cs="Times New Roman"/>
          <w:sz w:val="24"/>
          <w:szCs w:val="24"/>
        </w:rPr>
        <w:t>), promosi jabatan</w:t>
      </w:r>
      <w:r w:rsidRPr="00E8464E">
        <w:rPr>
          <w:rFonts w:ascii="Times New Roman" w:hAnsi="Times New Roman" w:cs="Times New Roman"/>
          <w:sz w:val="24"/>
          <w:szCs w:val="24"/>
        </w:rPr>
        <w:t xml:space="preserve"> (X</w:t>
      </w:r>
      <w:r w:rsidRPr="00E8464E">
        <w:rPr>
          <w:rFonts w:ascii="Times New Roman" w:hAnsi="Times New Roman" w:cs="Times New Roman"/>
          <w:sz w:val="24"/>
          <w:szCs w:val="24"/>
          <w:vertAlign w:val="subscript"/>
          <w:lang w:val="en-US"/>
        </w:rPr>
        <w:t>2</w:t>
      </w:r>
      <w:r>
        <w:rPr>
          <w:rFonts w:ascii="Times New Roman" w:hAnsi="Times New Roman" w:cs="Times New Roman"/>
          <w:sz w:val="24"/>
          <w:szCs w:val="24"/>
        </w:rPr>
        <w:t>)</w:t>
      </w:r>
      <w:r w:rsidRPr="00E8464E">
        <w:rPr>
          <w:rFonts w:ascii="Times New Roman" w:hAnsi="Times New Roman" w:cs="Times New Roman"/>
          <w:sz w:val="24"/>
          <w:szCs w:val="24"/>
        </w:rPr>
        <w:t xml:space="preserve"> dan </w:t>
      </w:r>
      <w:r>
        <w:rPr>
          <w:rFonts w:ascii="Times New Roman" w:hAnsi="Times New Roman" w:cs="Times New Roman"/>
          <w:sz w:val="24"/>
          <w:szCs w:val="24"/>
        </w:rPr>
        <w:t>stres</w:t>
      </w:r>
      <w:r w:rsidRPr="00E8464E">
        <w:rPr>
          <w:rFonts w:ascii="Times New Roman" w:hAnsi="Times New Roman" w:cs="Times New Roman"/>
          <w:sz w:val="24"/>
          <w:szCs w:val="24"/>
        </w:rPr>
        <w:t xml:space="preserve"> kerja (X</w:t>
      </w:r>
      <w:r w:rsidRPr="00E8464E">
        <w:rPr>
          <w:rFonts w:ascii="Times New Roman" w:hAnsi="Times New Roman" w:cs="Times New Roman"/>
          <w:sz w:val="24"/>
          <w:szCs w:val="24"/>
          <w:vertAlign w:val="subscript"/>
          <w:lang w:val="en-US"/>
        </w:rPr>
        <w:t>3</w:t>
      </w:r>
      <w:r w:rsidRPr="00E8464E">
        <w:rPr>
          <w:rFonts w:ascii="Times New Roman" w:hAnsi="Times New Roman" w:cs="Times New Roman"/>
          <w:sz w:val="24"/>
          <w:szCs w:val="24"/>
        </w:rPr>
        <w:t>) terhada</w:t>
      </w:r>
      <w:r>
        <w:rPr>
          <w:rFonts w:ascii="Times New Roman" w:hAnsi="Times New Roman" w:cs="Times New Roman"/>
          <w:sz w:val="24"/>
          <w:szCs w:val="24"/>
        </w:rPr>
        <w:t>p variabel k</w:t>
      </w:r>
      <w:r w:rsidRPr="00E8464E">
        <w:rPr>
          <w:rFonts w:ascii="Times New Roman" w:hAnsi="Times New Roman" w:cs="Times New Roman"/>
          <w:sz w:val="24"/>
          <w:szCs w:val="24"/>
        </w:rPr>
        <w:t>inerja karyawan (Y).</w:t>
      </w:r>
    </w:p>
    <w:p w14:paraId="4E8872E5" w14:textId="77777777" w:rsidR="00B76981" w:rsidRDefault="00EB6349" w:rsidP="00B76981">
      <w:pPr>
        <w:widowControl w:val="0"/>
        <w:numPr>
          <w:ilvl w:val="0"/>
          <w:numId w:val="80"/>
        </w:numPr>
        <w:autoSpaceDE w:val="0"/>
        <w:autoSpaceDN w:val="0"/>
        <w:adjustRightInd w:val="0"/>
        <w:spacing w:line="480" w:lineRule="auto"/>
        <w:ind w:left="1151" w:hanging="357"/>
        <w:jc w:val="both"/>
        <w:rPr>
          <w:rFonts w:ascii="Times New Roman" w:hAnsi="Times New Roman" w:cs="Times New Roman"/>
          <w:sz w:val="24"/>
          <w:szCs w:val="24"/>
        </w:rPr>
      </w:pPr>
      <w:r w:rsidRPr="001D29AF">
        <w:rPr>
          <w:rFonts w:ascii="Times New Roman" w:hAnsi="Times New Roman" w:cs="Times New Roman"/>
          <w:sz w:val="24"/>
          <w:szCs w:val="24"/>
        </w:rPr>
        <w:t xml:space="preserve">Tingkat </w:t>
      </w:r>
      <w:r w:rsidRPr="001D29AF">
        <w:rPr>
          <w:rFonts w:ascii="Times New Roman" w:hAnsi="Times New Roman" w:cs="Times New Roman"/>
          <w:i/>
          <w:sz w:val="24"/>
          <w:szCs w:val="24"/>
        </w:rPr>
        <w:t>Level of signifikan</w:t>
      </w:r>
      <w:r w:rsidRPr="001D29AF">
        <w:rPr>
          <w:rFonts w:ascii="Times New Roman" w:hAnsi="Times New Roman" w:cs="Times New Roman"/>
          <w:sz w:val="24"/>
          <w:szCs w:val="24"/>
        </w:rPr>
        <w:t xml:space="preserve"> (α) = 0,05</w:t>
      </w:r>
    </w:p>
    <w:p w14:paraId="63ACA045" w14:textId="553018F0" w:rsidR="00EB6349" w:rsidRPr="00B76981" w:rsidRDefault="00EB6349" w:rsidP="00A01BB8">
      <w:pPr>
        <w:widowControl w:val="0"/>
        <w:tabs>
          <w:tab w:val="left" w:pos="720"/>
          <w:tab w:val="left" w:pos="1440"/>
          <w:tab w:val="left" w:pos="2160"/>
          <w:tab w:val="left" w:pos="2880"/>
          <w:tab w:val="left" w:pos="3600"/>
          <w:tab w:val="center" w:pos="4544"/>
        </w:tabs>
        <w:autoSpaceDE w:val="0"/>
        <w:autoSpaceDN w:val="0"/>
        <w:adjustRightInd w:val="0"/>
        <w:spacing w:line="480" w:lineRule="auto"/>
        <w:ind w:left="1151"/>
        <w:jc w:val="both"/>
        <w:rPr>
          <w:rFonts w:ascii="Times New Roman" w:hAnsi="Times New Roman" w:cs="Times New Roman"/>
          <w:sz w:val="24"/>
          <w:szCs w:val="24"/>
        </w:rPr>
      </w:pPr>
      <w:r w:rsidRPr="00B76981">
        <w:rPr>
          <w:rFonts w:ascii="Times New Roman" w:hAnsi="Times New Roman" w:cs="Times New Roman"/>
          <w:sz w:val="24"/>
          <w:szCs w:val="24"/>
        </w:rPr>
        <w:t>F</w:t>
      </w:r>
      <w:r w:rsidRPr="00B76981">
        <w:rPr>
          <w:rFonts w:ascii="Times New Roman" w:hAnsi="Times New Roman" w:cs="Times New Roman"/>
          <w:sz w:val="24"/>
          <w:szCs w:val="24"/>
          <w:vertAlign w:val="subscript"/>
        </w:rPr>
        <w:t>tabel</w:t>
      </w:r>
      <w:r w:rsidRPr="00B76981">
        <w:rPr>
          <w:rFonts w:ascii="Times New Roman" w:hAnsi="Times New Roman" w:cs="Times New Roman"/>
          <w:sz w:val="24"/>
          <w:szCs w:val="24"/>
        </w:rPr>
        <w:tab/>
        <w:t>= α; (k-1; n-k)</w:t>
      </w:r>
      <w:r w:rsidR="00A01BB8">
        <w:rPr>
          <w:rFonts w:ascii="Times New Roman" w:hAnsi="Times New Roman" w:cs="Times New Roman"/>
          <w:sz w:val="24"/>
          <w:szCs w:val="24"/>
        </w:rPr>
        <w:tab/>
      </w:r>
    </w:p>
    <w:p w14:paraId="708D522D" w14:textId="77777777" w:rsidR="00EB6349" w:rsidRDefault="00EB6349" w:rsidP="00EB6349">
      <w:pPr>
        <w:widowControl w:val="0"/>
        <w:autoSpaceDE w:val="0"/>
        <w:autoSpaceDN w:val="0"/>
        <w:adjustRightInd w:val="0"/>
        <w:spacing w:line="449" w:lineRule="auto"/>
        <w:ind w:left="1871" w:right="45" w:firstLine="289"/>
        <w:jc w:val="both"/>
        <w:rPr>
          <w:rFonts w:ascii="Times New Roman" w:hAnsi="Times New Roman" w:cs="Times New Roman"/>
          <w:sz w:val="24"/>
          <w:szCs w:val="24"/>
        </w:rPr>
      </w:pPr>
      <w:r>
        <w:rPr>
          <w:rFonts w:ascii="Times New Roman" w:hAnsi="Times New Roman" w:cs="Times New Roman"/>
          <w:sz w:val="24"/>
          <w:szCs w:val="24"/>
        </w:rPr>
        <w:t>= 0,05; (4-1;76-4)</w:t>
      </w:r>
    </w:p>
    <w:p w14:paraId="789683C0" w14:textId="77777777" w:rsidR="00EB6349" w:rsidRDefault="00EB6349" w:rsidP="00EB6349">
      <w:pPr>
        <w:widowControl w:val="0"/>
        <w:autoSpaceDE w:val="0"/>
        <w:autoSpaceDN w:val="0"/>
        <w:adjustRightInd w:val="0"/>
        <w:spacing w:line="449" w:lineRule="auto"/>
        <w:ind w:left="1871" w:right="45" w:firstLine="289"/>
        <w:jc w:val="both"/>
        <w:rPr>
          <w:rFonts w:ascii="Times New Roman" w:hAnsi="Times New Roman" w:cs="Times New Roman"/>
          <w:sz w:val="24"/>
          <w:szCs w:val="24"/>
        </w:rPr>
      </w:pPr>
      <w:r>
        <w:rPr>
          <w:rFonts w:ascii="Times New Roman" w:hAnsi="Times New Roman" w:cs="Times New Roman"/>
          <w:sz w:val="24"/>
          <w:szCs w:val="24"/>
        </w:rPr>
        <w:t>= 0,05; (3; 72</w:t>
      </w:r>
      <w:r w:rsidRPr="001D29AF">
        <w:rPr>
          <w:rFonts w:ascii="Times New Roman" w:hAnsi="Times New Roman" w:cs="Times New Roman"/>
          <w:sz w:val="24"/>
          <w:szCs w:val="24"/>
        </w:rPr>
        <w:t>)</w:t>
      </w:r>
    </w:p>
    <w:p w14:paraId="4149633F" w14:textId="77777777" w:rsidR="00EB6349" w:rsidRPr="00C43B8A" w:rsidRDefault="00EB6349" w:rsidP="00EB6349">
      <w:pPr>
        <w:widowControl w:val="0"/>
        <w:autoSpaceDE w:val="0"/>
        <w:autoSpaceDN w:val="0"/>
        <w:adjustRightInd w:val="0"/>
        <w:spacing w:line="449" w:lineRule="auto"/>
        <w:ind w:left="1871" w:right="45" w:firstLine="289"/>
        <w:jc w:val="both"/>
        <w:rPr>
          <w:rFonts w:ascii="Times New Roman" w:hAnsi="Times New Roman" w:cs="Times New Roman"/>
          <w:sz w:val="24"/>
          <w:szCs w:val="24"/>
          <w:highlight w:val="yellow"/>
        </w:rPr>
      </w:pPr>
      <w:r w:rsidRPr="001D29AF">
        <w:rPr>
          <w:rFonts w:ascii="Times New Roman" w:hAnsi="Times New Roman" w:cs="Times New Roman"/>
          <w:sz w:val="24"/>
          <w:szCs w:val="24"/>
        </w:rPr>
        <w:t xml:space="preserve">= </w:t>
      </w:r>
      <w:r>
        <w:rPr>
          <w:rFonts w:ascii="Times New Roman" w:hAnsi="Times New Roman" w:cs="Times New Roman"/>
          <w:sz w:val="24"/>
          <w:szCs w:val="24"/>
        </w:rPr>
        <w:t>2,732</w:t>
      </w:r>
    </w:p>
    <w:p w14:paraId="37714386" w14:textId="5AEF8699" w:rsidR="00EB6349" w:rsidRDefault="00EB6349" w:rsidP="00B76981">
      <w:pPr>
        <w:numPr>
          <w:ilvl w:val="0"/>
          <w:numId w:val="80"/>
        </w:numPr>
        <w:spacing w:line="480" w:lineRule="auto"/>
        <w:ind w:left="1151" w:hanging="357"/>
        <w:jc w:val="both"/>
        <w:rPr>
          <w:rFonts w:ascii="Times New Roman" w:hAnsi="Times New Roman" w:cs="Times New Roman"/>
          <w:sz w:val="24"/>
        </w:rPr>
      </w:pPr>
      <w:r>
        <w:rPr>
          <w:rFonts w:ascii="Times New Roman" w:hAnsi="Times New Roman" w:cs="Times New Roman"/>
          <w:sz w:val="24"/>
        </w:rPr>
        <w:t>Kriteria pengujian</w:t>
      </w:r>
    </w:p>
    <w:p w14:paraId="320B83E2" w14:textId="277C805E" w:rsidR="00A01BB8" w:rsidRDefault="00A01BB8" w:rsidP="00D312D0">
      <w:pPr>
        <w:spacing w:line="480" w:lineRule="auto"/>
        <w:ind w:left="1151"/>
        <w:jc w:val="center"/>
        <w:rPr>
          <w:rFonts w:ascii="Times New Roman" w:hAnsi="Times New Roman" w:cs="Times New Roman"/>
          <w:sz w:val="24"/>
        </w:rPr>
      </w:pPr>
      <w:r w:rsidRPr="001D29AF">
        <w:rPr>
          <w:rFonts w:ascii="Times New Roman" w:eastAsia="Times New Roman" w:hAnsi="Times New Roman" w:cs="Times New Roman"/>
          <w:noProof/>
          <w:color w:val="000000"/>
          <w:sz w:val="24"/>
          <w:szCs w:val="24"/>
        </w:rPr>
        <mc:AlternateContent>
          <mc:Choice Requires="wpg">
            <w:drawing>
              <wp:inline distT="0" distB="0" distL="0" distR="0" wp14:anchorId="6E555982" wp14:editId="76DEE371">
                <wp:extent cx="3060000" cy="1080000"/>
                <wp:effectExtent l="0" t="0" r="26670" b="6350"/>
                <wp:docPr id="104" name="Group 104"/>
                <wp:cNvGraphicFramePr>
                  <a:graphicFrameLocks xmlns:a="http://schemas.openxmlformats.org/drawingml/2006/main" noMove="1" noResize="1"/>
                </wp:cNvGraphicFramePr>
                <a:graphic xmlns:a="http://schemas.openxmlformats.org/drawingml/2006/main">
                  <a:graphicData uri="http://schemas.microsoft.com/office/word/2010/wordprocessingGroup">
                    <wpg:wgp>
                      <wpg:cNvGrpSpPr>
                        <a:grpSpLocks noMove="1" noResize="1"/>
                      </wpg:cNvGrpSpPr>
                      <wpg:grpSpPr bwMode="auto">
                        <a:xfrm>
                          <a:off x="0" y="0"/>
                          <a:ext cx="3060000" cy="1080000"/>
                          <a:chOff x="-58" y="7"/>
                          <a:chExt cx="6708" cy="2838"/>
                        </a:xfrm>
                      </wpg:grpSpPr>
                      <pic:pic xmlns:pic="http://schemas.openxmlformats.org/drawingml/2006/picture">
                        <pic:nvPicPr>
                          <pic:cNvPr id="105" name="1054"/>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3592" y="685"/>
                            <a:ext cx="3001" cy="14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6" name="1055"/>
                        <wps:cNvCnPr/>
                        <wps:spPr bwMode="auto">
                          <a:xfrm>
                            <a:off x="57" y="2158"/>
                            <a:ext cx="6593" cy="0"/>
                          </a:xfrm>
                          <a:prstGeom prst="line">
                            <a:avLst/>
                          </a:prstGeom>
                          <a:noFill/>
                          <a:ln w="10160">
                            <a:solidFill>
                              <a:srgbClr val="000000"/>
                            </a:solidFill>
                            <a:round/>
                            <a:headEnd/>
                            <a:tailEnd/>
                          </a:ln>
                          <a:extLst>
                            <a:ext uri="{909E8E84-426E-40DD-AFC4-6F175D3DCCD1}">
                              <a14:hiddenFill xmlns:a14="http://schemas.microsoft.com/office/drawing/2010/main">
                                <a:noFill/>
                              </a14:hiddenFill>
                            </a:ext>
                          </a:extLst>
                        </wps:spPr>
                        <wps:bodyPr/>
                      </wps:wsp>
                      <wps:wsp>
                        <wps:cNvPr id="107" name="1056"/>
                        <wps:cNvSpPr>
                          <a:spLocks/>
                        </wps:cNvSpPr>
                        <wps:spPr bwMode="auto">
                          <a:xfrm>
                            <a:off x="-58" y="7"/>
                            <a:ext cx="6572" cy="1770"/>
                          </a:xfrm>
                          <a:custGeom>
                            <a:avLst/>
                            <a:gdLst/>
                            <a:ahLst/>
                            <a:cxnLst/>
                            <a:rect l="0" t="0" r="r" b="b"/>
                            <a:pathLst>
                              <a:path w="10000" h="10000">
                                <a:moveTo>
                                  <a:pt x="0" y="8457"/>
                                </a:moveTo>
                                <a:cubicBezTo>
                                  <a:pt x="29" y="8340"/>
                                  <a:pt x="60" y="8224"/>
                                  <a:pt x="90" y="8107"/>
                                </a:cubicBezTo>
                                <a:cubicBezTo>
                                  <a:pt x="120" y="7988"/>
                                  <a:pt x="149" y="7870"/>
                                  <a:pt x="179" y="7752"/>
                                </a:cubicBezTo>
                                <a:cubicBezTo>
                                  <a:pt x="209" y="7634"/>
                                  <a:pt x="238" y="7517"/>
                                  <a:pt x="270" y="7400"/>
                                </a:cubicBezTo>
                                <a:cubicBezTo>
                                  <a:pt x="300" y="7286"/>
                                  <a:pt x="329" y="7171"/>
                                  <a:pt x="360" y="7056"/>
                                </a:cubicBezTo>
                                <a:cubicBezTo>
                                  <a:pt x="390" y="6940"/>
                                  <a:pt x="420" y="6823"/>
                                  <a:pt x="450" y="6706"/>
                                </a:cubicBezTo>
                                <a:cubicBezTo>
                                  <a:pt x="482" y="6590"/>
                                  <a:pt x="510" y="6477"/>
                                  <a:pt x="540" y="6361"/>
                                </a:cubicBezTo>
                                <a:cubicBezTo>
                                  <a:pt x="570" y="6248"/>
                                  <a:pt x="602" y="6136"/>
                                  <a:pt x="632" y="6022"/>
                                </a:cubicBezTo>
                                <a:cubicBezTo>
                                  <a:pt x="662" y="5910"/>
                                  <a:pt x="690" y="5796"/>
                                  <a:pt x="722" y="5684"/>
                                </a:cubicBezTo>
                                <a:cubicBezTo>
                                  <a:pt x="751" y="5573"/>
                                  <a:pt x="783" y="5461"/>
                                  <a:pt x="813" y="5352"/>
                                </a:cubicBezTo>
                                <a:cubicBezTo>
                                  <a:pt x="843" y="5242"/>
                                  <a:pt x="873" y="5132"/>
                                  <a:pt x="903" y="5023"/>
                                </a:cubicBezTo>
                                <a:cubicBezTo>
                                  <a:pt x="934" y="4915"/>
                                  <a:pt x="965" y="4809"/>
                                  <a:pt x="994" y="4701"/>
                                </a:cubicBezTo>
                                <a:cubicBezTo>
                                  <a:pt x="1026" y="4596"/>
                                  <a:pt x="1055" y="4488"/>
                                  <a:pt x="1086" y="4385"/>
                                </a:cubicBezTo>
                                <a:cubicBezTo>
                                  <a:pt x="1116" y="4281"/>
                                  <a:pt x="1148" y="4176"/>
                                  <a:pt x="1177" y="4073"/>
                                </a:cubicBezTo>
                                <a:cubicBezTo>
                                  <a:pt x="1208" y="3974"/>
                                  <a:pt x="1239" y="3874"/>
                                  <a:pt x="1270" y="3775"/>
                                </a:cubicBezTo>
                                <a:cubicBezTo>
                                  <a:pt x="1301" y="3676"/>
                                  <a:pt x="1332" y="3579"/>
                                  <a:pt x="1362" y="3481"/>
                                </a:cubicBezTo>
                                <a:cubicBezTo>
                                  <a:pt x="1393" y="3384"/>
                                  <a:pt x="1423" y="3289"/>
                                  <a:pt x="1456" y="3192"/>
                                </a:cubicBezTo>
                                <a:cubicBezTo>
                                  <a:pt x="1486" y="3097"/>
                                  <a:pt x="1517" y="3004"/>
                                  <a:pt x="1548" y="2910"/>
                                </a:cubicBezTo>
                                <a:cubicBezTo>
                                  <a:pt x="1578" y="2821"/>
                                  <a:pt x="1609" y="2733"/>
                                  <a:pt x="1640" y="2645"/>
                                </a:cubicBezTo>
                                <a:cubicBezTo>
                                  <a:pt x="1673" y="2558"/>
                                  <a:pt x="1702" y="2471"/>
                                  <a:pt x="1733" y="2384"/>
                                </a:cubicBezTo>
                                <a:cubicBezTo>
                                  <a:pt x="1765" y="2301"/>
                                  <a:pt x="1797" y="2219"/>
                                  <a:pt x="1828" y="2135"/>
                                </a:cubicBezTo>
                                <a:cubicBezTo>
                                  <a:pt x="1858" y="2056"/>
                                  <a:pt x="1890" y="1976"/>
                                  <a:pt x="1920" y="1898"/>
                                </a:cubicBezTo>
                                <a:cubicBezTo>
                                  <a:pt x="1950" y="1820"/>
                                  <a:pt x="1984" y="1745"/>
                                  <a:pt x="2014" y="1667"/>
                                </a:cubicBezTo>
                                <a:cubicBezTo>
                                  <a:pt x="2047" y="1595"/>
                                  <a:pt x="2078" y="1525"/>
                                  <a:pt x="2111" y="1452"/>
                                </a:cubicBezTo>
                                <a:cubicBezTo>
                                  <a:pt x="2142" y="1387"/>
                                  <a:pt x="2173" y="1320"/>
                                  <a:pt x="2205" y="1254"/>
                                </a:cubicBezTo>
                                <a:cubicBezTo>
                                  <a:pt x="2236" y="1191"/>
                                  <a:pt x="2269" y="1126"/>
                                  <a:pt x="2300" y="1063"/>
                                </a:cubicBezTo>
                                <a:cubicBezTo>
                                  <a:pt x="2334" y="1003"/>
                                  <a:pt x="2364" y="946"/>
                                  <a:pt x="2397" y="887"/>
                                </a:cubicBezTo>
                                <a:cubicBezTo>
                                  <a:pt x="2429" y="832"/>
                                  <a:pt x="2461" y="778"/>
                                  <a:pt x="2494" y="723"/>
                                </a:cubicBezTo>
                                <a:cubicBezTo>
                                  <a:pt x="2527" y="675"/>
                                  <a:pt x="2559" y="626"/>
                                  <a:pt x="2591" y="576"/>
                                </a:cubicBezTo>
                                <a:cubicBezTo>
                                  <a:pt x="2624" y="533"/>
                                  <a:pt x="2657" y="490"/>
                                  <a:pt x="2688" y="445"/>
                                </a:cubicBezTo>
                                <a:cubicBezTo>
                                  <a:pt x="2722" y="407"/>
                                  <a:pt x="2754" y="367"/>
                                  <a:pt x="2786" y="328"/>
                                </a:cubicBezTo>
                                <a:cubicBezTo>
                                  <a:pt x="2820" y="296"/>
                                  <a:pt x="2853" y="264"/>
                                  <a:pt x="2885" y="231"/>
                                </a:cubicBezTo>
                                <a:cubicBezTo>
                                  <a:pt x="2917" y="203"/>
                                  <a:pt x="2951" y="174"/>
                                  <a:pt x="2983" y="147"/>
                                </a:cubicBezTo>
                                <a:cubicBezTo>
                                  <a:pt x="3018" y="125"/>
                                  <a:pt x="3051" y="102"/>
                                  <a:pt x="3085" y="79"/>
                                </a:cubicBezTo>
                                <a:lnTo>
                                  <a:pt x="3185" y="33"/>
                                </a:lnTo>
                                <a:cubicBezTo>
                                  <a:pt x="3218" y="24"/>
                                  <a:pt x="3252" y="14"/>
                                  <a:pt x="3284" y="5"/>
                                </a:cubicBezTo>
                                <a:cubicBezTo>
                                  <a:pt x="3316" y="3"/>
                                  <a:pt x="3349" y="2"/>
                                  <a:pt x="3382" y="0"/>
                                </a:cubicBezTo>
                                <a:lnTo>
                                  <a:pt x="3479" y="16"/>
                                </a:lnTo>
                                <a:cubicBezTo>
                                  <a:pt x="3512" y="29"/>
                                  <a:pt x="3544" y="43"/>
                                  <a:pt x="3577" y="56"/>
                                </a:cubicBezTo>
                                <a:cubicBezTo>
                                  <a:pt x="3611" y="77"/>
                                  <a:pt x="3643" y="98"/>
                                  <a:pt x="3678" y="119"/>
                                </a:cubicBezTo>
                                <a:cubicBezTo>
                                  <a:pt x="3710" y="147"/>
                                  <a:pt x="3743" y="174"/>
                                  <a:pt x="3775" y="203"/>
                                </a:cubicBezTo>
                                <a:cubicBezTo>
                                  <a:pt x="3810" y="237"/>
                                  <a:pt x="3844" y="271"/>
                                  <a:pt x="3876" y="305"/>
                                </a:cubicBezTo>
                                <a:cubicBezTo>
                                  <a:pt x="3912" y="346"/>
                                  <a:pt x="3944" y="389"/>
                                  <a:pt x="3979" y="429"/>
                                </a:cubicBezTo>
                                <a:lnTo>
                                  <a:pt x="4081" y="565"/>
                                </a:lnTo>
                                <a:lnTo>
                                  <a:pt x="4185" y="723"/>
                                </a:lnTo>
                                <a:cubicBezTo>
                                  <a:pt x="4219" y="780"/>
                                  <a:pt x="4254" y="836"/>
                                  <a:pt x="4288" y="893"/>
                                </a:cubicBezTo>
                                <a:cubicBezTo>
                                  <a:pt x="4322" y="955"/>
                                  <a:pt x="4357" y="1017"/>
                                  <a:pt x="4391" y="1079"/>
                                </a:cubicBezTo>
                                <a:cubicBezTo>
                                  <a:pt x="4427" y="1144"/>
                                  <a:pt x="4461" y="1212"/>
                                  <a:pt x="4496" y="1277"/>
                                </a:cubicBezTo>
                                <a:cubicBezTo>
                                  <a:pt x="4532" y="1347"/>
                                  <a:pt x="4568" y="1415"/>
                                  <a:pt x="4601" y="1485"/>
                                </a:cubicBezTo>
                                <a:cubicBezTo>
                                  <a:pt x="4637" y="1559"/>
                                  <a:pt x="4671" y="1632"/>
                                  <a:pt x="4707" y="1706"/>
                                </a:cubicBezTo>
                                <a:cubicBezTo>
                                  <a:pt x="4741" y="1783"/>
                                  <a:pt x="4777" y="1861"/>
                                  <a:pt x="4811" y="1938"/>
                                </a:cubicBezTo>
                                <a:cubicBezTo>
                                  <a:pt x="4847" y="2018"/>
                                  <a:pt x="4883" y="2096"/>
                                  <a:pt x="4918" y="2176"/>
                                </a:cubicBezTo>
                                <a:cubicBezTo>
                                  <a:pt x="4954" y="2256"/>
                                  <a:pt x="4990" y="2337"/>
                                  <a:pt x="5024" y="2418"/>
                                </a:cubicBezTo>
                                <a:cubicBezTo>
                                  <a:pt x="5061" y="2502"/>
                                  <a:pt x="5095" y="2584"/>
                                  <a:pt x="5129" y="2667"/>
                                </a:cubicBezTo>
                                <a:cubicBezTo>
                                  <a:pt x="5166" y="2754"/>
                                  <a:pt x="5201" y="2839"/>
                                  <a:pt x="5237" y="2926"/>
                                </a:cubicBezTo>
                                <a:cubicBezTo>
                                  <a:pt x="5272" y="3013"/>
                                  <a:pt x="5307" y="3100"/>
                                  <a:pt x="5341" y="3187"/>
                                </a:cubicBezTo>
                                <a:cubicBezTo>
                                  <a:pt x="5378" y="3274"/>
                                  <a:pt x="5413" y="3359"/>
                                  <a:pt x="5447" y="3446"/>
                                </a:cubicBezTo>
                                <a:cubicBezTo>
                                  <a:pt x="5483" y="3535"/>
                                  <a:pt x="5519" y="3624"/>
                                  <a:pt x="5554" y="3712"/>
                                </a:cubicBezTo>
                                <a:cubicBezTo>
                                  <a:pt x="5590" y="3798"/>
                                  <a:pt x="5625" y="3885"/>
                                  <a:pt x="5661" y="3972"/>
                                </a:cubicBezTo>
                                <a:cubicBezTo>
                                  <a:pt x="5695" y="4059"/>
                                  <a:pt x="5732" y="4148"/>
                                  <a:pt x="5765" y="4238"/>
                                </a:cubicBezTo>
                                <a:cubicBezTo>
                                  <a:pt x="5801" y="4324"/>
                                  <a:pt x="5835" y="4410"/>
                                  <a:pt x="5869" y="4496"/>
                                </a:cubicBezTo>
                                <a:cubicBezTo>
                                  <a:pt x="5907" y="4585"/>
                                  <a:pt x="5940" y="4671"/>
                                  <a:pt x="5976" y="4757"/>
                                </a:cubicBezTo>
                                <a:cubicBezTo>
                                  <a:pt x="6009" y="4841"/>
                                  <a:pt x="6046" y="4926"/>
                                  <a:pt x="6081" y="5011"/>
                                </a:cubicBezTo>
                                <a:cubicBezTo>
                                  <a:pt x="6115" y="5095"/>
                                  <a:pt x="6150" y="5177"/>
                                  <a:pt x="6184" y="5260"/>
                                </a:cubicBezTo>
                                <a:cubicBezTo>
                                  <a:pt x="6218" y="5339"/>
                                  <a:pt x="6253" y="5418"/>
                                  <a:pt x="6287" y="5499"/>
                                </a:cubicBezTo>
                                <a:cubicBezTo>
                                  <a:pt x="6322" y="5577"/>
                                  <a:pt x="6356" y="5656"/>
                                  <a:pt x="6391" y="5734"/>
                                </a:cubicBezTo>
                                <a:cubicBezTo>
                                  <a:pt x="6424" y="5809"/>
                                  <a:pt x="6459" y="5885"/>
                                  <a:pt x="6492" y="5959"/>
                                </a:cubicBezTo>
                                <a:cubicBezTo>
                                  <a:pt x="6526" y="6031"/>
                                  <a:pt x="6561" y="6102"/>
                                  <a:pt x="6595" y="6174"/>
                                </a:cubicBezTo>
                                <a:lnTo>
                                  <a:pt x="6697" y="6379"/>
                                </a:lnTo>
                                <a:cubicBezTo>
                                  <a:pt x="6730" y="6443"/>
                                  <a:pt x="6764" y="6506"/>
                                  <a:pt x="6797" y="6570"/>
                                </a:cubicBezTo>
                                <a:cubicBezTo>
                                  <a:pt x="6829" y="6632"/>
                                  <a:pt x="6864" y="6690"/>
                                  <a:pt x="6895" y="6751"/>
                                </a:cubicBezTo>
                                <a:lnTo>
                                  <a:pt x="6996" y="6915"/>
                                </a:lnTo>
                                <a:cubicBezTo>
                                  <a:pt x="7028" y="6964"/>
                                  <a:pt x="7060" y="7012"/>
                                  <a:pt x="7093" y="7062"/>
                                </a:cubicBezTo>
                                <a:cubicBezTo>
                                  <a:pt x="7134" y="7122"/>
                                  <a:pt x="7176" y="7182"/>
                                  <a:pt x="7218" y="7242"/>
                                </a:cubicBezTo>
                                <a:lnTo>
                                  <a:pt x="7346" y="7412"/>
                                </a:lnTo>
                                <a:cubicBezTo>
                                  <a:pt x="7389" y="7469"/>
                                  <a:pt x="7433" y="7525"/>
                                  <a:pt x="7476" y="7582"/>
                                </a:cubicBezTo>
                                <a:lnTo>
                                  <a:pt x="7609" y="7747"/>
                                </a:lnTo>
                                <a:lnTo>
                                  <a:pt x="7742" y="7904"/>
                                </a:lnTo>
                                <a:cubicBezTo>
                                  <a:pt x="7787" y="7954"/>
                                  <a:pt x="7832" y="8006"/>
                                  <a:pt x="7877" y="8056"/>
                                </a:cubicBezTo>
                                <a:cubicBezTo>
                                  <a:pt x="7922" y="8105"/>
                                  <a:pt x="7968" y="8156"/>
                                  <a:pt x="8013" y="8203"/>
                                </a:cubicBezTo>
                                <a:cubicBezTo>
                                  <a:pt x="8058" y="8252"/>
                                  <a:pt x="8104" y="8301"/>
                                  <a:pt x="8150" y="8349"/>
                                </a:cubicBezTo>
                                <a:lnTo>
                                  <a:pt x="8286" y="8485"/>
                                </a:lnTo>
                                <a:lnTo>
                                  <a:pt x="8421" y="8620"/>
                                </a:lnTo>
                                <a:lnTo>
                                  <a:pt x="8558" y="8757"/>
                                </a:lnTo>
                                <a:lnTo>
                                  <a:pt x="8693" y="8882"/>
                                </a:lnTo>
                                <a:cubicBezTo>
                                  <a:pt x="8737" y="8923"/>
                                  <a:pt x="8780" y="8965"/>
                                  <a:pt x="8824" y="9006"/>
                                </a:cubicBezTo>
                                <a:cubicBezTo>
                                  <a:pt x="8868" y="9043"/>
                                  <a:pt x="8911" y="9081"/>
                                  <a:pt x="8955" y="9118"/>
                                </a:cubicBezTo>
                                <a:cubicBezTo>
                                  <a:pt x="9000" y="9158"/>
                                  <a:pt x="9042" y="9197"/>
                                  <a:pt x="9085" y="9238"/>
                                </a:cubicBezTo>
                                <a:cubicBezTo>
                                  <a:pt x="9127" y="9274"/>
                                  <a:pt x="9170" y="9309"/>
                                  <a:pt x="9212" y="9345"/>
                                </a:cubicBezTo>
                                <a:cubicBezTo>
                                  <a:pt x="9253" y="9381"/>
                                  <a:pt x="9293" y="9417"/>
                                  <a:pt x="9335" y="9452"/>
                                </a:cubicBezTo>
                                <a:cubicBezTo>
                                  <a:pt x="9376" y="9486"/>
                                  <a:pt x="9416" y="9520"/>
                                  <a:pt x="9456" y="9554"/>
                                </a:cubicBezTo>
                                <a:cubicBezTo>
                                  <a:pt x="9496" y="9585"/>
                                  <a:pt x="9536" y="9616"/>
                                  <a:pt x="9574" y="9649"/>
                                </a:cubicBezTo>
                                <a:lnTo>
                                  <a:pt x="9688" y="9739"/>
                                </a:lnTo>
                                <a:cubicBezTo>
                                  <a:pt x="9724" y="9769"/>
                                  <a:pt x="9731" y="9970"/>
                                  <a:pt x="9767" y="10000"/>
                                </a:cubicBezTo>
                                <a:lnTo>
                                  <a:pt x="10000" y="1000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1057"/>
                          <pic:cNvPicPr preferRelativeResize="0">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305" y="1081"/>
                            <a:ext cx="1652" cy="4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9" name="1058"/>
                          <pic:cNvPicPr preferRelativeResize="0">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4862" y="560"/>
                            <a:ext cx="1652" cy="6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0" name="1059"/>
                        <wps:cNvSpPr>
                          <a:spLocks noChangeArrowheads="1"/>
                        </wps:cNvSpPr>
                        <wps:spPr bwMode="auto">
                          <a:xfrm>
                            <a:off x="3152" y="2278"/>
                            <a:ext cx="1065" cy="5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AF5DFF" w14:textId="77777777" w:rsidR="009E5268" w:rsidRPr="0045350B" w:rsidRDefault="009E5268" w:rsidP="00A01BB8">
                              <w:pPr>
                                <w:rPr>
                                  <w:rFonts w:ascii="Times New Roman" w:hAnsi="Times New Roman" w:cs="Times New Roman"/>
                                  <w:sz w:val="22"/>
                                </w:rPr>
                              </w:pPr>
                              <w:r>
                                <w:rPr>
                                  <w:rFonts w:ascii="Times New Roman" w:hAnsi="Times New Roman" w:cs="Times New Roman"/>
                                  <w:sz w:val="22"/>
                                </w:rPr>
                                <w:t>2,732</w:t>
                              </w:r>
                            </w:p>
                          </w:txbxContent>
                        </wps:txbx>
                        <wps:bodyPr rot="0" vert="horz" wrap="square" lIns="91440" tIns="45720" rIns="91440" bIns="45720" anchor="t" anchorCtr="0" upright="1">
                          <a:noAutofit/>
                        </wps:bodyPr>
                      </wps:wsp>
                      <wps:wsp>
                        <wps:cNvPr id="111" name="1060"/>
                        <wps:cNvCnPr/>
                        <wps:spPr bwMode="auto">
                          <a:xfrm>
                            <a:off x="3589" y="675"/>
                            <a:ext cx="0" cy="14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2" name="1061"/>
                        <wps:cNvSpPr txBox="1">
                          <a:spLocks noChangeArrowheads="1"/>
                        </wps:cNvSpPr>
                        <wps:spPr bwMode="auto">
                          <a:xfrm>
                            <a:off x="4862" y="497"/>
                            <a:ext cx="1564" cy="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B5BDE8" w14:textId="77777777" w:rsidR="009E5268" w:rsidRPr="0045350B" w:rsidRDefault="009E5268" w:rsidP="00A01BB8">
                              <w:pPr>
                                <w:spacing w:line="221" w:lineRule="exact"/>
                                <w:rPr>
                                  <w:rFonts w:ascii="Times New Roman" w:hAnsi="Times New Roman" w:cs="Times New Roman"/>
                                  <w:sz w:val="22"/>
                                </w:rPr>
                              </w:pPr>
                              <w:r w:rsidRPr="0045350B">
                                <w:rPr>
                                  <w:rFonts w:ascii="Times New Roman" w:hAnsi="Times New Roman" w:cs="Times New Roman"/>
                                  <w:sz w:val="22"/>
                                </w:rPr>
                                <w:t xml:space="preserve">Ho </w:t>
                              </w:r>
                              <w:r w:rsidRPr="0045350B">
                                <w:rPr>
                                  <w:rFonts w:ascii="Times New Roman" w:hAnsi="Times New Roman" w:cs="Times New Roman"/>
                                  <w:sz w:val="22"/>
                                </w:rPr>
                                <w:t>ditolak</w:t>
                              </w:r>
                            </w:p>
                          </w:txbxContent>
                        </wps:txbx>
                        <wps:bodyPr rot="0" vert="horz" wrap="square" lIns="0" tIns="0" rIns="0" bIns="0" anchor="t" anchorCtr="0" upright="1">
                          <a:noAutofit/>
                        </wps:bodyPr>
                      </wps:wsp>
                      <wps:wsp>
                        <wps:cNvPr id="113" name="1062"/>
                        <wps:cNvSpPr txBox="1">
                          <a:spLocks noChangeArrowheads="1"/>
                        </wps:cNvSpPr>
                        <wps:spPr bwMode="auto">
                          <a:xfrm>
                            <a:off x="1652" y="1086"/>
                            <a:ext cx="1500" cy="5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431E95" w14:textId="77777777" w:rsidR="009E5268" w:rsidRPr="0045350B" w:rsidRDefault="009E5268" w:rsidP="00A01BB8">
                              <w:pPr>
                                <w:spacing w:line="221" w:lineRule="exact"/>
                                <w:ind w:left="-11" w:firstLine="11"/>
                                <w:rPr>
                                  <w:rFonts w:ascii="Times New Roman" w:hAnsi="Times New Roman" w:cs="Times New Roman"/>
                                  <w:sz w:val="22"/>
                                </w:rPr>
                              </w:pPr>
                              <w:r w:rsidRPr="0045350B">
                                <w:rPr>
                                  <w:rFonts w:ascii="Times New Roman" w:hAnsi="Times New Roman" w:cs="Times New Roman"/>
                                  <w:sz w:val="22"/>
                                </w:rPr>
                                <w:t xml:space="preserve">Ho </w:t>
                              </w:r>
                              <w:r w:rsidRPr="0045350B">
                                <w:rPr>
                                  <w:rFonts w:ascii="Times New Roman" w:hAnsi="Times New Roman" w:cs="Times New Roman"/>
                                  <w:sz w:val="22"/>
                                </w:rPr>
                                <w:t>diterima</w:t>
                              </w:r>
                            </w:p>
                          </w:txbxContent>
                        </wps:txbx>
                        <wps:bodyPr rot="0" vert="horz" wrap="square" lIns="0" tIns="0" rIns="0" bIns="0" anchor="t" anchorCtr="0" upright="1">
                          <a:noAutofit/>
                        </wps:bodyPr>
                      </wps:wsp>
                      <wps:wsp>
                        <wps:cNvPr id="114" name="1065"/>
                        <wps:cNvSpPr>
                          <a:spLocks noChangeArrowheads="1"/>
                        </wps:cNvSpPr>
                        <wps:spPr bwMode="auto">
                          <a:xfrm>
                            <a:off x="5509" y="2276"/>
                            <a:ext cx="1084" cy="5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F927E6" w14:textId="77777777" w:rsidR="009E5268" w:rsidRPr="0045350B" w:rsidRDefault="009E5268" w:rsidP="00A01BB8">
                              <w:pPr>
                                <w:rPr>
                                  <w:rFonts w:ascii="Times New Roman" w:hAnsi="Times New Roman" w:cs="Times New Roman"/>
                                  <w:sz w:val="22"/>
                                </w:rPr>
                              </w:pPr>
                              <w:r w:rsidRPr="0045350B">
                                <w:rPr>
                                  <w:rFonts w:ascii="Times New Roman" w:hAnsi="Times New Roman" w:cs="Times New Roman"/>
                                  <w:sz w:val="22"/>
                                </w:rPr>
                                <w:t>12,893</w:t>
                              </w:r>
                            </w:p>
                          </w:txbxContent>
                        </wps:txbx>
                        <wps:bodyPr rot="0" vert="horz" wrap="square" lIns="91440" tIns="45720" rIns="91440" bIns="45720" anchor="t" anchorCtr="0" upright="1">
                          <a:noAutofit/>
                        </wps:bodyPr>
                      </wps:wsp>
                    </wpg:wgp>
                  </a:graphicData>
                </a:graphic>
              </wp:inline>
            </w:drawing>
          </mc:Choice>
          <mc:Fallback>
            <w:pict>
              <v:group w14:anchorId="6E555982" id="Group 104" o:spid="_x0000_s1069" style="width:240.95pt;height:85.05pt;mso-position-horizontal-relative:char;mso-position-vertical-relative:line" coordorigin="-58,7" coordsize="6708,28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">
                <o:lock v:ext="edit" position="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54" o:spid="_x0000_s1070" type="#_x0000_t75" style="position:absolute;left:3592;top:685;width:3001;height:145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IhgvDAAAA3AAAAA8AAABkcnMvZG93bnJldi54bWxET0uLwjAQvi/4H8II3tZUwQfVKKugrLAH&#10;XwjexmZsyzaT2mS17q83guBtPr7njKe1KcSVKpdbVtBpRyCIE6tzThXsd4vPIQjnkTUWlknBnRxM&#10;J42PMcba3nhD161PRQhhF6OCzPsyltIlGRl0bVsSB+5sK4M+wCqVusJbCDeF7EZRXxrMOTRkWNI8&#10;o+R3+2cUzM6bwY9brweH+8ldcHlc/ddpT6lWs/4agfBU+7f45f7WYX7Ug+cz4QI5e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UiGC8MAAADcAAAADwAAAAAAAAAAAAAAAACf&#10;AgAAZHJzL2Rvd25yZXYueG1sUEsFBgAAAAAEAAQA9wAAAI8DAAAAAA==&#10;">
                  <v:imagedata r:id="rId11" o:title=""/>
                </v:shape>
                <v:line id="1055" o:spid="_x0000_s1071" style="position:absolute;visibility:visible;mso-wrap-style:square" from="57,2158" to="6650,21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fp/sAAAADcAAAADwAAAGRycy9kb3ducmV2LnhtbERPTWsCMRC9F/ofwhS81cQWFtkaRbRC&#10;T0JV6HXYTDdLk8mSRHf990YoeJvH+5zFavROXCimLrCG2VSBIG6C6bjVcDruXucgUkY26AKThisl&#10;WC2fnxZYmzDwN10OuRUlhFONGmzOfS1laix5TNPQExfuN0SPucDYShNxKOHeyTelKumx49JgsaeN&#10;pebvcPYa8rr6jPzjz6dqO1jlhuO722+1nryM6w8Qmcb8EP+7v0yZryq4P1MukMsb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5H6f7AAAAA3AAAAA8AAAAAAAAAAAAAAAAA&#10;oQIAAGRycy9kb3ducmV2LnhtbFBLBQYAAAAABAAEAPkAAACOAwAAAAA=&#10;" strokeweight=".8pt"/>
                <v:shape id="1056" o:spid="_x0000_s1072" style="position:absolute;left:-58;top:7;width:6572;height:1770;visibility:visible;mso-wrap-style:square;v-text-anchor:top" coordsize="10000,1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jY+sMA&#10;AADcAAAADwAAAGRycy9kb3ducmV2LnhtbERPTWsCMRC9F/wPYYTeNGstVbdGsUKpPXhwbQ/ehmTc&#10;XbqZhE3qrv++EYTe5vE+Z7nubSMu1IbasYLJOANBrJ2puVTwdXwfzUGEiGywcUwKrhRgvRo8LDE3&#10;ruMDXYpYihTCIUcFVYw+lzLoiiyGsfPEiTu71mJMsC2labFL4baRT1n2Ii3WnBoq9LStSP8Uv1YB&#10;6ev++KGLE03n5+/nt9J/Ljqv1OOw37yCiNTHf/HdvTNpfjaD2zPpAr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jY+sMAAADcAAAADwAAAAAAAAAAAAAAAACYAgAAZHJzL2Rv&#10;d25yZXYueG1sUEsFBgAAAAAEAAQA9QAAAIgDAAAAAA==&#10;" path="m,8457c29,8340,60,8224,90,8107v30,-119,59,-237,89,-355c209,7634,238,7517,270,7400v30,-114,59,-229,90,-344c390,6940,420,6823,450,6706v32,-116,60,-229,90,-345c570,6248,602,6136,632,6022v30,-112,58,-226,90,-338c751,5573,783,5461,813,5352v30,-110,60,-220,90,-329c934,4915,965,4809,994,4701v32,-105,61,-213,92,-316c1116,4281,1148,4176,1177,4073v31,-99,62,-199,93,-298c1301,3676,1332,3579,1362,3481v31,-97,61,-192,94,-289c1486,3097,1517,3004,1548,2910v30,-89,61,-177,92,-265c1673,2558,1702,2471,1733,2384v32,-83,64,-165,95,-249c1858,2056,1890,1976,1920,1898v30,-78,64,-153,94,-231c2047,1595,2078,1525,2111,1452v31,-65,62,-132,94,-198c2236,1191,2269,1126,2300,1063v34,-60,64,-117,97,-176c2429,832,2461,778,2494,723v33,-48,65,-97,97,-147c2624,533,2657,490,2688,445v34,-38,66,-78,98,-117c2820,296,2853,264,2885,231v32,-28,66,-57,98,-84c3018,125,3051,102,3085,79l3185,33v33,-9,67,-19,99,-28c3316,3,3349,2,3382,r97,16c3512,29,3544,43,3577,56v34,21,66,42,101,63c3710,147,3743,174,3775,203v35,34,69,68,101,102c3912,346,3944,389,3979,429r102,136l4185,723v34,57,69,113,103,170c4322,955,4357,1017,4391,1079v36,65,70,133,105,198c4532,1347,4568,1415,4601,1485v36,74,70,147,106,221c4741,1783,4777,1861,4811,1938v36,80,72,158,107,238c4954,2256,4990,2337,5024,2418v37,84,71,166,105,249c5166,2754,5201,2839,5237,2926v35,87,70,174,104,261c5378,3274,5413,3359,5447,3446v36,89,72,178,107,266c5590,3798,5625,3885,5661,3972v34,87,71,176,104,266c5801,4324,5835,4410,5869,4496v38,89,71,175,107,261c6009,4841,6046,4926,6081,5011v34,84,69,166,103,249c6218,5339,6253,5418,6287,5499v35,78,69,157,104,235c6424,5809,6459,5885,6492,5959v34,72,69,143,103,215l6697,6379v33,64,67,127,100,191c6829,6632,6864,6690,6895,6751r101,164c7028,6964,7060,7012,7093,7062v41,60,83,120,125,180l7346,7412v43,57,87,113,130,170l7609,7747r133,157c7787,7954,7832,8006,7877,8056v45,49,91,100,136,147c8058,8252,8104,8301,8150,8349r136,136l8421,8620r137,137l8693,8882v44,41,87,83,131,124c8868,9043,8911,9081,8955,9118v45,40,87,79,130,120c9127,9274,9170,9309,9212,9345v41,36,81,72,123,107c9376,9486,9416,9520,9456,9554v40,31,80,62,118,95l9688,9739v36,30,43,231,79,261l10000,10000e" filled="f">
                  <v:path arrowok="t"/>
                </v:shape>
                <v:shape id="1057" o:spid="_x0000_s1073" type="#_x0000_t75" style="position:absolute;left:1305;top:1081;width:1652;height:449;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Cd4HCAAAA3AAAAA8AAABkcnMvZG93bnJldi54bWxEj0FrwzAMhe+F/QejQW+rk7KOLa1bRqGw&#10;67IVdhSxFofGcma7afrvp0OhN4n39N6nzW7yvRoppi6wgXJRgCJugu24NfD9dXh6BZUyssU+MBm4&#10;UoLd9mG2wcqGC3/SWOdWSQinCg24nIdK69Q48pgWYSAW7TdEj1nW2Gob8SLhvtfLonjRHjuWBocD&#10;7R01p/rsDUTt6vSG5TL8jKu/XrfH8bk8GDN/nN7XoDJN+W6+XX9YwS+EVp6RCfT2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AneBwgAAANwAAAAPAAAAAAAAAAAAAAAAAJ8C&#10;AABkcnMvZG93bnJldi54bWxQSwUGAAAAAAQABAD3AAAAjgMAAAAA&#10;">
                  <v:imagedata r:id="rId12" o:title=""/>
                </v:shape>
                <v:shape id="1058" o:spid="_x0000_s1074" type="#_x0000_t75" style="position:absolute;left:4862;top:560;width:1652;height:628;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dKDTDAAAA3AAAAA8AAABkcnMvZG93bnJldi54bWxET01rAjEQvQv+hzBCb5roodrVKFIoCIXW&#10;Wj14Gzbj7upmsibpuv33jVDwNo/3OYtVZ2vRkg+VYw3jkQJBnDtTcaFh//02nIEIEdlg7Zg0/FKA&#10;1bLfW2Bm3I2/qN3FQqQQDhlqKGNsMilDXpLFMHINceJOzluMCfpCGo+3FG5rOVHqWVqsODWU2NBr&#10;Sfll92M1nNVxO71+zE7Fga80vVTv5/bTa/006NZzEJG6+BD/uzcmzVcvcH8mXSC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h0oNMMAAADcAAAADwAAAAAAAAAAAAAAAACf&#10;AgAAZHJzL2Rvd25yZXYueG1sUEsFBgAAAAAEAAQA9wAAAI8DAAAAAA==&#10;">
                  <v:imagedata r:id="rId13" o:title=""/>
                </v:shape>
                <v:rect id="1059" o:spid="_x0000_s1075" style="position:absolute;left:3152;top:2278;width:1065;height:5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E27cUA&#10;AADcAAAADwAAAGRycy9kb3ducmV2LnhtbESPT2vCQBDF74V+h2UKvdVdWxs0uooUhILtwT/gdciO&#10;STA7G7Orpt++cxC8zfDevPeb2aL3jbpSF+vAFoYDA4q4CK7m0sJ+t3obg4oJ2WETmCz8UYTF/Plp&#10;hrkLN97QdZtKJSEcc7RQpdTmWseiIo9xEFpi0Y6h85hk7UrtOrxJuG/0uzGZ9lizNFTY0ldFxWl7&#10;8RYwG7nz7/HjZ7e+ZDgpe7P6PBhrX1/65RRUoj49zPfrbyf4Q8GXZ2QCPf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0TbtxQAAANwAAAAPAAAAAAAAAAAAAAAAAJgCAABkcnMv&#10;ZG93bnJldi54bWxQSwUGAAAAAAQABAD1AAAAigMAAAAA&#10;" stroked="f">
                  <v:textbox>
                    <w:txbxContent>
                      <w:p w14:paraId="18AF5DFF" w14:textId="77777777" w:rsidR="009E5268" w:rsidRPr="0045350B" w:rsidRDefault="009E5268" w:rsidP="00A01BB8">
                        <w:pPr>
                          <w:rPr>
                            <w:rFonts w:ascii="Times New Roman" w:hAnsi="Times New Roman" w:cs="Times New Roman"/>
                            <w:sz w:val="22"/>
                          </w:rPr>
                        </w:pPr>
                        <w:r>
                          <w:rPr>
                            <w:rFonts w:ascii="Times New Roman" w:hAnsi="Times New Roman" w:cs="Times New Roman"/>
                            <w:sz w:val="22"/>
                          </w:rPr>
                          <w:t>2,732</w:t>
                        </w:r>
                      </w:p>
                    </w:txbxContent>
                  </v:textbox>
                </v:rect>
                <v:line id="1060" o:spid="_x0000_s1076" style="position:absolute;visibility:visible;mso-wrap-style:square" from="3589,675" to="3589,2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wzmMQAAADcAAAADwAAAGRycy9kb3ducmV2LnhtbERPTWvCQBC9F/oflin0VjdRCCV1FVEE&#10;9SBqC+1xzE6T1Oxs2N0m8d+7QqG3ebzPmc4H04iOnK8tK0hHCQjiwuqaSwUf7+uXVxA+IGtsLJOC&#10;K3mYzx4fpphr2/ORulMoRQxhn6OCKoQ2l9IXFRn0I9sSR+7bOoMhQldK7bCP4aaR4yTJpMGaY0OF&#10;LS0rKi6nX6NgPzlk3WK72wyf2+xcrI7nr5/eKfX8NCzeQAQawr/4z73RcX6awv2ZeIG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bDOYxAAAANwAAAAPAAAAAAAAAAAA&#10;AAAAAKECAABkcnMvZG93bnJldi54bWxQSwUGAAAAAAQABAD5AAAAkgMAAAAA&#10;"/>
                <v:shape id="1061" o:spid="_x0000_s1077" type="#_x0000_t202" style="position:absolute;left:4862;top:497;width:1564;height: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n83sEA&#10;AADcAAAADwAAAGRycy9kb3ducmV2LnhtbERPTYvCMBC9C/6HMMLeNNWDaNcoIisIC4u1HvY4NmMb&#10;bCbdJqv13xtB8DaP9zmLVWdrcaXWG8cKxqMEBHHhtOFSwTHfDmcgfEDWWDsmBXfysFr2ewtMtbtx&#10;RtdDKEUMYZ+igiqEJpXSFxVZ9CPXEEfu7FqLIcK2lLrFWwy3tZwkyVRaNBwbKmxoU1FxOfxbBetf&#10;zr7M389pn50zk+fzhL+nF6U+Bt36E0SgLrzFL/dOx/njCTyfiR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Z/N7BAAAA3AAAAA8AAAAAAAAAAAAAAAAAmAIAAGRycy9kb3du&#10;cmV2LnhtbFBLBQYAAAAABAAEAPUAAACGAwAAAAA=&#10;" filled="f" stroked="f">
                  <v:textbox inset="0,0,0,0">
                    <w:txbxContent>
                      <w:p w14:paraId="1AB5BDE8" w14:textId="77777777" w:rsidR="009E5268" w:rsidRPr="0045350B" w:rsidRDefault="009E5268" w:rsidP="00A01BB8">
                        <w:pPr>
                          <w:spacing w:line="221" w:lineRule="exact"/>
                          <w:rPr>
                            <w:rFonts w:ascii="Times New Roman" w:hAnsi="Times New Roman" w:cs="Times New Roman"/>
                            <w:sz w:val="22"/>
                          </w:rPr>
                        </w:pPr>
                        <w:r w:rsidRPr="0045350B">
                          <w:rPr>
                            <w:rFonts w:ascii="Times New Roman" w:hAnsi="Times New Roman" w:cs="Times New Roman"/>
                            <w:sz w:val="22"/>
                          </w:rPr>
                          <w:t xml:space="preserve">Ho </w:t>
                        </w:r>
                        <w:r w:rsidRPr="0045350B">
                          <w:rPr>
                            <w:rFonts w:ascii="Times New Roman" w:hAnsi="Times New Roman" w:cs="Times New Roman"/>
                            <w:sz w:val="22"/>
                          </w:rPr>
                          <w:t>ditolak</w:t>
                        </w:r>
                      </w:p>
                    </w:txbxContent>
                  </v:textbox>
                </v:shape>
                <v:shape id="1062" o:spid="_x0000_s1078" type="#_x0000_t202" style="position:absolute;left:1652;top:1086;width:1500;height: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ZRcMA&#10;AADcAAAADwAAAGRycy9kb3ducmV2LnhtbERPTWvCQBC9F/oflil4azYqSJu6ESkKBUEa00OP0+yY&#10;LMnOxuxW4793CwVv83ifs1yNthNnGrxxrGCapCCIK6cN1wq+yu3zCwgfkDV2jknBlTys8seHJWba&#10;Xbig8yHUIoawz1BBE0KfSemrhiz6xPXEkTu6wWKIcKilHvASw20nZ2m6kBYNx4YGe3pvqGoPv1bB&#10;+puLjTntfz6LY2HK8jXl3aJVavI0rt9ABBrDXfzv/tBx/nQOf8/EC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VZRcMAAADcAAAADwAAAAAAAAAAAAAAAACYAgAAZHJzL2Rv&#10;d25yZXYueG1sUEsFBgAAAAAEAAQA9QAAAIgDAAAAAA==&#10;" filled="f" stroked="f">
                  <v:textbox inset="0,0,0,0">
                    <w:txbxContent>
                      <w:p w14:paraId="49431E95" w14:textId="77777777" w:rsidR="009E5268" w:rsidRPr="0045350B" w:rsidRDefault="009E5268" w:rsidP="00A01BB8">
                        <w:pPr>
                          <w:spacing w:line="221" w:lineRule="exact"/>
                          <w:ind w:left="-11" w:firstLine="11"/>
                          <w:rPr>
                            <w:rFonts w:ascii="Times New Roman" w:hAnsi="Times New Roman" w:cs="Times New Roman"/>
                            <w:sz w:val="22"/>
                          </w:rPr>
                        </w:pPr>
                        <w:r w:rsidRPr="0045350B">
                          <w:rPr>
                            <w:rFonts w:ascii="Times New Roman" w:hAnsi="Times New Roman" w:cs="Times New Roman"/>
                            <w:sz w:val="22"/>
                          </w:rPr>
                          <w:t xml:space="preserve">Ho </w:t>
                        </w:r>
                        <w:r w:rsidRPr="0045350B">
                          <w:rPr>
                            <w:rFonts w:ascii="Times New Roman" w:hAnsi="Times New Roman" w:cs="Times New Roman"/>
                            <w:sz w:val="22"/>
                          </w:rPr>
                          <w:t>diterima</w:t>
                        </w:r>
                      </w:p>
                    </w:txbxContent>
                  </v:textbox>
                </v:shape>
                <v:rect id="1065" o:spid="_x0000_s1079" style="position:absolute;left:5509;top:2276;width:1084;height:5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ow7sEA&#10;AADcAAAADwAAAGRycy9kb3ducmV2LnhtbERPS4vCMBC+L/gfwgje1sTHFq1GEUEQ1j34AK9DM7bF&#10;ZlKbqN1/bxYWvM3H95z5srWVeFDjS8caBn0FgjhzpuRcw+m4+ZyA8AHZYOWYNPySh+Wi8zHH1Lgn&#10;7+lxCLmIIexT1FCEUKdS+qwgi77vauLIXVxjMUTY5NI0+IzhtpJDpRJpseTYUGBN64Ky6+FuNWAy&#10;Nrefy2h3/L4nOM1btfk6K6173XY1AxGoDW/xv3tr4vzBGP6eiRfIx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qMO7BAAAA3AAAAA8AAAAAAAAAAAAAAAAAmAIAAGRycy9kb3du&#10;cmV2LnhtbFBLBQYAAAAABAAEAPUAAACGAwAAAAA=&#10;" stroked="f">
                  <v:textbox>
                    <w:txbxContent>
                      <w:p w14:paraId="2EF927E6" w14:textId="77777777" w:rsidR="009E5268" w:rsidRPr="0045350B" w:rsidRDefault="009E5268" w:rsidP="00A01BB8">
                        <w:pPr>
                          <w:rPr>
                            <w:rFonts w:ascii="Times New Roman" w:hAnsi="Times New Roman" w:cs="Times New Roman"/>
                            <w:sz w:val="22"/>
                          </w:rPr>
                        </w:pPr>
                        <w:r w:rsidRPr="0045350B">
                          <w:rPr>
                            <w:rFonts w:ascii="Times New Roman" w:hAnsi="Times New Roman" w:cs="Times New Roman"/>
                            <w:sz w:val="22"/>
                          </w:rPr>
                          <w:t>12,893</w:t>
                        </w:r>
                      </w:p>
                    </w:txbxContent>
                  </v:textbox>
                </v:rect>
                <w10:anchorlock/>
              </v:group>
            </w:pict>
          </mc:Fallback>
        </mc:AlternateContent>
      </w:r>
    </w:p>
    <w:p w14:paraId="0F384B24" w14:textId="77777777" w:rsidR="00AE6342" w:rsidRDefault="00EB6349" w:rsidP="00AE6342">
      <w:pPr>
        <w:ind w:left="851"/>
        <w:jc w:val="center"/>
        <w:rPr>
          <w:rFonts w:ascii="Times New Roman" w:hAnsi="Times New Roman" w:cs="Times New Roman"/>
          <w:sz w:val="24"/>
        </w:rPr>
      </w:pPr>
      <w:r>
        <w:rPr>
          <w:rFonts w:ascii="Times New Roman" w:hAnsi="Times New Roman" w:cs="Times New Roman"/>
          <w:sz w:val="24"/>
        </w:rPr>
        <w:t>Gambar 4.2</w:t>
      </w:r>
    </w:p>
    <w:p w14:paraId="7DA76749" w14:textId="77777777" w:rsidR="00EB6349" w:rsidRDefault="00EB6349" w:rsidP="00AE6342">
      <w:pPr>
        <w:ind w:left="851"/>
        <w:jc w:val="center"/>
        <w:rPr>
          <w:rFonts w:ascii="Times New Roman" w:hAnsi="Times New Roman" w:cs="Times New Roman"/>
          <w:sz w:val="24"/>
        </w:rPr>
      </w:pPr>
      <w:r>
        <w:rPr>
          <w:rFonts w:ascii="Times New Roman" w:hAnsi="Times New Roman" w:cs="Times New Roman"/>
          <w:sz w:val="24"/>
        </w:rPr>
        <w:t>Hasil Uji F</w:t>
      </w:r>
    </w:p>
    <w:p w14:paraId="1A32591A" w14:textId="77777777" w:rsidR="00EB6349" w:rsidRPr="00607556" w:rsidRDefault="00EB6349" w:rsidP="00EB6349">
      <w:pPr>
        <w:rPr>
          <w:rFonts w:ascii="Times New Roman" w:hAnsi="Times New Roman" w:cs="Times New Roman"/>
          <w:sz w:val="24"/>
        </w:rPr>
      </w:pPr>
    </w:p>
    <w:p w14:paraId="1890FE68" w14:textId="77777777" w:rsidR="00B86919" w:rsidRDefault="00EB6349" w:rsidP="00B86919">
      <w:pPr>
        <w:spacing w:line="480" w:lineRule="auto"/>
        <w:ind w:left="1151"/>
        <w:jc w:val="both"/>
        <w:rPr>
          <w:rFonts w:ascii="Times New Roman" w:hAnsi="Times New Roman" w:cs="Times New Roman"/>
          <w:sz w:val="24"/>
          <w:szCs w:val="24"/>
        </w:rPr>
      </w:pPr>
      <w:r w:rsidRPr="00607556">
        <w:rPr>
          <w:rFonts w:ascii="Times New Roman" w:hAnsi="Times New Roman" w:cs="Times New Roman"/>
          <w:sz w:val="24"/>
          <w:szCs w:val="24"/>
        </w:rPr>
        <w:t>Ho diterima apabila F</w:t>
      </w:r>
      <w:r w:rsidRPr="00607556">
        <w:rPr>
          <w:rFonts w:ascii="Times New Roman" w:hAnsi="Times New Roman" w:cs="Times New Roman"/>
          <w:sz w:val="24"/>
          <w:szCs w:val="24"/>
          <w:vertAlign w:val="subscript"/>
        </w:rPr>
        <w:t>hitung</w:t>
      </w:r>
      <w:r w:rsidRPr="00607556">
        <w:rPr>
          <w:rFonts w:ascii="Times New Roman" w:hAnsi="Times New Roman" w:cs="Times New Roman"/>
          <w:sz w:val="24"/>
          <w:szCs w:val="24"/>
        </w:rPr>
        <w:t xml:space="preserve"> &lt; F</w:t>
      </w:r>
      <w:r w:rsidRPr="00607556">
        <w:rPr>
          <w:rFonts w:ascii="Times New Roman" w:hAnsi="Times New Roman" w:cs="Times New Roman"/>
          <w:sz w:val="24"/>
          <w:szCs w:val="24"/>
          <w:vertAlign w:val="subscript"/>
        </w:rPr>
        <w:t>tabel</w:t>
      </w:r>
      <w:r>
        <w:rPr>
          <w:rFonts w:ascii="Times New Roman" w:hAnsi="Times New Roman" w:cs="Times New Roman"/>
          <w:sz w:val="24"/>
          <w:szCs w:val="24"/>
        </w:rPr>
        <w:t xml:space="preserve"> yaitu 12,893 &lt; 2,732</w:t>
      </w:r>
    </w:p>
    <w:p w14:paraId="0D7CABF5" w14:textId="77777777" w:rsidR="00EB6349" w:rsidRPr="00607556" w:rsidRDefault="00EB6349" w:rsidP="00B86919">
      <w:pPr>
        <w:spacing w:line="480" w:lineRule="auto"/>
        <w:ind w:left="1151"/>
        <w:jc w:val="both"/>
        <w:rPr>
          <w:rFonts w:ascii="Times New Roman" w:hAnsi="Times New Roman" w:cs="Times New Roman"/>
          <w:sz w:val="24"/>
          <w:szCs w:val="24"/>
        </w:rPr>
      </w:pPr>
      <w:r>
        <w:rPr>
          <w:rFonts w:ascii="Times New Roman" w:hAnsi="Times New Roman" w:cs="Times New Roman"/>
          <w:sz w:val="24"/>
          <w:szCs w:val="24"/>
        </w:rPr>
        <w:t xml:space="preserve">Ho ditolak </w:t>
      </w:r>
      <w:r w:rsidRPr="00607556">
        <w:rPr>
          <w:rFonts w:ascii="Times New Roman" w:hAnsi="Times New Roman" w:cs="Times New Roman"/>
          <w:sz w:val="24"/>
        </w:rPr>
        <w:t>apabila F</w:t>
      </w:r>
      <w:r w:rsidRPr="00607556">
        <w:rPr>
          <w:rFonts w:ascii="Times New Roman" w:hAnsi="Times New Roman" w:cs="Times New Roman"/>
          <w:sz w:val="24"/>
          <w:vertAlign w:val="subscript"/>
        </w:rPr>
        <w:t>hitung</w:t>
      </w:r>
      <w:r w:rsidRPr="00607556">
        <w:rPr>
          <w:rFonts w:ascii="Times New Roman" w:hAnsi="Times New Roman" w:cs="Times New Roman"/>
          <w:sz w:val="24"/>
        </w:rPr>
        <w:t xml:space="preserve"> &gt; F</w:t>
      </w:r>
      <w:r w:rsidRPr="00607556">
        <w:rPr>
          <w:rFonts w:ascii="Times New Roman" w:hAnsi="Times New Roman" w:cs="Times New Roman"/>
          <w:sz w:val="24"/>
          <w:vertAlign w:val="subscript"/>
        </w:rPr>
        <w:t>tabel</w:t>
      </w:r>
      <w:r>
        <w:rPr>
          <w:rFonts w:ascii="Times New Roman" w:hAnsi="Times New Roman" w:cs="Times New Roman"/>
          <w:sz w:val="24"/>
        </w:rPr>
        <w:t xml:space="preserve"> yaitu 12,893 &gt; 2,732</w:t>
      </w:r>
    </w:p>
    <w:p w14:paraId="02DD971F" w14:textId="77777777" w:rsidR="00B86919" w:rsidRDefault="00EB6349" w:rsidP="00B86919">
      <w:pPr>
        <w:numPr>
          <w:ilvl w:val="0"/>
          <w:numId w:val="80"/>
        </w:numPr>
        <w:spacing w:line="480" w:lineRule="auto"/>
        <w:ind w:left="1151" w:hanging="357"/>
        <w:jc w:val="both"/>
        <w:rPr>
          <w:rFonts w:ascii="Times New Roman" w:hAnsi="Times New Roman" w:cs="Times New Roman"/>
          <w:sz w:val="24"/>
        </w:rPr>
      </w:pPr>
      <w:r>
        <w:rPr>
          <w:rFonts w:ascii="Times New Roman" w:hAnsi="Times New Roman" w:cs="Times New Roman"/>
          <w:sz w:val="24"/>
        </w:rPr>
        <w:t>Nilai F hitung</w:t>
      </w:r>
    </w:p>
    <w:p w14:paraId="09FB2DD2" w14:textId="77777777" w:rsidR="00EB6349" w:rsidRPr="00B86919" w:rsidRDefault="00EB6349" w:rsidP="00B86919">
      <w:pPr>
        <w:spacing w:line="480" w:lineRule="auto"/>
        <w:ind w:left="1151"/>
        <w:jc w:val="both"/>
        <w:rPr>
          <w:rFonts w:ascii="Times New Roman" w:hAnsi="Times New Roman" w:cs="Times New Roman"/>
          <w:sz w:val="24"/>
        </w:rPr>
      </w:pPr>
      <w:r w:rsidRPr="00B86919">
        <w:rPr>
          <w:rFonts w:ascii="Times New Roman" w:hAnsi="Times New Roman" w:cs="Times New Roman"/>
          <w:sz w:val="24"/>
        </w:rPr>
        <w:t>Diketahui hasil F</w:t>
      </w:r>
      <w:r w:rsidRPr="00B86919">
        <w:rPr>
          <w:rFonts w:ascii="Times New Roman" w:hAnsi="Times New Roman" w:cs="Times New Roman"/>
          <w:sz w:val="24"/>
          <w:vertAlign w:val="subscript"/>
        </w:rPr>
        <w:t>hitung</w:t>
      </w:r>
      <w:r w:rsidRPr="00B86919">
        <w:rPr>
          <w:rFonts w:ascii="Times New Roman" w:hAnsi="Times New Roman" w:cs="Times New Roman"/>
          <w:sz w:val="24"/>
        </w:rPr>
        <w:t xml:space="preserve"> = 12,893 dari analisis data yang telah dilakukan dengan menggunakan bantuan program SPSS 21.</w:t>
      </w:r>
    </w:p>
    <w:p w14:paraId="0419958E" w14:textId="77777777" w:rsidR="00B86919" w:rsidRDefault="00EB6349" w:rsidP="00B86919">
      <w:pPr>
        <w:numPr>
          <w:ilvl w:val="0"/>
          <w:numId w:val="80"/>
        </w:numPr>
        <w:spacing w:line="480" w:lineRule="auto"/>
        <w:ind w:left="1151" w:hanging="357"/>
        <w:jc w:val="both"/>
        <w:rPr>
          <w:rFonts w:ascii="Times New Roman" w:hAnsi="Times New Roman" w:cs="Times New Roman"/>
          <w:sz w:val="24"/>
        </w:rPr>
      </w:pPr>
      <w:r>
        <w:rPr>
          <w:rFonts w:ascii="Times New Roman" w:hAnsi="Times New Roman" w:cs="Times New Roman"/>
          <w:sz w:val="24"/>
        </w:rPr>
        <w:t>Keputusan</w:t>
      </w:r>
    </w:p>
    <w:p w14:paraId="648B1EE6" w14:textId="77777777" w:rsidR="00EB6349" w:rsidRPr="00B86919" w:rsidRDefault="00EB6349" w:rsidP="00B86919">
      <w:pPr>
        <w:spacing w:line="480" w:lineRule="auto"/>
        <w:ind w:left="1151"/>
        <w:jc w:val="both"/>
        <w:rPr>
          <w:rFonts w:ascii="Times New Roman" w:hAnsi="Times New Roman" w:cs="Times New Roman"/>
          <w:sz w:val="24"/>
        </w:rPr>
      </w:pPr>
      <w:r w:rsidRPr="00B86919">
        <w:rPr>
          <w:rFonts w:ascii="Times New Roman" w:hAnsi="Times New Roman" w:cs="Times New Roman"/>
          <w:sz w:val="24"/>
          <w:szCs w:val="24"/>
        </w:rPr>
        <w:t>Hasil analisis data yang telah didapatkan, maka dapat diketahui bahwa nilai F</w:t>
      </w:r>
      <w:r w:rsidRPr="00B86919">
        <w:rPr>
          <w:rFonts w:ascii="Times New Roman" w:hAnsi="Times New Roman" w:cs="Times New Roman"/>
          <w:sz w:val="24"/>
          <w:szCs w:val="24"/>
          <w:vertAlign w:val="subscript"/>
        </w:rPr>
        <w:t>hitung</w:t>
      </w:r>
      <w:r w:rsidRPr="00B86919">
        <w:rPr>
          <w:rFonts w:ascii="Times New Roman" w:hAnsi="Times New Roman" w:cs="Times New Roman"/>
          <w:sz w:val="24"/>
          <w:szCs w:val="24"/>
        </w:rPr>
        <w:t xml:space="preserve"> sebesar 12,893 sedangkan F</w:t>
      </w:r>
      <w:r w:rsidRPr="00B86919">
        <w:rPr>
          <w:rFonts w:ascii="Times New Roman" w:hAnsi="Times New Roman" w:cs="Times New Roman"/>
          <w:sz w:val="24"/>
          <w:szCs w:val="24"/>
          <w:vertAlign w:val="subscript"/>
        </w:rPr>
        <w:t xml:space="preserve">tabel </w:t>
      </w:r>
      <w:r w:rsidRPr="00B86919">
        <w:rPr>
          <w:rFonts w:ascii="Times New Roman" w:hAnsi="Times New Roman" w:cs="Times New Roman"/>
          <w:sz w:val="24"/>
          <w:szCs w:val="24"/>
        </w:rPr>
        <w:t>sebesar 2,732 dan signifikansi 0,000 &lt; 0,05 maka Ho ditolak. Dan dapat disimpulkan Ha diterima, itu artinya ada pengaruh simultan antara variabel insentif (X</w:t>
      </w:r>
      <w:r w:rsidRPr="00B86919">
        <w:rPr>
          <w:rFonts w:ascii="Times New Roman" w:hAnsi="Times New Roman" w:cs="Times New Roman"/>
          <w:sz w:val="24"/>
          <w:szCs w:val="24"/>
          <w:vertAlign w:val="subscript"/>
        </w:rPr>
        <w:t>1</w:t>
      </w:r>
      <w:r w:rsidRPr="00B86919">
        <w:rPr>
          <w:rFonts w:ascii="Times New Roman" w:hAnsi="Times New Roman" w:cs="Times New Roman"/>
          <w:sz w:val="24"/>
          <w:szCs w:val="24"/>
        </w:rPr>
        <w:t>), promosi jabatan (X</w:t>
      </w:r>
      <w:r w:rsidRPr="00B86919">
        <w:rPr>
          <w:rFonts w:ascii="Times New Roman" w:hAnsi="Times New Roman" w:cs="Times New Roman"/>
          <w:sz w:val="24"/>
          <w:szCs w:val="24"/>
          <w:vertAlign w:val="subscript"/>
        </w:rPr>
        <w:t>2</w:t>
      </w:r>
      <w:r w:rsidRPr="00B86919">
        <w:rPr>
          <w:rFonts w:ascii="Times New Roman" w:hAnsi="Times New Roman" w:cs="Times New Roman"/>
          <w:sz w:val="24"/>
          <w:szCs w:val="24"/>
        </w:rPr>
        <w:t>) dan stres kerja (X</w:t>
      </w:r>
      <w:r w:rsidRPr="00B86919">
        <w:rPr>
          <w:rFonts w:ascii="Times New Roman" w:hAnsi="Times New Roman" w:cs="Times New Roman"/>
          <w:sz w:val="24"/>
          <w:szCs w:val="24"/>
          <w:vertAlign w:val="subscript"/>
        </w:rPr>
        <w:t>3</w:t>
      </w:r>
      <w:r w:rsidRPr="00B86919">
        <w:rPr>
          <w:rFonts w:ascii="Times New Roman" w:hAnsi="Times New Roman" w:cs="Times New Roman"/>
          <w:sz w:val="24"/>
          <w:szCs w:val="24"/>
        </w:rPr>
        <w:t>) terhadap kinerja karyawan (Y)</w:t>
      </w:r>
      <w:r w:rsidRPr="00B86919">
        <w:rPr>
          <w:rFonts w:ascii="Times New Roman" w:hAnsi="Times New Roman" w:cs="Times New Roman"/>
          <w:sz w:val="24"/>
        </w:rPr>
        <w:t>.</w:t>
      </w:r>
    </w:p>
    <w:p w14:paraId="482D4296" w14:textId="77777777" w:rsidR="00B86919" w:rsidRDefault="00EB6349" w:rsidP="00B86919">
      <w:pPr>
        <w:pStyle w:val="ListParagraph"/>
        <w:numPr>
          <w:ilvl w:val="0"/>
          <w:numId w:val="94"/>
        </w:numPr>
        <w:spacing w:line="480" w:lineRule="auto"/>
        <w:ind w:left="782" w:hanging="357"/>
        <w:jc w:val="both"/>
        <w:rPr>
          <w:rFonts w:ascii="Times New Roman" w:eastAsia="Times New Roman" w:hAnsi="Times New Roman" w:cs="Times New Roman"/>
          <w:color w:val="000000" w:themeColor="text1"/>
          <w:sz w:val="24"/>
          <w:szCs w:val="24"/>
        </w:rPr>
      </w:pPr>
      <w:r w:rsidRPr="00B86919">
        <w:rPr>
          <w:rFonts w:ascii="Times New Roman" w:eastAsia="Times New Roman" w:hAnsi="Times New Roman" w:cs="Times New Roman"/>
          <w:color w:val="000000" w:themeColor="text1"/>
          <w:sz w:val="24"/>
          <w:szCs w:val="24"/>
        </w:rPr>
        <w:t>Uji t</w:t>
      </w:r>
    </w:p>
    <w:p w14:paraId="0B60500F" w14:textId="77777777" w:rsidR="00EB6349" w:rsidRPr="00B86919" w:rsidRDefault="00EB6349" w:rsidP="00B86919">
      <w:pPr>
        <w:pStyle w:val="ListParagraph"/>
        <w:spacing w:line="480" w:lineRule="auto"/>
        <w:ind w:left="782" w:firstLine="658"/>
        <w:jc w:val="both"/>
        <w:rPr>
          <w:rFonts w:ascii="Times New Roman" w:eastAsia="Times New Roman" w:hAnsi="Times New Roman" w:cs="Times New Roman"/>
          <w:color w:val="000000" w:themeColor="text1"/>
          <w:sz w:val="24"/>
          <w:szCs w:val="24"/>
        </w:rPr>
      </w:pPr>
      <w:r w:rsidRPr="00B86919">
        <w:rPr>
          <w:rFonts w:ascii="Times New Roman" w:hAnsi="Times New Roman" w:cs="Times New Roman"/>
          <w:sz w:val="24"/>
        </w:rPr>
        <w:t xml:space="preserve">Uji t pada dasarnya menunjukkan seberapa jauh pengaruh satu variabel independen secara individual dalam menerangkan variabel – variabel dependen. </w:t>
      </w:r>
      <w:r w:rsidRPr="00B86919">
        <w:rPr>
          <w:rFonts w:ascii="Times New Roman" w:hAnsi="Times New Roman" w:cs="Times New Roman"/>
          <w:sz w:val="24"/>
          <w:szCs w:val="24"/>
        </w:rPr>
        <w:t xml:space="preserve">Hasil uji t dapat dilihat dari hasil </w:t>
      </w:r>
      <w:r w:rsidRPr="00B86919">
        <w:rPr>
          <w:rFonts w:ascii="Times New Roman" w:hAnsi="Times New Roman" w:cs="Times New Roman"/>
          <w:i/>
          <w:sz w:val="24"/>
          <w:szCs w:val="24"/>
        </w:rPr>
        <w:t>output</w:t>
      </w:r>
      <w:r w:rsidRPr="00B86919">
        <w:rPr>
          <w:rFonts w:ascii="Times New Roman" w:hAnsi="Times New Roman" w:cs="Times New Roman"/>
          <w:sz w:val="24"/>
          <w:szCs w:val="24"/>
        </w:rPr>
        <w:t xml:space="preserve"> analisis data sebagai berikut:</w:t>
      </w:r>
    </w:p>
    <w:p w14:paraId="08EC0194" w14:textId="77777777" w:rsidR="00EB6349" w:rsidRPr="00F63929" w:rsidRDefault="00EB6349" w:rsidP="00AE6342">
      <w:pPr>
        <w:ind w:left="851"/>
        <w:jc w:val="center"/>
        <w:rPr>
          <w:rFonts w:ascii="Times New Roman" w:hAnsi="Times New Roman" w:cs="Times New Roman"/>
          <w:sz w:val="24"/>
          <w:szCs w:val="24"/>
        </w:rPr>
      </w:pPr>
      <w:r>
        <w:rPr>
          <w:rFonts w:ascii="Times New Roman" w:hAnsi="Times New Roman" w:cs="Times New Roman"/>
          <w:sz w:val="24"/>
          <w:szCs w:val="24"/>
        </w:rPr>
        <w:t>Tabel 4.9</w:t>
      </w:r>
    </w:p>
    <w:p w14:paraId="61055218" w14:textId="77777777" w:rsidR="00EB6349" w:rsidRPr="00F63929" w:rsidRDefault="00EB6349" w:rsidP="00AE6342">
      <w:pPr>
        <w:spacing w:line="360" w:lineRule="auto"/>
        <w:ind w:left="851"/>
        <w:jc w:val="center"/>
        <w:rPr>
          <w:rFonts w:ascii="Times New Roman" w:hAnsi="Times New Roman" w:cs="Times New Roman"/>
          <w:sz w:val="24"/>
          <w:szCs w:val="24"/>
        </w:rPr>
      </w:pPr>
      <w:r w:rsidRPr="00F63929">
        <w:rPr>
          <w:rFonts w:ascii="Times New Roman" w:hAnsi="Times New Roman" w:cs="Times New Roman"/>
          <w:sz w:val="24"/>
          <w:szCs w:val="24"/>
        </w:rPr>
        <w:t>Hasil Uji t</w:t>
      </w:r>
    </w:p>
    <w:tbl>
      <w:tblPr>
        <w:tblStyle w:val="TableGrid"/>
        <w:tblW w:w="6755" w:type="dxa"/>
        <w:tblInd w:w="1195" w:type="dxa"/>
        <w:tblLook w:val="04A0" w:firstRow="1" w:lastRow="0" w:firstColumn="1" w:lastColumn="0" w:noHBand="0" w:noVBand="1"/>
      </w:tblPr>
      <w:tblGrid>
        <w:gridCol w:w="2218"/>
        <w:gridCol w:w="1606"/>
        <w:gridCol w:w="1600"/>
        <w:gridCol w:w="1331"/>
      </w:tblGrid>
      <w:tr w:rsidR="00EB6349" w:rsidRPr="00972BDD" w14:paraId="06EB5E9D" w14:textId="77777777" w:rsidTr="00AE6342">
        <w:trPr>
          <w:trHeight w:val="279"/>
        </w:trPr>
        <w:tc>
          <w:tcPr>
            <w:tcW w:w="2218" w:type="dxa"/>
            <w:tcBorders>
              <w:top w:val="single" w:sz="12" w:space="0" w:color="auto"/>
              <w:left w:val="nil"/>
              <w:bottom w:val="single" w:sz="12" w:space="0" w:color="auto"/>
              <w:right w:val="nil"/>
            </w:tcBorders>
          </w:tcPr>
          <w:p w14:paraId="242B5FED" w14:textId="77777777" w:rsidR="00EB6349" w:rsidRPr="00972BDD" w:rsidRDefault="00EB6349" w:rsidP="007D1075">
            <w:pPr>
              <w:autoSpaceDE w:val="0"/>
              <w:autoSpaceDN w:val="0"/>
              <w:adjustRightInd w:val="0"/>
              <w:rPr>
                <w:rFonts w:ascii="Times New Roman" w:hAnsi="Times New Roman" w:cs="Times New Roman"/>
                <w:sz w:val="22"/>
                <w:szCs w:val="22"/>
              </w:rPr>
            </w:pPr>
            <w:r w:rsidRPr="00972BDD">
              <w:rPr>
                <w:rFonts w:ascii="Times New Roman" w:hAnsi="Times New Roman" w:cs="Times New Roman"/>
                <w:sz w:val="22"/>
                <w:szCs w:val="22"/>
              </w:rPr>
              <w:t xml:space="preserve">Model </w:t>
            </w:r>
          </w:p>
        </w:tc>
        <w:tc>
          <w:tcPr>
            <w:tcW w:w="1606" w:type="dxa"/>
            <w:tcBorders>
              <w:top w:val="single" w:sz="12" w:space="0" w:color="auto"/>
              <w:left w:val="nil"/>
              <w:bottom w:val="single" w:sz="12" w:space="0" w:color="auto"/>
              <w:right w:val="nil"/>
            </w:tcBorders>
          </w:tcPr>
          <w:p w14:paraId="2F0BCE95" w14:textId="25D0FFBF" w:rsidR="00EB6349" w:rsidRPr="00972BDD" w:rsidRDefault="00D312D0" w:rsidP="007D1075">
            <w:pPr>
              <w:autoSpaceDE w:val="0"/>
              <w:autoSpaceDN w:val="0"/>
              <w:adjustRightInd w:val="0"/>
              <w:jc w:val="center"/>
              <w:rPr>
                <w:rFonts w:ascii="Times New Roman" w:hAnsi="Times New Roman" w:cs="Times New Roman"/>
                <w:sz w:val="22"/>
                <w:szCs w:val="22"/>
              </w:rPr>
            </w:pPr>
            <w:r w:rsidRPr="00972BDD">
              <w:rPr>
                <w:rFonts w:ascii="Times New Roman" w:hAnsi="Times New Roman" w:cs="Times New Roman"/>
                <w:sz w:val="22"/>
                <w:szCs w:val="22"/>
              </w:rPr>
              <w:t>T</w:t>
            </w:r>
          </w:p>
        </w:tc>
        <w:tc>
          <w:tcPr>
            <w:tcW w:w="1600" w:type="dxa"/>
            <w:tcBorders>
              <w:top w:val="single" w:sz="12" w:space="0" w:color="auto"/>
              <w:left w:val="nil"/>
              <w:bottom w:val="single" w:sz="12" w:space="0" w:color="auto"/>
              <w:right w:val="nil"/>
            </w:tcBorders>
          </w:tcPr>
          <w:p w14:paraId="7300E88B" w14:textId="77777777" w:rsidR="00EB6349" w:rsidRPr="00972BDD" w:rsidRDefault="00EB6349" w:rsidP="007D1075">
            <w:pPr>
              <w:autoSpaceDE w:val="0"/>
              <w:autoSpaceDN w:val="0"/>
              <w:adjustRightInd w:val="0"/>
              <w:jc w:val="center"/>
              <w:rPr>
                <w:rFonts w:ascii="Times New Roman" w:hAnsi="Times New Roman" w:cs="Times New Roman"/>
                <w:sz w:val="22"/>
                <w:szCs w:val="22"/>
              </w:rPr>
            </w:pPr>
            <w:r w:rsidRPr="00972BDD">
              <w:rPr>
                <w:rFonts w:ascii="Times New Roman" w:hAnsi="Times New Roman" w:cs="Times New Roman"/>
                <w:sz w:val="22"/>
                <w:szCs w:val="22"/>
              </w:rPr>
              <w:t>t</w:t>
            </w:r>
            <w:r w:rsidRPr="00972BDD">
              <w:rPr>
                <w:rFonts w:ascii="Times New Roman" w:hAnsi="Times New Roman" w:cs="Times New Roman"/>
                <w:sz w:val="22"/>
                <w:szCs w:val="22"/>
                <w:vertAlign w:val="subscript"/>
              </w:rPr>
              <w:t>tabel</w:t>
            </w:r>
          </w:p>
        </w:tc>
        <w:tc>
          <w:tcPr>
            <w:tcW w:w="1331" w:type="dxa"/>
            <w:tcBorders>
              <w:top w:val="single" w:sz="12" w:space="0" w:color="auto"/>
              <w:left w:val="nil"/>
              <w:bottom w:val="single" w:sz="12" w:space="0" w:color="auto"/>
              <w:right w:val="nil"/>
            </w:tcBorders>
          </w:tcPr>
          <w:p w14:paraId="04E6021A" w14:textId="77777777" w:rsidR="00EB6349" w:rsidRPr="00972BDD" w:rsidRDefault="00EB6349" w:rsidP="007D1075">
            <w:pPr>
              <w:autoSpaceDE w:val="0"/>
              <w:autoSpaceDN w:val="0"/>
              <w:adjustRightInd w:val="0"/>
              <w:jc w:val="center"/>
              <w:rPr>
                <w:rFonts w:ascii="Times New Roman" w:hAnsi="Times New Roman" w:cs="Times New Roman"/>
                <w:i/>
                <w:sz w:val="22"/>
                <w:szCs w:val="22"/>
              </w:rPr>
            </w:pPr>
            <w:r w:rsidRPr="00972BDD">
              <w:rPr>
                <w:rFonts w:ascii="Times New Roman" w:hAnsi="Times New Roman" w:cs="Times New Roman"/>
                <w:i/>
                <w:sz w:val="22"/>
                <w:szCs w:val="22"/>
              </w:rPr>
              <w:t>Sig.</w:t>
            </w:r>
          </w:p>
        </w:tc>
      </w:tr>
      <w:tr w:rsidR="00EB6349" w:rsidRPr="00972BDD" w14:paraId="7CD5CEE4" w14:textId="77777777" w:rsidTr="00AE6342">
        <w:trPr>
          <w:trHeight w:val="279"/>
        </w:trPr>
        <w:tc>
          <w:tcPr>
            <w:tcW w:w="2218" w:type="dxa"/>
            <w:tcBorders>
              <w:top w:val="single" w:sz="12" w:space="0" w:color="auto"/>
              <w:left w:val="nil"/>
              <w:bottom w:val="nil"/>
              <w:right w:val="nil"/>
            </w:tcBorders>
          </w:tcPr>
          <w:p w14:paraId="0E99653C" w14:textId="77777777" w:rsidR="00EB6349" w:rsidRPr="00972BDD" w:rsidRDefault="00EB6349" w:rsidP="007D1075">
            <w:pPr>
              <w:autoSpaceDE w:val="0"/>
              <w:autoSpaceDN w:val="0"/>
              <w:adjustRightInd w:val="0"/>
              <w:rPr>
                <w:rFonts w:ascii="Times New Roman" w:hAnsi="Times New Roman" w:cs="Times New Roman"/>
                <w:sz w:val="22"/>
                <w:szCs w:val="22"/>
              </w:rPr>
            </w:pPr>
            <w:r w:rsidRPr="00972BDD">
              <w:rPr>
                <w:rFonts w:ascii="Times New Roman" w:hAnsi="Times New Roman" w:cs="Times New Roman"/>
                <w:sz w:val="22"/>
                <w:szCs w:val="22"/>
              </w:rPr>
              <w:t>Insentif</w:t>
            </w:r>
          </w:p>
        </w:tc>
        <w:tc>
          <w:tcPr>
            <w:tcW w:w="1606" w:type="dxa"/>
            <w:tcBorders>
              <w:top w:val="single" w:sz="12" w:space="0" w:color="auto"/>
              <w:left w:val="nil"/>
              <w:bottom w:val="nil"/>
              <w:right w:val="nil"/>
            </w:tcBorders>
          </w:tcPr>
          <w:p w14:paraId="2DCD6B1E" w14:textId="77777777" w:rsidR="00EB6349" w:rsidRPr="00972BDD" w:rsidRDefault="00EB6349" w:rsidP="007D1075">
            <w:pPr>
              <w:autoSpaceDE w:val="0"/>
              <w:autoSpaceDN w:val="0"/>
              <w:adjustRightInd w:val="0"/>
              <w:jc w:val="center"/>
              <w:rPr>
                <w:rFonts w:ascii="Times New Roman" w:hAnsi="Times New Roman" w:cs="Times New Roman"/>
                <w:sz w:val="22"/>
                <w:szCs w:val="22"/>
              </w:rPr>
            </w:pPr>
            <w:r w:rsidRPr="00972BDD">
              <w:rPr>
                <w:rFonts w:ascii="Times New Roman" w:hAnsi="Times New Roman" w:cs="Times New Roman"/>
                <w:sz w:val="22"/>
                <w:szCs w:val="22"/>
              </w:rPr>
              <w:t>2,126</w:t>
            </w:r>
          </w:p>
        </w:tc>
        <w:tc>
          <w:tcPr>
            <w:tcW w:w="1600" w:type="dxa"/>
            <w:tcBorders>
              <w:top w:val="single" w:sz="12" w:space="0" w:color="auto"/>
              <w:left w:val="nil"/>
              <w:bottom w:val="nil"/>
              <w:right w:val="nil"/>
            </w:tcBorders>
          </w:tcPr>
          <w:p w14:paraId="3C9319D7" w14:textId="77777777" w:rsidR="00EB6349" w:rsidRPr="00972BDD" w:rsidRDefault="00EB6349" w:rsidP="007D1075">
            <w:pPr>
              <w:autoSpaceDE w:val="0"/>
              <w:autoSpaceDN w:val="0"/>
              <w:adjustRightInd w:val="0"/>
              <w:jc w:val="center"/>
              <w:rPr>
                <w:rFonts w:ascii="Times New Roman" w:hAnsi="Times New Roman" w:cs="Times New Roman"/>
                <w:sz w:val="22"/>
                <w:szCs w:val="22"/>
              </w:rPr>
            </w:pPr>
            <w:r w:rsidRPr="00972BDD">
              <w:rPr>
                <w:rFonts w:ascii="Times New Roman" w:hAnsi="Times New Roman" w:cs="Times New Roman"/>
                <w:sz w:val="22"/>
                <w:szCs w:val="22"/>
              </w:rPr>
              <w:t>1,993</w:t>
            </w:r>
          </w:p>
        </w:tc>
        <w:tc>
          <w:tcPr>
            <w:tcW w:w="1331" w:type="dxa"/>
            <w:tcBorders>
              <w:top w:val="single" w:sz="12" w:space="0" w:color="auto"/>
              <w:left w:val="nil"/>
              <w:bottom w:val="nil"/>
              <w:right w:val="nil"/>
            </w:tcBorders>
          </w:tcPr>
          <w:p w14:paraId="725332EE" w14:textId="77777777" w:rsidR="00EB6349" w:rsidRPr="00972BDD" w:rsidRDefault="00EB6349" w:rsidP="007D1075">
            <w:pPr>
              <w:autoSpaceDE w:val="0"/>
              <w:autoSpaceDN w:val="0"/>
              <w:adjustRightInd w:val="0"/>
              <w:jc w:val="center"/>
              <w:rPr>
                <w:rFonts w:ascii="Times New Roman" w:hAnsi="Times New Roman" w:cs="Times New Roman"/>
                <w:sz w:val="22"/>
                <w:szCs w:val="22"/>
              </w:rPr>
            </w:pPr>
            <w:r w:rsidRPr="00972BDD">
              <w:rPr>
                <w:rFonts w:ascii="Times New Roman" w:hAnsi="Times New Roman" w:cs="Times New Roman"/>
                <w:sz w:val="22"/>
                <w:szCs w:val="22"/>
              </w:rPr>
              <w:t>0,037</w:t>
            </w:r>
          </w:p>
        </w:tc>
      </w:tr>
      <w:tr w:rsidR="00EB6349" w:rsidRPr="00972BDD" w14:paraId="76D68D9B" w14:textId="77777777" w:rsidTr="00AE6342">
        <w:trPr>
          <w:trHeight w:val="279"/>
        </w:trPr>
        <w:tc>
          <w:tcPr>
            <w:tcW w:w="2218" w:type="dxa"/>
            <w:tcBorders>
              <w:top w:val="nil"/>
              <w:left w:val="nil"/>
              <w:bottom w:val="nil"/>
              <w:right w:val="nil"/>
            </w:tcBorders>
          </w:tcPr>
          <w:p w14:paraId="316EF98A" w14:textId="77777777" w:rsidR="00EB6349" w:rsidRPr="00972BDD" w:rsidRDefault="00EB6349" w:rsidP="007D1075">
            <w:pPr>
              <w:autoSpaceDE w:val="0"/>
              <w:autoSpaceDN w:val="0"/>
              <w:adjustRightInd w:val="0"/>
              <w:rPr>
                <w:rFonts w:ascii="Times New Roman" w:hAnsi="Times New Roman" w:cs="Times New Roman"/>
                <w:sz w:val="22"/>
                <w:szCs w:val="22"/>
              </w:rPr>
            </w:pPr>
            <w:r w:rsidRPr="00972BDD">
              <w:rPr>
                <w:rFonts w:ascii="Times New Roman" w:hAnsi="Times New Roman" w:cs="Times New Roman"/>
                <w:sz w:val="22"/>
                <w:szCs w:val="22"/>
              </w:rPr>
              <w:t>Promosi jabatan</w:t>
            </w:r>
          </w:p>
        </w:tc>
        <w:tc>
          <w:tcPr>
            <w:tcW w:w="1606" w:type="dxa"/>
            <w:tcBorders>
              <w:top w:val="nil"/>
              <w:left w:val="nil"/>
              <w:bottom w:val="nil"/>
              <w:right w:val="nil"/>
            </w:tcBorders>
          </w:tcPr>
          <w:p w14:paraId="0967EE97" w14:textId="77777777" w:rsidR="00EB6349" w:rsidRPr="00972BDD" w:rsidRDefault="00EB6349" w:rsidP="007D1075">
            <w:pPr>
              <w:autoSpaceDE w:val="0"/>
              <w:autoSpaceDN w:val="0"/>
              <w:adjustRightInd w:val="0"/>
              <w:jc w:val="center"/>
              <w:rPr>
                <w:rFonts w:ascii="Times New Roman" w:hAnsi="Times New Roman" w:cs="Times New Roman"/>
                <w:sz w:val="22"/>
                <w:szCs w:val="22"/>
              </w:rPr>
            </w:pPr>
            <w:r w:rsidRPr="00972BDD">
              <w:rPr>
                <w:rFonts w:ascii="Times New Roman" w:hAnsi="Times New Roman" w:cs="Times New Roman"/>
                <w:sz w:val="22"/>
                <w:szCs w:val="22"/>
              </w:rPr>
              <w:t>4,816</w:t>
            </w:r>
          </w:p>
        </w:tc>
        <w:tc>
          <w:tcPr>
            <w:tcW w:w="1600" w:type="dxa"/>
            <w:tcBorders>
              <w:top w:val="nil"/>
              <w:left w:val="nil"/>
              <w:bottom w:val="nil"/>
              <w:right w:val="nil"/>
            </w:tcBorders>
          </w:tcPr>
          <w:p w14:paraId="7338C6F5" w14:textId="77777777" w:rsidR="00EB6349" w:rsidRPr="00972BDD" w:rsidRDefault="00EB6349" w:rsidP="007D1075">
            <w:pPr>
              <w:autoSpaceDE w:val="0"/>
              <w:autoSpaceDN w:val="0"/>
              <w:adjustRightInd w:val="0"/>
              <w:jc w:val="center"/>
              <w:rPr>
                <w:rFonts w:ascii="Times New Roman" w:hAnsi="Times New Roman" w:cs="Times New Roman"/>
                <w:sz w:val="22"/>
                <w:szCs w:val="22"/>
              </w:rPr>
            </w:pPr>
            <w:r w:rsidRPr="00972BDD">
              <w:rPr>
                <w:rFonts w:ascii="Times New Roman" w:hAnsi="Times New Roman" w:cs="Times New Roman"/>
                <w:sz w:val="22"/>
                <w:szCs w:val="22"/>
              </w:rPr>
              <w:t>1,993</w:t>
            </w:r>
          </w:p>
        </w:tc>
        <w:tc>
          <w:tcPr>
            <w:tcW w:w="1331" w:type="dxa"/>
            <w:tcBorders>
              <w:top w:val="nil"/>
              <w:left w:val="nil"/>
              <w:bottom w:val="nil"/>
              <w:right w:val="nil"/>
            </w:tcBorders>
          </w:tcPr>
          <w:p w14:paraId="6435965E" w14:textId="77777777" w:rsidR="00EB6349" w:rsidRPr="00972BDD" w:rsidRDefault="00EB6349" w:rsidP="007D1075">
            <w:pPr>
              <w:autoSpaceDE w:val="0"/>
              <w:autoSpaceDN w:val="0"/>
              <w:adjustRightInd w:val="0"/>
              <w:jc w:val="center"/>
              <w:rPr>
                <w:rFonts w:ascii="Times New Roman" w:hAnsi="Times New Roman" w:cs="Times New Roman"/>
                <w:sz w:val="22"/>
                <w:szCs w:val="22"/>
              </w:rPr>
            </w:pPr>
            <w:r w:rsidRPr="00972BDD">
              <w:rPr>
                <w:rFonts w:ascii="Times New Roman" w:hAnsi="Times New Roman" w:cs="Times New Roman"/>
                <w:sz w:val="22"/>
                <w:szCs w:val="22"/>
              </w:rPr>
              <w:t>0,000</w:t>
            </w:r>
          </w:p>
        </w:tc>
      </w:tr>
      <w:tr w:rsidR="00F106C5" w:rsidRPr="00972BDD" w14:paraId="322DDEBF" w14:textId="77777777" w:rsidTr="00AE6342">
        <w:trPr>
          <w:trHeight w:val="279"/>
        </w:trPr>
        <w:tc>
          <w:tcPr>
            <w:tcW w:w="2218" w:type="dxa"/>
            <w:tcBorders>
              <w:top w:val="nil"/>
              <w:left w:val="nil"/>
              <w:bottom w:val="single" w:sz="12" w:space="0" w:color="auto"/>
              <w:right w:val="nil"/>
            </w:tcBorders>
          </w:tcPr>
          <w:p w14:paraId="20035E02" w14:textId="77777777" w:rsidR="00F106C5" w:rsidRPr="00972BDD" w:rsidRDefault="00F106C5" w:rsidP="00F106C5">
            <w:pPr>
              <w:autoSpaceDE w:val="0"/>
              <w:autoSpaceDN w:val="0"/>
              <w:adjustRightInd w:val="0"/>
              <w:rPr>
                <w:rFonts w:ascii="Times New Roman" w:hAnsi="Times New Roman" w:cs="Times New Roman"/>
                <w:sz w:val="22"/>
                <w:szCs w:val="22"/>
              </w:rPr>
            </w:pPr>
            <w:r w:rsidRPr="00972BDD">
              <w:rPr>
                <w:rFonts w:ascii="Times New Roman" w:hAnsi="Times New Roman" w:cs="Times New Roman"/>
                <w:sz w:val="22"/>
                <w:szCs w:val="22"/>
              </w:rPr>
              <w:t>Stres kerja</w:t>
            </w:r>
          </w:p>
        </w:tc>
        <w:tc>
          <w:tcPr>
            <w:tcW w:w="1606" w:type="dxa"/>
            <w:tcBorders>
              <w:top w:val="nil"/>
              <w:left w:val="nil"/>
              <w:bottom w:val="single" w:sz="12" w:space="0" w:color="auto"/>
              <w:right w:val="nil"/>
            </w:tcBorders>
          </w:tcPr>
          <w:p w14:paraId="3C3A3F61" w14:textId="77777777" w:rsidR="00F106C5" w:rsidRPr="00972BDD" w:rsidRDefault="00F106C5" w:rsidP="00F106C5">
            <w:pPr>
              <w:autoSpaceDE w:val="0"/>
              <w:autoSpaceDN w:val="0"/>
              <w:adjustRightInd w:val="0"/>
              <w:jc w:val="center"/>
              <w:rPr>
                <w:rFonts w:ascii="Times New Roman" w:hAnsi="Times New Roman" w:cs="Times New Roman"/>
                <w:sz w:val="22"/>
                <w:szCs w:val="22"/>
              </w:rPr>
            </w:pPr>
            <w:r w:rsidRPr="00972BDD">
              <w:rPr>
                <w:rFonts w:ascii="Times New Roman" w:hAnsi="Times New Roman" w:cs="Times New Roman"/>
                <w:sz w:val="22"/>
                <w:szCs w:val="22"/>
              </w:rPr>
              <w:t>2,691</w:t>
            </w:r>
          </w:p>
        </w:tc>
        <w:tc>
          <w:tcPr>
            <w:tcW w:w="1600" w:type="dxa"/>
            <w:tcBorders>
              <w:top w:val="nil"/>
              <w:left w:val="nil"/>
              <w:bottom w:val="single" w:sz="12" w:space="0" w:color="auto"/>
              <w:right w:val="nil"/>
            </w:tcBorders>
          </w:tcPr>
          <w:p w14:paraId="219E3F1C" w14:textId="77777777" w:rsidR="00F106C5" w:rsidRPr="00972BDD" w:rsidRDefault="00F106C5" w:rsidP="00F106C5">
            <w:pPr>
              <w:autoSpaceDE w:val="0"/>
              <w:autoSpaceDN w:val="0"/>
              <w:adjustRightInd w:val="0"/>
              <w:jc w:val="center"/>
              <w:rPr>
                <w:rFonts w:ascii="Times New Roman" w:hAnsi="Times New Roman" w:cs="Times New Roman"/>
                <w:sz w:val="22"/>
                <w:szCs w:val="22"/>
              </w:rPr>
            </w:pPr>
            <w:r w:rsidRPr="00972BDD">
              <w:rPr>
                <w:rFonts w:ascii="Times New Roman" w:hAnsi="Times New Roman" w:cs="Times New Roman"/>
                <w:sz w:val="22"/>
                <w:szCs w:val="22"/>
              </w:rPr>
              <w:t>1,993</w:t>
            </w:r>
          </w:p>
        </w:tc>
        <w:tc>
          <w:tcPr>
            <w:tcW w:w="1331" w:type="dxa"/>
            <w:tcBorders>
              <w:top w:val="nil"/>
              <w:left w:val="nil"/>
              <w:bottom w:val="single" w:sz="12" w:space="0" w:color="auto"/>
              <w:right w:val="nil"/>
            </w:tcBorders>
          </w:tcPr>
          <w:p w14:paraId="4EE7EAF7" w14:textId="77777777" w:rsidR="00F106C5" w:rsidRPr="00972BDD" w:rsidRDefault="00F106C5" w:rsidP="00F106C5">
            <w:pPr>
              <w:autoSpaceDE w:val="0"/>
              <w:autoSpaceDN w:val="0"/>
              <w:adjustRightInd w:val="0"/>
              <w:jc w:val="center"/>
              <w:rPr>
                <w:rFonts w:ascii="Times New Roman" w:hAnsi="Times New Roman" w:cs="Times New Roman"/>
                <w:sz w:val="22"/>
                <w:szCs w:val="22"/>
              </w:rPr>
            </w:pPr>
            <w:r w:rsidRPr="00972BDD">
              <w:rPr>
                <w:rFonts w:ascii="Times New Roman" w:hAnsi="Times New Roman" w:cs="Times New Roman"/>
                <w:sz w:val="22"/>
                <w:szCs w:val="22"/>
              </w:rPr>
              <w:t>0,009</w:t>
            </w:r>
          </w:p>
        </w:tc>
      </w:tr>
    </w:tbl>
    <w:p w14:paraId="24C71723" w14:textId="77777777" w:rsidR="00EB6349" w:rsidRPr="00AE6342" w:rsidRDefault="00EB6349" w:rsidP="00AE6342">
      <w:pPr>
        <w:spacing w:line="480" w:lineRule="auto"/>
        <w:ind w:left="851" w:firstLine="589"/>
        <w:rPr>
          <w:rFonts w:ascii="Times New Roman" w:hAnsi="Times New Roman" w:cs="Times New Roman"/>
          <w:sz w:val="22"/>
          <w:szCs w:val="22"/>
        </w:rPr>
      </w:pPr>
      <w:r>
        <w:rPr>
          <w:rFonts w:ascii="Times New Roman" w:hAnsi="Times New Roman" w:cs="Times New Roman"/>
          <w:sz w:val="22"/>
          <w:szCs w:val="22"/>
        </w:rPr>
        <w:t>Sumber: Data primer yang diolah,2021</w:t>
      </w:r>
    </w:p>
    <w:p w14:paraId="59E30F04" w14:textId="77777777" w:rsidR="00D312D0" w:rsidRDefault="00D312D0">
      <w:pPr>
        <w:spacing w:after="160" w:line="259" w:lineRule="auto"/>
        <w:rPr>
          <w:rFonts w:ascii="Times New Roman" w:hAnsi="Times New Roman" w:cs="Times New Roman"/>
          <w:spacing w:val="-1"/>
          <w:sz w:val="24"/>
        </w:rPr>
      </w:pPr>
      <w:r>
        <w:rPr>
          <w:rFonts w:ascii="Times New Roman" w:hAnsi="Times New Roman" w:cs="Times New Roman"/>
          <w:spacing w:val="-1"/>
          <w:sz w:val="24"/>
        </w:rPr>
        <w:br w:type="page"/>
      </w:r>
    </w:p>
    <w:p w14:paraId="04CF53B7" w14:textId="5DEFF6FC" w:rsidR="00EB6349" w:rsidRPr="0089531D" w:rsidRDefault="00EB6349" w:rsidP="005A1AFC">
      <w:pPr>
        <w:spacing w:line="480" w:lineRule="auto"/>
        <w:ind w:left="782" w:firstLine="658"/>
        <w:jc w:val="both"/>
        <w:rPr>
          <w:rFonts w:ascii="Times New Roman" w:hAnsi="Times New Roman" w:cs="Times New Roman"/>
          <w:sz w:val="32"/>
          <w:szCs w:val="24"/>
        </w:rPr>
      </w:pPr>
      <w:r w:rsidRPr="0089531D">
        <w:rPr>
          <w:rFonts w:ascii="Times New Roman" w:hAnsi="Times New Roman" w:cs="Times New Roman"/>
          <w:spacing w:val="-1"/>
          <w:sz w:val="24"/>
        </w:rPr>
        <w:lastRenderedPageBreak/>
        <w:t>Adapun</w:t>
      </w:r>
      <w:r w:rsidRPr="0089531D">
        <w:rPr>
          <w:rFonts w:ascii="Times New Roman" w:hAnsi="Times New Roman" w:cs="Times New Roman"/>
          <w:spacing w:val="-14"/>
          <w:sz w:val="24"/>
        </w:rPr>
        <w:t xml:space="preserve"> </w:t>
      </w:r>
      <w:r w:rsidRPr="0089531D">
        <w:rPr>
          <w:rFonts w:ascii="Times New Roman" w:hAnsi="Times New Roman" w:cs="Times New Roman"/>
          <w:spacing w:val="-1"/>
          <w:sz w:val="24"/>
        </w:rPr>
        <w:t>perhitungannya</w:t>
      </w:r>
      <w:r w:rsidRPr="0089531D">
        <w:rPr>
          <w:rFonts w:ascii="Times New Roman" w:hAnsi="Times New Roman" w:cs="Times New Roman"/>
          <w:spacing w:val="-13"/>
          <w:sz w:val="24"/>
        </w:rPr>
        <w:t xml:space="preserve"> </w:t>
      </w:r>
      <w:r w:rsidRPr="0089531D">
        <w:rPr>
          <w:rFonts w:ascii="Times New Roman" w:hAnsi="Times New Roman" w:cs="Times New Roman"/>
          <w:spacing w:val="-1"/>
          <w:sz w:val="24"/>
        </w:rPr>
        <w:t>adalah</w:t>
      </w:r>
      <w:r w:rsidRPr="0089531D">
        <w:rPr>
          <w:rFonts w:ascii="Times New Roman" w:hAnsi="Times New Roman" w:cs="Times New Roman"/>
          <w:spacing w:val="-12"/>
          <w:sz w:val="24"/>
        </w:rPr>
        <w:t xml:space="preserve"> </w:t>
      </w:r>
      <w:r w:rsidRPr="0089531D">
        <w:rPr>
          <w:rFonts w:ascii="Times New Roman" w:hAnsi="Times New Roman" w:cs="Times New Roman"/>
          <w:spacing w:val="-1"/>
          <w:sz w:val="24"/>
        </w:rPr>
        <w:t>sebagai</w:t>
      </w:r>
      <w:r w:rsidRPr="0089531D">
        <w:rPr>
          <w:rFonts w:ascii="Times New Roman" w:hAnsi="Times New Roman" w:cs="Times New Roman"/>
          <w:spacing w:val="-13"/>
          <w:sz w:val="24"/>
        </w:rPr>
        <w:t xml:space="preserve"> </w:t>
      </w:r>
      <w:r w:rsidRPr="0089531D">
        <w:rPr>
          <w:rFonts w:ascii="Times New Roman" w:hAnsi="Times New Roman" w:cs="Times New Roman"/>
          <w:sz w:val="24"/>
        </w:rPr>
        <w:t>berikut:</w:t>
      </w:r>
    </w:p>
    <w:p w14:paraId="20CB3739" w14:textId="77777777" w:rsidR="00EB6349" w:rsidRPr="00F63929" w:rsidRDefault="00EB6349" w:rsidP="005A1AFC">
      <w:pPr>
        <w:numPr>
          <w:ilvl w:val="0"/>
          <w:numId w:val="82"/>
        </w:numPr>
        <w:spacing w:line="480" w:lineRule="auto"/>
        <w:ind w:left="1151" w:hanging="357"/>
        <w:jc w:val="both"/>
        <w:rPr>
          <w:rFonts w:ascii="Times New Roman" w:eastAsia="Times New Roman" w:hAnsi="Times New Roman" w:cs="Times New Roman"/>
          <w:color w:val="000000" w:themeColor="text1"/>
          <w:sz w:val="24"/>
          <w:szCs w:val="24"/>
        </w:rPr>
      </w:pPr>
      <w:r>
        <w:rPr>
          <w:rFonts w:ascii="Times New Roman" w:hAnsi="Times New Roman" w:cs="Times New Roman"/>
          <w:sz w:val="24"/>
        </w:rPr>
        <w:t>Uji pengaruh insentif</w:t>
      </w:r>
      <w:r w:rsidRPr="00F63929">
        <w:rPr>
          <w:rFonts w:ascii="Times New Roman" w:hAnsi="Times New Roman" w:cs="Times New Roman"/>
          <w:sz w:val="24"/>
        </w:rPr>
        <w:t xml:space="preserve"> (X</w:t>
      </w:r>
      <w:r w:rsidRPr="00F63929">
        <w:rPr>
          <w:rFonts w:ascii="Times New Roman" w:hAnsi="Times New Roman" w:cs="Times New Roman"/>
          <w:sz w:val="24"/>
          <w:vertAlign w:val="subscript"/>
        </w:rPr>
        <w:t>1</w:t>
      </w:r>
      <w:r>
        <w:rPr>
          <w:rFonts w:ascii="Times New Roman" w:hAnsi="Times New Roman" w:cs="Times New Roman"/>
          <w:sz w:val="24"/>
        </w:rPr>
        <w:t>) terhadap kinerja k</w:t>
      </w:r>
      <w:r w:rsidRPr="00F63929">
        <w:rPr>
          <w:rFonts w:ascii="Times New Roman" w:hAnsi="Times New Roman" w:cs="Times New Roman"/>
          <w:sz w:val="24"/>
        </w:rPr>
        <w:t>aryawan (Y) dengan langkah-langkah pengujian sebagai berikut:</w:t>
      </w:r>
    </w:p>
    <w:p w14:paraId="2F1251D6" w14:textId="77777777" w:rsidR="005A1AFC" w:rsidRDefault="00EB6349" w:rsidP="005A1AFC">
      <w:pPr>
        <w:numPr>
          <w:ilvl w:val="0"/>
          <w:numId w:val="83"/>
        </w:numPr>
        <w:spacing w:line="480" w:lineRule="auto"/>
        <w:ind w:left="1508" w:hanging="35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enentukan Ho dan Ha</w:t>
      </w:r>
    </w:p>
    <w:p w14:paraId="6CDA4732" w14:textId="77777777" w:rsidR="005A1AFC" w:rsidRDefault="00EB6349" w:rsidP="005A1AFC">
      <w:pPr>
        <w:spacing w:line="480" w:lineRule="auto"/>
        <w:ind w:left="1508"/>
        <w:jc w:val="both"/>
        <w:rPr>
          <w:rFonts w:ascii="Times New Roman" w:eastAsia="Times New Roman" w:hAnsi="Times New Roman" w:cs="Times New Roman"/>
          <w:color w:val="000000" w:themeColor="text1"/>
          <w:sz w:val="24"/>
          <w:szCs w:val="24"/>
        </w:rPr>
      </w:pPr>
      <w:r w:rsidRPr="005A1AFC">
        <w:rPr>
          <w:rFonts w:ascii="Times New Roman" w:hAnsi="Times New Roman" w:cs="Times New Roman"/>
          <w:sz w:val="24"/>
          <w:szCs w:val="24"/>
        </w:rPr>
        <w:t>Ho : β</w:t>
      </w:r>
      <w:r w:rsidRPr="005A1AFC">
        <w:rPr>
          <w:rFonts w:ascii="Times New Roman" w:hAnsi="Times New Roman" w:cs="Times New Roman"/>
          <w:sz w:val="24"/>
          <w:szCs w:val="24"/>
          <w:vertAlign w:val="subscript"/>
        </w:rPr>
        <w:t>1</w:t>
      </w:r>
      <w:r w:rsidRPr="005A1AFC">
        <w:rPr>
          <w:rFonts w:ascii="Times New Roman" w:hAnsi="Times New Roman" w:cs="Times New Roman"/>
          <w:sz w:val="24"/>
          <w:szCs w:val="24"/>
        </w:rPr>
        <w:t xml:space="preserve"> = 0, artinya tidak ada pengaruh yang signifikan  antara insentif (X</w:t>
      </w:r>
      <w:r w:rsidRPr="005A1AFC">
        <w:rPr>
          <w:rFonts w:ascii="Times New Roman" w:hAnsi="Times New Roman" w:cs="Times New Roman"/>
          <w:sz w:val="24"/>
          <w:szCs w:val="24"/>
          <w:vertAlign w:val="subscript"/>
        </w:rPr>
        <w:t>1</w:t>
      </w:r>
      <w:r w:rsidRPr="005A1AFC">
        <w:rPr>
          <w:rFonts w:ascii="Times New Roman" w:hAnsi="Times New Roman" w:cs="Times New Roman"/>
          <w:sz w:val="24"/>
          <w:szCs w:val="24"/>
        </w:rPr>
        <w:t>) terhadap kinerja karyawan (Y)</w:t>
      </w:r>
      <w:r w:rsidR="000D42B1" w:rsidRPr="005A1AFC">
        <w:rPr>
          <w:rFonts w:ascii="Times New Roman" w:hAnsi="Times New Roman" w:cs="Times New Roman"/>
          <w:sz w:val="24"/>
          <w:szCs w:val="24"/>
        </w:rPr>
        <w:t>.</w:t>
      </w:r>
    </w:p>
    <w:p w14:paraId="0CEA3BCF" w14:textId="77777777" w:rsidR="00EB6349" w:rsidRPr="00307424" w:rsidRDefault="00EB6349" w:rsidP="005A1AFC">
      <w:pPr>
        <w:spacing w:line="480" w:lineRule="auto"/>
        <w:ind w:left="1508"/>
        <w:jc w:val="both"/>
        <w:rPr>
          <w:rFonts w:ascii="Times New Roman" w:eastAsia="Times New Roman" w:hAnsi="Times New Roman" w:cs="Times New Roman"/>
          <w:color w:val="000000" w:themeColor="text1"/>
          <w:sz w:val="24"/>
          <w:szCs w:val="24"/>
        </w:rPr>
      </w:pPr>
      <w:r w:rsidRPr="00307424">
        <w:rPr>
          <w:rFonts w:ascii="Times New Roman" w:hAnsi="Times New Roman" w:cs="Times New Roman"/>
          <w:sz w:val="24"/>
          <w:szCs w:val="24"/>
        </w:rPr>
        <w:t>Ha : β</w:t>
      </w:r>
      <w:r w:rsidRPr="00307424">
        <w:rPr>
          <w:rFonts w:ascii="Times New Roman" w:hAnsi="Times New Roman" w:cs="Times New Roman"/>
          <w:sz w:val="24"/>
          <w:szCs w:val="24"/>
          <w:vertAlign w:val="subscript"/>
        </w:rPr>
        <w:t>1</w:t>
      </w:r>
      <w:r w:rsidRPr="00307424">
        <w:rPr>
          <w:rFonts w:ascii="Times New Roman" w:hAnsi="Times New Roman" w:cs="Times New Roman"/>
          <w:sz w:val="24"/>
          <w:szCs w:val="24"/>
        </w:rPr>
        <w:t xml:space="preserve"> ≠ 0, artinya terdapat pengaruh yang signifikan antara insentif</w:t>
      </w:r>
      <w:r>
        <w:rPr>
          <w:rFonts w:ascii="Times New Roman" w:hAnsi="Times New Roman" w:cs="Times New Roman"/>
          <w:sz w:val="24"/>
          <w:szCs w:val="24"/>
        </w:rPr>
        <w:t xml:space="preserve"> (X</w:t>
      </w:r>
      <w:r w:rsidRPr="00307424">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006A3A29">
        <w:rPr>
          <w:rFonts w:ascii="Times New Roman" w:hAnsi="Times New Roman" w:cs="Times New Roman"/>
          <w:sz w:val="24"/>
          <w:szCs w:val="24"/>
        </w:rPr>
        <w:t>terhadap kinerja karyawan</w:t>
      </w:r>
      <w:r>
        <w:rPr>
          <w:rFonts w:ascii="Times New Roman" w:hAnsi="Times New Roman" w:cs="Times New Roman"/>
          <w:sz w:val="24"/>
          <w:szCs w:val="24"/>
        </w:rPr>
        <w:t xml:space="preserve"> (Y).</w:t>
      </w:r>
    </w:p>
    <w:p w14:paraId="11052462" w14:textId="77777777" w:rsidR="005A1AFC" w:rsidRDefault="00EB6349" w:rsidP="005A1AFC">
      <w:pPr>
        <w:widowControl w:val="0"/>
        <w:numPr>
          <w:ilvl w:val="0"/>
          <w:numId w:val="83"/>
        </w:numPr>
        <w:autoSpaceDE w:val="0"/>
        <w:autoSpaceDN w:val="0"/>
        <w:adjustRightInd w:val="0"/>
        <w:spacing w:line="480" w:lineRule="auto"/>
        <w:ind w:left="1508" w:hanging="357"/>
        <w:jc w:val="both"/>
        <w:rPr>
          <w:rFonts w:ascii="Times New Roman" w:hAnsi="Times New Roman" w:cs="Times New Roman"/>
          <w:sz w:val="24"/>
          <w:szCs w:val="24"/>
        </w:rPr>
      </w:pPr>
      <w:r w:rsidRPr="001D29AF">
        <w:rPr>
          <w:rFonts w:ascii="Times New Roman" w:hAnsi="Times New Roman" w:cs="Times New Roman"/>
          <w:sz w:val="24"/>
          <w:szCs w:val="24"/>
        </w:rPr>
        <w:t xml:space="preserve">Tingkat </w:t>
      </w:r>
      <w:r w:rsidRPr="001D29AF">
        <w:rPr>
          <w:rFonts w:ascii="Times New Roman" w:hAnsi="Times New Roman" w:cs="Times New Roman"/>
          <w:i/>
          <w:sz w:val="24"/>
          <w:szCs w:val="24"/>
        </w:rPr>
        <w:t>Level of signifikan</w:t>
      </w:r>
      <w:r w:rsidRPr="001D29AF">
        <w:rPr>
          <w:rFonts w:ascii="Times New Roman" w:hAnsi="Times New Roman" w:cs="Times New Roman"/>
          <w:sz w:val="24"/>
          <w:szCs w:val="24"/>
        </w:rPr>
        <w:t xml:space="preserve"> (α) = 0,05</w:t>
      </w:r>
    </w:p>
    <w:p w14:paraId="0D516F37" w14:textId="77777777" w:rsidR="005A1AFC" w:rsidRDefault="00EB6349" w:rsidP="005A1AFC">
      <w:pPr>
        <w:widowControl w:val="0"/>
        <w:autoSpaceDE w:val="0"/>
        <w:autoSpaceDN w:val="0"/>
        <w:adjustRightInd w:val="0"/>
        <w:spacing w:line="480" w:lineRule="auto"/>
        <w:ind w:left="1508"/>
        <w:jc w:val="both"/>
        <w:rPr>
          <w:rFonts w:ascii="Times New Roman" w:hAnsi="Times New Roman" w:cs="Times New Roman"/>
          <w:sz w:val="24"/>
          <w:szCs w:val="24"/>
        </w:rPr>
      </w:pPr>
      <w:r w:rsidRPr="005A1AFC">
        <w:rPr>
          <w:rFonts w:ascii="Times New Roman" w:hAnsi="Times New Roman" w:cs="Times New Roman"/>
          <w:sz w:val="24"/>
          <w:szCs w:val="24"/>
        </w:rPr>
        <w:t>t</w:t>
      </w:r>
      <w:r w:rsidRPr="005A1AFC">
        <w:rPr>
          <w:rFonts w:ascii="Times New Roman" w:hAnsi="Times New Roman" w:cs="Times New Roman"/>
          <w:sz w:val="24"/>
          <w:szCs w:val="24"/>
          <w:vertAlign w:val="subscript"/>
        </w:rPr>
        <w:t>tabel</w:t>
      </w:r>
      <w:r w:rsidRPr="005A1AFC">
        <w:rPr>
          <w:rFonts w:ascii="Times New Roman" w:hAnsi="Times New Roman" w:cs="Times New Roman"/>
          <w:sz w:val="24"/>
          <w:szCs w:val="24"/>
        </w:rPr>
        <w:tab/>
        <w:t>= α/2; (n-k-1)</w:t>
      </w:r>
    </w:p>
    <w:p w14:paraId="08243985" w14:textId="77777777" w:rsidR="005A1AFC" w:rsidRDefault="00EB6349" w:rsidP="005A1AFC">
      <w:pPr>
        <w:widowControl w:val="0"/>
        <w:autoSpaceDE w:val="0"/>
        <w:autoSpaceDN w:val="0"/>
        <w:adjustRightInd w:val="0"/>
        <w:spacing w:line="480" w:lineRule="auto"/>
        <w:ind w:left="1610" w:firstLine="550"/>
        <w:jc w:val="both"/>
        <w:rPr>
          <w:rFonts w:ascii="Times New Roman" w:hAnsi="Times New Roman" w:cs="Times New Roman"/>
          <w:sz w:val="24"/>
          <w:szCs w:val="24"/>
        </w:rPr>
      </w:pPr>
      <w:r>
        <w:rPr>
          <w:rFonts w:ascii="Times New Roman" w:hAnsi="Times New Roman" w:cs="Times New Roman"/>
          <w:sz w:val="24"/>
          <w:szCs w:val="24"/>
        </w:rPr>
        <w:t>= 0,025; (76-3-1)</w:t>
      </w:r>
    </w:p>
    <w:p w14:paraId="70BF610E" w14:textId="77777777" w:rsidR="005A1AFC" w:rsidRDefault="00EB6349" w:rsidP="005A1AFC">
      <w:pPr>
        <w:widowControl w:val="0"/>
        <w:autoSpaceDE w:val="0"/>
        <w:autoSpaceDN w:val="0"/>
        <w:adjustRightInd w:val="0"/>
        <w:spacing w:line="480" w:lineRule="auto"/>
        <w:ind w:left="1610" w:firstLine="550"/>
        <w:jc w:val="both"/>
        <w:rPr>
          <w:rFonts w:ascii="Times New Roman" w:hAnsi="Times New Roman" w:cs="Times New Roman"/>
          <w:sz w:val="24"/>
          <w:szCs w:val="24"/>
        </w:rPr>
      </w:pPr>
      <w:r>
        <w:rPr>
          <w:rFonts w:ascii="Times New Roman" w:hAnsi="Times New Roman" w:cs="Times New Roman"/>
          <w:sz w:val="24"/>
          <w:szCs w:val="24"/>
        </w:rPr>
        <w:t>= 0,025; 72</w:t>
      </w:r>
    </w:p>
    <w:p w14:paraId="78FB49B2" w14:textId="77777777" w:rsidR="00EB6349" w:rsidRDefault="00EB6349" w:rsidP="005A1AFC">
      <w:pPr>
        <w:widowControl w:val="0"/>
        <w:autoSpaceDE w:val="0"/>
        <w:autoSpaceDN w:val="0"/>
        <w:adjustRightInd w:val="0"/>
        <w:spacing w:line="480" w:lineRule="auto"/>
        <w:ind w:left="1610" w:firstLine="550"/>
        <w:jc w:val="both"/>
        <w:rPr>
          <w:rFonts w:ascii="Times New Roman" w:hAnsi="Times New Roman" w:cs="Times New Roman"/>
          <w:sz w:val="24"/>
          <w:szCs w:val="24"/>
        </w:rPr>
      </w:pPr>
      <w:r w:rsidRPr="00307424">
        <w:rPr>
          <w:rFonts w:ascii="Times New Roman" w:hAnsi="Times New Roman" w:cs="Times New Roman"/>
          <w:sz w:val="24"/>
          <w:szCs w:val="24"/>
        </w:rPr>
        <w:t>= 1,993</w:t>
      </w:r>
    </w:p>
    <w:p w14:paraId="5B473C5B" w14:textId="77777777" w:rsidR="00EB6349" w:rsidRPr="00F106C5" w:rsidRDefault="00EB6349" w:rsidP="005A1AFC">
      <w:pPr>
        <w:numPr>
          <w:ilvl w:val="0"/>
          <w:numId w:val="83"/>
        </w:numPr>
        <w:spacing w:line="480" w:lineRule="auto"/>
        <w:ind w:left="1508" w:hanging="357"/>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Kriteria pengujian</w:t>
      </w:r>
    </w:p>
    <w:p w14:paraId="56E3514A" w14:textId="77777777" w:rsidR="00F106C5" w:rsidRPr="00593461" w:rsidRDefault="00F106C5" w:rsidP="00F106C5">
      <w:pPr>
        <w:spacing w:line="480" w:lineRule="auto"/>
        <w:ind w:left="1508"/>
        <w:jc w:val="both"/>
        <w:rPr>
          <w:rFonts w:ascii="Times New Roman" w:eastAsia="Times New Roman" w:hAnsi="Times New Roman" w:cs="Times New Roman"/>
          <w:color w:val="000000" w:themeColor="text1"/>
          <w:sz w:val="24"/>
          <w:szCs w:val="24"/>
        </w:rPr>
      </w:pPr>
      <w:r>
        <w:rPr>
          <w:rFonts w:ascii="Times New Roman" w:hAnsi="Times New Roman" w:cs="Times New Roman"/>
          <w:noProof/>
          <w:sz w:val="24"/>
          <w:szCs w:val="24"/>
        </w:rPr>
        <mc:AlternateContent>
          <mc:Choice Requires="wpg">
            <w:drawing>
              <wp:inline distT="0" distB="0" distL="0" distR="0" wp14:anchorId="7EE7B4ED" wp14:editId="1A14D712">
                <wp:extent cx="3744000" cy="1116000"/>
                <wp:effectExtent l="0" t="0" r="8890" b="8255"/>
                <wp:docPr id="79" name="Group 79"/>
                <wp:cNvGraphicFramePr/>
                <a:graphic xmlns:a="http://schemas.openxmlformats.org/drawingml/2006/main">
                  <a:graphicData uri="http://schemas.microsoft.com/office/word/2010/wordprocessingGroup">
                    <wpg:wgp>
                      <wpg:cNvGrpSpPr/>
                      <wpg:grpSpPr>
                        <a:xfrm>
                          <a:off x="0" y="0"/>
                          <a:ext cx="3744000" cy="1116000"/>
                          <a:chOff x="0" y="0"/>
                          <a:chExt cx="4027170" cy="1453515"/>
                        </a:xfrm>
                      </wpg:grpSpPr>
                      <wpg:grpSp>
                        <wpg:cNvPr id="1037" name="Group 1037"/>
                        <wpg:cNvGrpSpPr>
                          <a:grpSpLocks noMove="1" noResize="1"/>
                        </wpg:cNvGrpSpPr>
                        <wpg:grpSpPr bwMode="auto">
                          <a:xfrm>
                            <a:off x="0" y="0"/>
                            <a:ext cx="3863340" cy="1452245"/>
                            <a:chOff x="189" y="0"/>
                            <a:chExt cx="6084" cy="2287"/>
                          </a:xfrm>
                        </wpg:grpSpPr>
                        <wps:wsp>
                          <wps:cNvPr id="1038" name="1071"/>
                          <wps:cNvCnPr/>
                          <wps:spPr bwMode="auto">
                            <a:xfrm>
                              <a:off x="671" y="1774"/>
                              <a:ext cx="5419" cy="0"/>
                            </a:xfrm>
                            <a:prstGeom prst="line">
                              <a:avLst/>
                            </a:prstGeom>
                            <a:noFill/>
                            <a:ln w="14097">
                              <a:solidFill>
                                <a:srgbClr val="000000"/>
                              </a:solidFill>
                              <a:round/>
                              <a:headEnd/>
                              <a:tailEnd/>
                            </a:ln>
                            <a:extLst>
                              <a:ext uri="{909E8E84-426E-40DD-AFC4-6F175D3DCCD1}">
                                <a14:hiddenFill xmlns:a14="http://schemas.microsoft.com/office/drawing/2010/main">
                                  <a:noFill/>
                                </a14:hiddenFill>
                              </a:ext>
                            </a:extLst>
                          </wps:spPr>
                          <wps:bodyPr/>
                        </wps:wsp>
                        <wps:wsp>
                          <wps:cNvPr id="1039" name="1072"/>
                          <wps:cNvCnPr/>
                          <wps:spPr bwMode="auto">
                            <a:xfrm>
                              <a:off x="467" y="1758"/>
                              <a:ext cx="0" cy="33"/>
                            </a:xfrm>
                            <a:prstGeom prst="line">
                              <a:avLst/>
                            </a:prstGeom>
                            <a:noFill/>
                            <a:ln w="14097">
                              <a:solidFill>
                                <a:srgbClr val="000000"/>
                              </a:solidFill>
                              <a:round/>
                              <a:headEnd/>
                              <a:tailEnd/>
                            </a:ln>
                            <a:extLst>
                              <a:ext uri="{909E8E84-426E-40DD-AFC4-6F175D3DCCD1}">
                                <a14:hiddenFill xmlns:a14="http://schemas.microsoft.com/office/drawing/2010/main">
                                  <a:noFill/>
                                </a14:hiddenFill>
                              </a:ext>
                            </a:extLst>
                          </wps:spPr>
                          <wps:bodyPr/>
                        </wps:wsp>
                        <wps:wsp>
                          <wps:cNvPr id="1040" name="1073"/>
                          <wps:cNvSpPr>
                            <a:spLocks/>
                          </wps:cNvSpPr>
                          <wps:spPr bwMode="auto">
                            <a:xfrm>
                              <a:off x="482" y="38"/>
                              <a:ext cx="5337" cy="1458"/>
                            </a:xfrm>
                            <a:custGeom>
                              <a:avLst/>
                              <a:gdLst>
                                <a:gd name="T0" fmla="*/ 5 w 5337"/>
                                <a:gd name="T1" fmla="*/ 1490 h 1458"/>
                                <a:gd name="T2" fmla="*/ 41 w 5337"/>
                                <a:gd name="T3" fmla="*/ 1486 h 1458"/>
                                <a:gd name="T4" fmla="*/ 195 w 5337"/>
                                <a:gd name="T5" fmla="*/ 1440 h 1458"/>
                                <a:gd name="T6" fmla="*/ 308 w 5337"/>
                                <a:gd name="T7" fmla="*/ 1413 h 1458"/>
                                <a:gd name="T8" fmla="*/ 445 w 5337"/>
                                <a:gd name="T9" fmla="*/ 1382 h 1458"/>
                                <a:gd name="T10" fmla="*/ 601 w 5337"/>
                                <a:gd name="T11" fmla="*/ 1344 h 1458"/>
                                <a:gd name="T12" fmla="*/ 770 w 5337"/>
                                <a:gd name="T13" fmla="*/ 1296 h 1458"/>
                                <a:gd name="T14" fmla="*/ 949 w 5337"/>
                                <a:gd name="T15" fmla="*/ 1233 h 1458"/>
                                <a:gd name="T16" fmla="*/ 1133 w 5337"/>
                                <a:gd name="T17" fmla="*/ 1153 h 1458"/>
                                <a:gd name="T18" fmla="*/ 1277 w 5337"/>
                                <a:gd name="T19" fmla="*/ 1074 h 1458"/>
                                <a:gd name="T20" fmla="*/ 1385 w 5337"/>
                                <a:gd name="T21" fmla="*/ 997 h 1458"/>
                                <a:gd name="T22" fmla="*/ 1497 w 5337"/>
                                <a:gd name="T23" fmla="*/ 903 h 1458"/>
                                <a:gd name="T24" fmla="*/ 1613 w 5337"/>
                                <a:gd name="T25" fmla="*/ 798 h 1458"/>
                                <a:gd name="T26" fmla="*/ 1731 w 5337"/>
                                <a:gd name="T27" fmla="*/ 685 h 1458"/>
                                <a:gd name="T28" fmla="*/ 1853 w 5337"/>
                                <a:gd name="T29" fmla="*/ 569 h 1458"/>
                                <a:gd name="T30" fmla="*/ 1976 w 5337"/>
                                <a:gd name="T31" fmla="*/ 455 h 1458"/>
                                <a:gd name="T32" fmla="*/ 2101 w 5337"/>
                                <a:gd name="T33" fmla="*/ 346 h 1458"/>
                                <a:gd name="T34" fmla="*/ 2226 w 5337"/>
                                <a:gd name="T35" fmla="*/ 247 h 1458"/>
                                <a:gd name="T36" fmla="*/ 2352 w 5337"/>
                                <a:gd name="T37" fmla="*/ 162 h 1458"/>
                                <a:gd name="T38" fmla="*/ 2477 w 5337"/>
                                <a:gd name="T39" fmla="*/ 96 h 1458"/>
                                <a:gd name="T40" fmla="*/ 2601 w 5337"/>
                                <a:gd name="T41" fmla="*/ 53 h 1458"/>
                                <a:gd name="T42" fmla="*/ 2723 w 5337"/>
                                <a:gd name="T43" fmla="*/ 38 h 1458"/>
                                <a:gd name="T44" fmla="*/ 2846 w 5337"/>
                                <a:gd name="T45" fmla="*/ 53 h 1458"/>
                                <a:gd name="T46" fmla="*/ 2972 w 5337"/>
                                <a:gd name="T47" fmla="*/ 97 h 1458"/>
                                <a:gd name="T48" fmla="*/ 3100 w 5337"/>
                                <a:gd name="T49" fmla="*/ 163 h 1458"/>
                                <a:gd name="T50" fmla="*/ 3229 w 5337"/>
                                <a:gd name="T51" fmla="*/ 248 h 1458"/>
                                <a:gd name="T52" fmla="*/ 3358 w 5337"/>
                                <a:gd name="T53" fmla="*/ 348 h 1458"/>
                                <a:gd name="T54" fmla="*/ 3486 w 5337"/>
                                <a:gd name="T55" fmla="*/ 458 h 1458"/>
                                <a:gd name="T56" fmla="*/ 3614 w 5337"/>
                                <a:gd name="T57" fmla="*/ 573 h 1458"/>
                                <a:gd name="T58" fmla="*/ 3740 w 5337"/>
                                <a:gd name="T59" fmla="*/ 689 h 1458"/>
                                <a:gd name="T60" fmla="*/ 3862 w 5337"/>
                                <a:gd name="T61" fmla="*/ 802 h 1458"/>
                                <a:gd name="T62" fmla="*/ 3982 w 5337"/>
                                <a:gd name="T63" fmla="*/ 907 h 1458"/>
                                <a:gd name="T64" fmla="*/ 4097 w 5337"/>
                                <a:gd name="T65" fmla="*/ 999 h 1458"/>
                                <a:gd name="T66" fmla="*/ 4208 w 5337"/>
                                <a:gd name="T67" fmla="*/ 1075 h 1458"/>
                                <a:gd name="T68" fmla="*/ 4354 w 5337"/>
                                <a:gd name="T69" fmla="*/ 1151 h 1458"/>
                                <a:gd name="T70" fmla="*/ 4541 w 5337"/>
                                <a:gd name="T71" fmla="*/ 1225 h 1458"/>
                                <a:gd name="T72" fmla="*/ 4723 w 5337"/>
                                <a:gd name="T73" fmla="*/ 1280 h 1458"/>
                                <a:gd name="T74" fmla="*/ 4895 w 5337"/>
                                <a:gd name="T75" fmla="*/ 1320 h 1458"/>
                                <a:gd name="T76" fmla="*/ 5051 w 5337"/>
                                <a:gd name="T77" fmla="*/ 1350 h 1458"/>
                                <a:gd name="T78" fmla="*/ 5186 w 5337"/>
                                <a:gd name="T79" fmla="*/ 1373 h 1458"/>
                                <a:gd name="T80" fmla="*/ 5295 w 5337"/>
                                <a:gd name="T81" fmla="*/ 1393 h 1458"/>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0" t="0" r="r" b="b"/>
                              <a:pathLst>
                                <a:path w="5337" h="1458">
                                  <a:moveTo>
                                    <a:pt x="33" y="1440"/>
                                  </a:moveTo>
                                  <a:lnTo>
                                    <a:pt x="5" y="1452"/>
                                  </a:lnTo>
                                  <a:lnTo>
                                    <a:pt x="0" y="1457"/>
                                  </a:lnTo>
                                  <a:lnTo>
                                    <a:pt x="41" y="1448"/>
                                  </a:lnTo>
                                  <a:lnTo>
                                    <a:pt x="148" y="1415"/>
                                  </a:lnTo>
                                  <a:lnTo>
                                    <a:pt x="195" y="1402"/>
                                  </a:lnTo>
                                  <a:lnTo>
                                    <a:pt x="248" y="1389"/>
                                  </a:lnTo>
                                  <a:lnTo>
                                    <a:pt x="308" y="1375"/>
                                  </a:lnTo>
                                  <a:lnTo>
                                    <a:pt x="374" y="1360"/>
                                  </a:lnTo>
                                  <a:lnTo>
                                    <a:pt x="445" y="1344"/>
                                  </a:lnTo>
                                  <a:lnTo>
                                    <a:pt x="521" y="1326"/>
                                  </a:lnTo>
                                  <a:lnTo>
                                    <a:pt x="601" y="1306"/>
                                  </a:lnTo>
                                  <a:lnTo>
                                    <a:pt x="684" y="1284"/>
                                  </a:lnTo>
                                  <a:lnTo>
                                    <a:pt x="770" y="1258"/>
                                  </a:lnTo>
                                  <a:lnTo>
                                    <a:pt x="859" y="1228"/>
                                  </a:lnTo>
                                  <a:lnTo>
                                    <a:pt x="949" y="1195"/>
                                  </a:lnTo>
                                  <a:lnTo>
                                    <a:pt x="1041" y="1157"/>
                                  </a:lnTo>
                                  <a:lnTo>
                                    <a:pt x="1133" y="1115"/>
                                  </a:lnTo>
                                  <a:lnTo>
                                    <a:pt x="1225" y="1067"/>
                                  </a:lnTo>
                                  <a:lnTo>
                                    <a:pt x="1277" y="1036"/>
                                  </a:lnTo>
                                  <a:lnTo>
                                    <a:pt x="1330" y="1000"/>
                                  </a:lnTo>
                                  <a:lnTo>
                                    <a:pt x="1385" y="959"/>
                                  </a:lnTo>
                                  <a:lnTo>
                                    <a:pt x="1440" y="914"/>
                                  </a:lnTo>
                                  <a:lnTo>
                                    <a:pt x="1497" y="865"/>
                                  </a:lnTo>
                                  <a:lnTo>
                                    <a:pt x="1554" y="814"/>
                                  </a:lnTo>
                                  <a:lnTo>
                                    <a:pt x="1613" y="760"/>
                                  </a:lnTo>
                                  <a:lnTo>
                                    <a:pt x="1672" y="704"/>
                                  </a:lnTo>
                                  <a:lnTo>
                                    <a:pt x="1731" y="647"/>
                                  </a:lnTo>
                                  <a:lnTo>
                                    <a:pt x="1792" y="589"/>
                                  </a:lnTo>
                                  <a:lnTo>
                                    <a:pt x="1853" y="531"/>
                                  </a:lnTo>
                                  <a:lnTo>
                                    <a:pt x="1914" y="474"/>
                                  </a:lnTo>
                                  <a:lnTo>
                                    <a:pt x="1976" y="417"/>
                                  </a:lnTo>
                                  <a:lnTo>
                                    <a:pt x="2038" y="361"/>
                                  </a:lnTo>
                                  <a:lnTo>
                                    <a:pt x="2101" y="308"/>
                                  </a:lnTo>
                                  <a:lnTo>
                                    <a:pt x="2163" y="257"/>
                                  </a:lnTo>
                                  <a:lnTo>
                                    <a:pt x="2226" y="209"/>
                                  </a:lnTo>
                                  <a:lnTo>
                                    <a:pt x="2289" y="164"/>
                                  </a:lnTo>
                                  <a:lnTo>
                                    <a:pt x="2352" y="124"/>
                                  </a:lnTo>
                                  <a:lnTo>
                                    <a:pt x="2414" y="88"/>
                                  </a:lnTo>
                                  <a:lnTo>
                                    <a:pt x="2477" y="58"/>
                                  </a:lnTo>
                                  <a:lnTo>
                                    <a:pt x="2539" y="33"/>
                                  </a:lnTo>
                                  <a:lnTo>
                                    <a:pt x="2601" y="15"/>
                                  </a:lnTo>
                                  <a:lnTo>
                                    <a:pt x="2662" y="4"/>
                                  </a:lnTo>
                                  <a:lnTo>
                                    <a:pt x="2723" y="0"/>
                                  </a:lnTo>
                                  <a:lnTo>
                                    <a:pt x="2785" y="4"/>
                                  </a:lnTo>
                                  <a:lnTo>
                                    <a:pt x="2846" y="15"/>
                                  </a:lnTo>
                                  <a:lnTo>
                                    <a:pt x="2909" y="34"/>
                                  </a:lnTo>
                                  <a:lnTo>
                                    <a:pt x="2972" y="59"/>
                                  </a:lnTo>
                                  <a:lnTo>
                                    <a:pt x="3036" y="89"/>
                                  </a:lnTo>
                                  <a:lnTo>
                                    <a:pt x="3100" y="125"/>
                                  </a:lnTo>
                                  <a:lnTo>
                                    <a:pt x="3164" y="166"/>
                                  </a:lnTo>
                                  <a:lnTo>
                                    <a:pt x="3229" y="210"/>
                                  </a:lnTo>
                                  <a:lnTo>
                                    <a:pt x="3293" y="259"/>
                                  </a:lnTo>
                                  <a:lnTo>
                                    <a:pt x="3358" y="310"/>
                                  </a:lnTo>
                                  <a:lnTo>
                                    <a:pt x="3422" y="364"/>
                                  </a:lnTo>
                                  <a:lnTo>
                                    <a:pt x="3486" y="420"/>
                                  </a:lnTo>
                                  <a:lnTo>
                                    <a:pt x="3550" y="477"/>
                                  </a:lnTo>
                                  <a:lnTo>
                                    <a:pt x="3614" y="535"/>
                                  </a:lnTo>
                                  <a:lnTo>
                                    <a:pt x="3677" y="593"/>
                                  </a:lnTo>
                                  <a:lnTo>
                                    <a:pt x="3740" y="651"/>
                                  </a:lnTo>
                                  <a:lnTo>
                                    <a:pt x="3801" y="708"/>
                                  </a:lnTo>
                                  <a:lnTo>
                                    <a:pt x="3862" y="764"/>
                                  </a:lnTo>
                                  <a:lnTo>
                                    <a:pt x="3923" y="818"/>
                                  </a:lnTo>
                                  <a:lnTo>
                                    <a:pt x="3982" y="869"/>
                                  </a:lnTo>
                                  <a:lnTo>
                                    <a:pt x="4040" y="917"/>
                                  </a:lnTo>
                                  <a:lnTo>
                                    <a:pt x="4097" y="961"/>
                                  </a:lnTo>
                                  <a:lnTo>
                                    <a:pt x="4153" y="1001"/>
                                  </a:lnTo>
                                  <a:lnTo>
                                    <a:pt x="4208" y="1037"/>
                                  </a:lnTo>
                                  <a:lnTo>
                                    <a:pt x="4261" y="1067"/>
                                  </a:lnTo>
                                  <a:lnTo>
                                    <a:pt x="4354" y="1113"/>
                                  </a:lnTo>
                                  <a:lnTo>
                                    <a:pt x="4448" y="1152"/>
                                  </a:lnTo>
                                  <a:lnTo>
                                    <a:pt x="4541" y="1187"/>
                                  </a:lnTo>
                                  <a:lnTo>
                                    <a:pt x="4633" y="1217"/>
                                  </a:lnTo>
                                  <a:lnTo>
                                    <a:pt x="4723" y="1242"/>
                                  </a:lnTo>
                                  <a:lnTo>
                                    <a:pt x="4811" y="1264"/>
                                  </a:lnTo>
                                  <a:lnTo>
                                    <a:pt x="4895" y="1282"/>
                                  </a:lnTo>
                                  <a:lnTo>
                                    <a:pt x="4975" y="1298"/>
                                  </a:lnTo>
                                  <a:lnTo>
                                    <a:pt x="5051" y="1312"/>
                                  </a:lnTo>
                                  <a:lnTo>
                                    <a:pt x="5122" y="1324"/>
                                  </a:lnTo>
                                  <a:lnTo>
                                    <a:pt x="5186" y="1335"/>
                                  </a:lnTo>
                                  <a:lnTo>
                                    <a:pt x="5244" y="1345"/>
                                  </a:lnTo>
                                  <a:lnTo>
                                    <a:pt x="5295" y="1355"/>
                                  </a:lnTo>
                                  <a:lnTo>
                                    <a:pt x="5337" y="1365"/>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1" name="1074"/>
                            <pic:cNvPicPr preferRelativeResize="0">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89" y="0"/>
                              <a:ext cx="1616"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42" name="1075"/>
                            <pic:cNvPicPr preferRelativeResize="0">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487" y="0"/>
                              <a:ext cx="1615"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43" name="1076"/>
                            <pic:cNvPicPr preferRelativeResize="0">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2474" y="638"/>
                              <a:ext cx="1616" cy="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44" name="1077"/>
                          <wps:cNvSpPr>
                            <a:spLocks noChangeArrowheads="1"/>
                          </wps:cNvSpPr>
                          <wps:spPr bwMode="auto">
                            <a:xfrm>
                              <a:off x="478" y="1374"/>
                              <a:ext cx="193" cy="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6" name="1078"/>
                          <wps:cNvSpPr>
                            <a:spLocks noChangeArrowheads="1"/>
                          </wps:cNvSpPr>
                          <wps:spPr bwMode="auto">
                            <a:xfrm>
                              <a:off x="5643" y="1293"/>
                              <a:ext cx="447" cy="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048" name="1079"/>
                            <pic:cNvPicPr preferRelativeResize="0">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4090" y="561"/>
                              <a:ext cx="2060" cy="1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0" name="1080"/>
                          <wps:cNvSpPr>
                            <a:spLocks/>
                          </wps:cNvSpPr>
                          <wps:spPr bwMode="auto">
                            <a:xfrm>
                              <a:off x="4090" y="561"/>
                              <a:ext cx="2060" cy="1204"/>
                            </a:xfrm>
                            <a:custGeom>
                              <a:avLst/>
                              <a:gdLst>
                                <a:gd name="T0" fmla="*/ 9 w 2060"/>
                                <a:gd name="T1" fmla="*/ 1765 h 1204"/>
                                <a:gd name="T2" fmla="*/ 2045 w 2060"/>
                                <a:gd name="T3" fmla="*/ 1344 h 1204"/>
                                <a:gd name="T4" fmla="*/ 2035 w 2060"/>
                                <a:gd name="T5" fmla="*/ 1343 h 1204"/>
                                <a:gd name="T6" fmla="*/ 2019 w 2060"/>
                                <a:gd name="T7" fmla="*/ 1336 h 1204"/>
                                <a:gd name="T8" fmla="*/ 1997 w 2060"/>
                                <a:gd name="T9" fmla="*/ 1340 h 1204"/>
                                <a:gd name="T10" fmla="*/ 1974 w 2060"/>
                                <a:gd name="T11" fmla="*/ 1338 h 1204"/>
                                <a:gd name="T12" fmla="*/ 1871 w 2060"/>
                                <a:gd name="T13" fmla="*/ 1335 h 1204"/>
                                <a:gd name="T14" fmla="*/ 1767 w 2060"/>
                                <a:gd name="T15" fmla="*/ 1336 h 1204"/>
                                <a:gd name="T16" fmla="*/ 1605 w 2060"/>
                                <a:gd name="T17" fmla="*/ 1308 h 1204"/>
                                <a:gd name="T18" fmla="*/ 1446 w 2060"/>
                                <a:gd name="T19" fmla="*/ 1277 h 1204"/>
                                <a:gd name="T20" fmla="*/ 1288 w 2060"/>
                                <a:gd name="T21" fmla="*/ 1240 h 1204"/>
                                <a:gd name="T22" fmla="*/ 1131 w 2060"/>
                                <a:gd name="T23" fmla="*/ 1196 h 1204"/>
                                <a:gd name="T24" fmla="*/ 1020 w 2060"/>
                                <a:gd name="T25" fmla="*/ 1160 h 1204"/>
                                <a:gd name="T26" fmla="*/ 954 w 2060"/>
                                <a:gd name="T27" fmla="*/ 1146 h 1204"/>
                                <a:gd name="T28" fmla="*/ 872 w 2060"/>
                                <a:gd name="T29" fmla="*/ 1099 h 1204"/>
                                <a:gd name="T30" fmla="*/ 752 w 2060"/>
                                <a:gd name="T31" fmla="*/ 1055 h 1204"/>
                                <a:gd name="T32" fmla="*/ 677 w 2060"/>
                                <a:gd name="T33" fmla="*/ 1028 h 1204"/>
                                <a:gd name="T34" fmla="*/ 643 w 2060"/>
                                <a:gd name="T35" fmla="*/ 1009 h 1204"/>
                                <a:gd name="T36" fmla="*/ 625 w 2060"/>
                                <a:gd name="T37" fmla="*/ 994 h 1204"/>
                                <a:gd name="T38" fmla="*/ 609 w 2060"/>
                                <a:gd name="T39" fmla="*/ 983 h 1204"/>
                                <a:gd name="T40" fmla="*/ 581 w 2060"/>
                                <a:gd name="T41" fmla="*/ 962 h 1204"/>
                                <a:gd name="T42" fmla="*/ 542 w 2060"/>
                                <a:gd name="T43" fmla="*/ 944 h 1204"/>
                                <a:gd name="T44" fmla="*/ 509 w 2060"/>
                                <a:gd name="T45" fmla="*/ 929 h 1204"/>
                                <a:gd name="T46" fmla="*/ 489 w 2060"/>
                                <a:gd name="T47" fmla="*/ 910 h 1204"/>
                                <a:gd name="T48" fmla="*/ 465 w 2060"/>
                                <a:gd name="T49" fmla="*/ 894 h 1204"/>
                                <a:gd name="T50" fmla="*/ 441 w 2060"/>
                                <a:gd name="T51" fmla="*/ 876 h 1204"/>
                                <a:gd name="T52" fmla="*/ 353 w 2060"/>
                                <a:gd name="T53" fmla="*/ 806 h 1204"/>
                                <a:gd name="T54" fmla="*/ 252 w 2060"/>
                                <a:gd name="T55" fmla="*/ 738 h 1204"/>
                                <a:gd name="T56" fmla="*/ 153 w 2060"/>
                                <a:gd name="T57" fmla="*/ 673 h 1204"/>
                                <a:gd name="T58" fmla="*/ 99 w 2060"/>
                                <a:gd name="T59" fmla="*/ 629 h 1204"/>
                                <a:gd name="T60" fmla="*/ 50 w 2060"/>
                                <a:gd name="T61" fmla="*/ 618 h 1204"/>
                                <a:gd name="T62" fmla="*/ 34 w 2060"/>
                                <a:gd name="T63" fmla="*/ 601 h 1204"/>
                                <a:gd name="T64" fmla="*/ 150 w 2060"/>
                                <a:gd name="T65" fmla="*/ 678 h 1204"/>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060" h="1204">
                                  <a:moveTo>
                                    <a:pt x="0" y="0"/>
                                  </a:moveTo>
                                  <a:lnTo>
                                    <a:pt x="9" y="1204"/>
                                  </a:lnTo>
                                  <a:lnTo>
                                    <a:pt x="2060" y="1204"/>
                                  </a:lnTo>
                                  <a:lnTo>
                                    <a:pt x="2045" y="783"/>
                                  </a:lnTo>
                                  <a:lnTo>
                                    <a:pt x="2039" y="788"/>
                                  </a:lnTo>
                                  <a:lnTo>
                                    <a:pt x="2035" y="782"/>
                                  </a:lnTo>
                                  <a:lnTo>
                                    <a:pt x="2029" y="775"/>
                                  </a:lnTo>
                                  <a:lnTo>
                                    <a:pt x="2019" y="775"/>
                                  </a:lnTo>
                                  <a:lnTo>
                                    <a:pt x="2007" y="778"/>
                                  </a:lnTo>
                                  <a:lnTo>
                                    <a:pt x="1997" y="779"/>
                                  </a:lnTo>
                                  <a:lnTo>
                                    <a:pt x="1986" y="778"/>
                                  </a:lnTo>
                                  <a:lnTo>
                                    <a:pt x="1974" y="777"/>
                                  </a:lnTo>
                                  <a:lnTo>
                                    <a:pt x="1924" y="776"/>
                                  </a:lnTo>
                                  <a:lnTo>
                                    <a:pt x="1871" y="774"/>
                                  </a:lnTo>
                                  <a:lnTo>
                                    <a:pt x="1818" y="773"/>
                                  </a:lnTo>
                                  <a:lnTo>
                                    <a:pt x="1767" y="775"/>
                                  </a:lnTo>
                                  <a:lnTo>
                                    <a:pt x="1686" y="761"/>
                                  </a:lnTo>
                                  <a:lnTo>
                                    <a:pt x="1605" y="747"/>
                                  </a:lnTo>
                                  <a:lnTo>
                                    <a:pt x="1526" y="732"/>
                                  </a:lnTo>
                                  <a:lnTo>
                                    <a:pt x="1446" y="716"/>
                                  </a:lnTo>
                                  <a:lnTo>
                                    <a:pt x="1367" y="698"/>
                                  </a:lnTo>
                                  <a:lnTo>
                                    <a:pt x="1288" y="679"/>
                                  </a:lnTo>
                                  <a:lnTo>
                                    <a:pt x="1210" y="658"/>
                                  </a:lnTo>
                                  <a:lnTo>
                                    <a:pt x="1131" y="635"/>
                                  </a:lnTo>
                                  <a:lnTo>
                                    <a:pt x="1053" y="609"/>
                                  </a:lnTo>
                                  <a:lnTo>
                                    <a:pt x="1020" y="599"/>
                                  </a:lnTo>
                                  <a:lnTo>
                                    <a:pt x="987" y="592"/>
                                  </a:lnTo>
                                  <a:lnTo>
                                    <a:pt x="954" y="585"/>
                                  </a:lnTo>
                                  <a:lnTo>
                                    <a:pt x="921" y="576"/>
                                  </a:lnTo>
                                  <a:lnTo>
                                    <a:pt x="872" y="538"/>
                                  </a:lnTo>
                                  <a:lnTo>
                                    <a:pt x="814" y="513"/>
                                  </a:lnTo>
                                  <a:lnTo>
                                    <a:pt x="752" y="494"/>
                                  </a:lnTo>
                                  <a:lnTo>
                                    <a:pt x="692" y="475"/>
                                  </a:lnTo>
                                  <a:lnTo>
                                    <a:pt x="677" y="467"/>
                                  </a:lnTo>
                                  <a:lnTo>
                                    <a:pt x="660" y="456"/>
                                  </a:lnTo>
                                  <a:lnTo>
                                    <a:pt x="643" y="448"/>
                                  </a:lnTo>
                                  <a:lnTo>
                                    <a:pt x="631" y="448"/>
                                  </a:lnTo>
                                  <a:lnTo>
                                    <a:pt x="625" y="433"/>
                                  </a:lnTo>
                                  <a:lnTo>
                                    <a:pt x="618" y="426"/>
                                  </a:lnTo>
                                  <a:lnTo>
                                    <a:pt x="609" y="422"/>
                                  </a:lnTo>
                                  <a:lnTo>
                                    <a:pt x="599" y="415"/>
                                  </a:lnTo>
                                  <a:lnTo>
                                    <a:pt x="581" y="401"/>
                                  </a:lnTo>
                                  <a:lnTo>
                                    <a:pt x="562" y="391"/>
                                  </a:lnTo>
                                  <a:lnTo>
                                    <a:pt x="542" y="383"/>
                                  </a:lnTo>
                                  <a:lnTo>
                                    <a:pt x="521" y="375"/>
                                  </a:lnTo>
                                  <a:lnTo>
                                    <a:pt x="509" y="368"/>
                                  </a:lnTo>
                                  <a:lnTo>
                                    <a:pt x="499" y="359"/>
                                  </a:lnTo>
                                  <a:lnTo>
                                    <a:pt x="489" y="349"/>
                                  </a:lnTo>
                                  <a:lnTo>
                                    <a:pt x="478" y="341"/>
                                  </a:lnTo>
                                  <a:lnTo>
                                    <a:pt x="465" y="333"/>
                                  </a:lnTo>
                                  <a:lnTo>
                                    <a:pt x="453" y="324"/>
                                  </a:lnTo>
                                  <a:lnTo>
                                    <a:pt x="441" y="315"/>
                                  </a:lnTo>
                                  <a:lnTo>
                                    <a:pt x="379" y="271"/>
                                  </a:lnTo>
                                  <a:lnTo>
                                    <a:pt x="353" y="245"/>
                                  </a:lnTo>
                                  <a:lnTo>
                                    <a:pt x="304" y="206"/>
                                  </a:lnTo>
                                  <a:lnTo>
                                    <a:pt x="252" y="177"/>
                                  </a:lnTo>
                                  <a:lnTo>
                                    <a:pt x="201" y="150"/>
                                  </a:lnTo>
                                  <a:lnTo>
                                    <a:pt x="153" y="112"/>
                                  </a:lnTo>
                                  <a:lnTo>
                                    <a:pt x="112" y="77"/>
                                  </a:lnTo>
                                  <a:lnTo>
                                    <a:pt x="99" y="68"/>
                                  </a:lnTo>
                                  <a:lnTo>
                                    <a:pt x="87" y="67"/>
                                  </a:lnTo>
                                  <a:lnTo>
                                    <a:pt x="50" y="57"/>
                                  </a:lnTo>
                                  <a:lnTo>
                                    <a:pt x="28" y="36"/>
                                  </a:lnTo>
                                  <a:lnTo>
                                    <a:pt x="34" y="40"/>
                                  </a:lnTo>
                                  <a:lnTo>
                                    <a:pt x="73" y="68"/>
                                  </a:lnTo>
                                  <a:lnTo>
                                    <a:pt x="150" y="117"/>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52" name="1081"/>
                            <pic:cNvPicPr preferRelativeResize="0">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313" y="570"/>
                              <a:ext cx="1980" cy="1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3" name="1082"/>
                          <wps:cNvSpPr>
                            <a:spLocks/>
                          </wps:cNvSpPr>
                          <wps:spPr bwMode="auto">
                            <a:xfrm>
                              <a:off x="313" y="581"/>
                              <a:ext cx="1980" cy="1210"/>
                            </a:xfrm>
                            <a:custGeom>
                              <a:avLst/>
                              <a:gdLst>
                                <a:gd name="T0" fmla="*/ 1985 w 1994"/>
                                <a:gd name="T1" fmla="*/ 1785 h 1204"/>
                                <a:gd name="T2" fmla="*/ 14 w 1994"/>
                                <a:gd name="T3" fmla="*/ 1364 h 1204"/>
                                <a:gd name="T4" fmla="*/ 24 w 1994"/>
                                <a:gd name="T5" fmla="*/ 1363 h 1204"/>
                                <a:gd name="T6" fmla="*/ 40 w 1994"/>
                                <a:gd name="T7" fmla="*/ 1356 h 1204"/>
                                <a:gd name="T8" fmla="*/ 61 w 1994"/>
                                <a:gd name="T9" fmla="*/ 1360 h 1204"/>
                                <a:gd name="T10" fmla="*/ 83 w 1994"/>
                                <a:gd name="T11" fmla="*/ 1358 h 1204"/>
                                <a:gd name="T12" fmla="*/ 183 w 1994"/>
                                <a:gd name="T13" fmla="*/ 1355 h 1204"/>
                                <a:gd name="T14" fmla="*/ 283 w 1994"/>
                                <a:gd name="T15" fmla="*/ 1356 h 1204"/>
                                <a:gd name="T16" fmla="*/ 440 w 1994"/>
                                <a:gd name="T17" fmla="*/ 1328 h 1204"/>
                                <a:gd name="T18" fmla="*/ 594 w 1994"/>
                                <a:gd name="T19" fmla="*/ 1297 h 1204"/>
                                <a:gd name="T20" fmla="*/ 747 w 1994"/>
                                <a:gd name="T21" fmla="*/ 1260 h 1204"/>
                                <a:gd name="T22" fmla="*/ 899 w 1994"/>
                                <a:gd name="T23" fmla="*/ 1216 h 1204"/>
                                <a:gd name="T24" fmla="*/ 1006 w 1994"/>
                                <a:gd name="T25" fmla="*/ 1180 h 1204"/>
                                <a:gd name="T26" fmla="*/ 1070 w 1994"/>
                                <a:gd name="T27" fmla="*/ 1166 h 1204"/>
                                <a:gd name="T28" fmla="*/ 1150 w 1994"/>
                                <a:gd name="T29" fmla="*/ 1119 h 1204"/>
                                <a:gd name="T30" fmla="*/ 1266 w 1994"/>
                                <a:gd name="T31" fmla="*/ 1075 h 1204"/>
                                <a:gd name="T32" fmla="*/ 1339 w 1994"/>
                                <a:gd name="T33" fmla="*/ 1048 h 1204"/>
                                <a:gd name="T34" fmla="*/ 1371 w 1994"/>
                                <a:gd name="T35" fmla="*/ 1029 h 1204"/>
                                <a:gd name="T36" fmla="*/ 1389 w 1994"/>
                                <a:gd name="T37" fmla="*/ 1014 h 1204"/>
                                <a:gd name="T38" fmla="*/ 1404 w 1994"/>
                                <a:gd name="T39" fmla="*/ 1003 h 1204"/>
                                <a:gd name="T40" fmla="*/ 1431 w 1994"/>
                                <a:gd name="T41" fmla="*/ 982 h 1204"/>
                                <a:gd name="T42" fmla="*/ 1469 w 1994"/>
                                <a:gd name="T43" fmla="*/ 964 h 1204"/>
                                <a:gd name="T44" fmla="*/ 1501 w 1994"/>
                                <a:gd name="T45" fmla="*/ 949 h 1204"/>
                                <a:gd name="T46" fmla="*/ 1521 w 1994"/>
                                <a:gd name="T47" fmla="*/ 930 h 1204"/>
                                <a:gd name="T48" fmla="*/ 1544 w 1994"/>
                                <a:gd name="T49" fmla="*/ 914 h 1204"/>
                                <a:gd name="T50" fmla="*/ 1567 w 1994"/>
                                <a:gd name="T51" fmla="*/ 896 h 1204"/>
                                <a:gd name="T52" fmla="*/ 1652 w 1994"/>
                                <a:gd name="T53" fmla="*/ 826 h 1204"/>
                                <a:gd name="T54" fmla="*/ 1750 w 1994"/>
                                <a:gd name="T55" fmla="*/ 758 h 1204"/>
                                <a:gd name="T56" fmla="*/ 1845 w 1994"/>
                                <a:gd name="T57" fmla="*/ 693 h 1204"/>
                                <a:gd name="T58" fmla="*/ 1898 w 1994"/>
                                <a:gd name="T59" fmla="*/ 649 h 1204"/>
                                <a:gd name="T60" fmla="*/ 1945 w 1994"/>
                                <a:gd name="T61" fmla="*/ 638 h 1204"/>
                                <a:gd name="T62" fmla="*/ 1961 w 1994"/>
                                <a:gd name="T63" fmla="*/ 621 h 1204"/>
                                <a:gd name="T64" fmla="*/ 1848 w 1994"/>
                                <a:gd name="T65" fmla="*/ 698 h 1204"/>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connsiteX0" fmla="*/ 0 w 10000"/>
                                <a:gd name="connsiteY0" fmla="*/ 10000 h 11196"/>
                                <a:gd name="connsiteX1" fmla="*/ 70 w 10000"/>
                                <a:gd name="connsiteY1" fmla="*/ 6503 h 11196"/>
                                <a:gd name="connsiteX2" fmla="*/ 100 w 10000"/>
                                <a:gd name="connsiteY2" fmla="*/ 6545 h 11196"/>
                                <a:gd name="connsiteX3" fmla="*/ 120 w 10000"/>
                                <a:gd name="connsiteY3" fmla="*/ 6495 h 11196"/>
                                <a:gd name="connsiteX4" fmla="*/ 145 w 10000"/>
                                <a:gd name="connsiteY4" fmla="*/ 6437 h 11196"/>
                                <a:gd name="connsiteX5" fmla="*/ 201 w 10000"/>
                                <a:gd name="connsiteY5" fmla="*/ 6437 h 11196"/>
                                <a:gd name="connsiteX6" fmla="*/ 256 w 10000"/>
                                <a:gd name="connsiteY6" fmla="*/ 6462 h 11196"/>
                                <a:gd name="connsiteX7" fmla="*/ 306 w 10000"/>
                                <a:gd name="connsiteY7" fmla="*/ 6470 h 11196"/>
                                <a:gd name="connsiteX8" fmla="*/ 356 w 10000"/>
                                <a:gd name="connsiteY8" fmla="*/ 6462 h 11196"/>
                                <a:gd name="connsiteX9" fmla="*/ 416 w 10000"/>
                                <a:gd name="connsiteY9" fmla="*/ 6453 h 11196"/>
                                <a:gd name="connsiteX10" fmla="*/ 662 w 10000"/>
                                <a:gd name="connsiteY10" fmla="*/ 6445 h 11196"/>
                                <a:gd name="connsiteX11" fmla="*/ 918 w 10000"/>
                                <a:gd name="connsiteY11" fmla="*/ 6429 h 11196"/>
                                <a:gd name="connsiteX12" fmla="*/ 1174 w 10000"/>
                                <a:gd name="connsiteY12" fmla="*/ 6420 h 11196"/>
                                <a:gd name="connsiteX13" fmla="*/ 1419 w 10000"/>
                                <a:gd name="connsiteY13" fmla="*/ 6437 h 11196"/>
                                <a:gd name="connsiteX14" fmla="*/ 1815 w 10000"/>
                                <a:gd name="connsiteY14" fmla="*/ 6321 h 11196"/>
                                <a:gd name="connsiteX15" fmla="*/ 2207 w 10000"/>
                                <a:gd name="connsiteY15" fmla="*/ 6204 h 11196"/>
                                <a:gd name="connsiteX16" fmla="*/ 2593 w 10000"/>
                                <a:gd name="connsiteY16" fmla="*/ 6080 h 11196"/>
                                <a:gd name="connsiteX17" fmla="*/ 2979 w 10000"/>
                                <a:gd name="connsiteY17" fmla="*/ 5947 h 11196"/>
                                <a:gd name="connsiteX18" fmla="*/ 3365 w 10000"/>
                                <a:gd name="connsiteY18" fmla="*/ 5797 h 11196"/>
                                <a:gd name="connsiteX19" fmla="*/ 3746 w 10000"/>
                                <a:gd name="connsiteY19" fmla="*/ 5640 h 11196"/>
                                <a:gd name="connsiteX20" fmla="*/ 4127 w 10000"/>
                                <a:gd name="connsiteY20" fmla="*/ 5465 h 11196"/>
                                <a:gd name="connsiteX21" fmla="*/ 4509 w 10000"/>
                                <a:gd name="connsiteY21" fmla="*/ 5274 h 11196"/>
                                <a:gd name="connsiteX22" fmla="*/ 4885 w 10000"/>
                                <a:gd name="connsiteY22" fmla="*/ 5058 h 11196"/>
                                <a:gd name="connsiteX23" fmla="*/ 5045 w 10000"/>
                                <a:gd name="connsiteY23" fmla="*/ 4975 h 11196"/>
                                <a:gd name="connsiteX24" fmla="*/ 5206 w 10000"/>
                                <a:gd name="connsiteY24" fmla="*/ 4917 h 11196"/>
                                <a:gd name="connsiteX25" fmla="*/ 5366 w 10000"/>
                                <a:gd name="connsiteY25" fmla="*/ 4859 h 11196"/>
                                <a:gd name="connsiteX26" fmla="*/ 5527 w 10000"/>
                                <a:gd name="connsiteY26" fmla="*/ 4784 h 11196"/>
                                <a:gd name="connsiteX27" fmla="*/ 5767 w 10000"/>
                                <a:gd name="connsiteY27" fmla="*/ 4468 h 11196"/>
                                <a:gd name="connsiteX28" fmla="*/ 6048 w 10000"/>
                                <a:gd name="connsiteY28" fmla="*/ 4261 h 11196"/>
                                <a:gd name="connsiteX29" fmla="*/ 6349 w 10000"/>
                                <a:gd name="connsiteY29" fmla="*/ 4103 h 11196"/>
                                <a:gd name="connsiteX30" fmla="*/ 6640 w 10000"/>
                                <a:gd name="connsiteY30" fmla="*/ 3945 h 11196"/>
                                <a:gd name="connsiteX31" fmla="*/ 6715 w 10000"/>
                                <a:gd name="connsiteY31" fmla="*/ 3879 h 11196"/>
                                <a:gd name="connsiteX32" fmla="*/ 6795 w 10000"/>
                                <a:gd name="connsiteY32" fmla="*/ 3787 h 11196"/>
                                <a:gd name="connsiteX33" fmla="*/ 6876 w 10000"/>
                                <a:gd name="connsiteY33" fmla="*/ 3721 h 11196"/>
                                <a:gd name="connsiteX34" fmla="*/ 6936 w 10000"/>
                                <a:gd name="connsiteY34" fmla="*/ 3721 h 11196"/>
                                <a:gd name="connsiteX35" fmla="*/ 6966 w 10000"/>
                                <a:gd name="connsiteY35" fmla="*/ 3596 h 11196"/>
                                <a:gd name="connsiteX36" fmla="*/ 7001 w 10000"/>
                                <a:gd name="connsiteY36" fmla="*/ 3538 h 11196"/>
                                <a:gd name="connsiteX37" fmla="*/ 7041 w 10000"/>
                                <a:gd name="connsiteY37" fmla="*/ 3505 h 11196"/>
                                <a:gd name="connsiteX38" fmla="*/ 7091 w 10000"/>
                                <a:gd name="connsiteY38" fmla="*/ 3447 h 11196"/>
                                <a:gd name="connsiteX39" fmla="*/ 7177 w 10000"/>
                                <a:gd name="connsiteY39" fmla="*/ 3331 h 11196"/>
                                <a:gd name="connsiteX40" fmla="*/ 7272 w 10000"/>
                                <a:gd name="connsiteY40" fmla="*/ 3248 h 11196"/>
                                <a:gd name="connsiteX41" fmla="*/ 7367 w 10000"/>
                                <a:gd name="connsiteY41" fmla="*/ 3181 h 11196"/>
                                <a:gd name="connsiteX42" fmla="*/ 7472 w 10000"/>
                                <a:gd name="connsiteY42" fmla="*/ 3115 h 11196"/>
                                <a:gd name="connsiteX43" fmla="*/ 7528 w 10000"/>
                                <a:gd name="connsiteY43" fmla="*/ 3056 h 11196"/>
                                <a:gd name="connsiteX44" fmla="*/ 7578 w 10000"/>
                                <a:gd name="connsiteY44" fmla="*/ 2982 h 11196"/>
                                <a:gd name="connsiteX45" fmla="*/ 7628 w 10000"/>
                                <a:gd name="connsiteY45" fmla="*/ 2899 h 11196"/>
                                <a:gd name="connsiteX46" fmla="*/ 7683 w 10000"/>
                                <a:gd name="connsiteY46" fmla="*/ 2832 h 11196"/>
                                <a:gd name="connsiteX47" fmla="*/ 7743 w 10000"/>
                                <a:gd name="connsiteY47" fmla="*/ 2766 h 11196"/>
                                <a:gd name="connsiteX48" fmla="*/ 7798 w 10000"/>
                                <a:gd name="connsiteY48" fmla="*/ 2691 h 11196"/>
                                <a:gd name="connsiteX49" fmla="*/ 7859 w 10000"/>
                                <a:gd name="connsiteY49" fmla="*/ 2616 h 11196"/>
                                <a:gd name="connsiteX50" fmla="*/ 8159 w 10000"/>
                                <a:gd name="connsiteY50" fmla="*/ 2251 h 11196"/>
                                <a:gd name="connsiteX51" fmla="*/ 8285 w 10000"/>
                                <a:gd name="connsiteY51" fmla="*/ 2035 h 11196"/>
                                <a:gd name="connsiteX52" fmla="*/ 8526 w 10000"/>
                                <a:gd name="connsiteY52" fmla="*/ 1711 h 11196"/>
                                <a:gd name="connsiteX53" fmla="*/ 8776 w 10000"/>
                                <a:gd name="connsiteY53" fmla="*/ 1470 h 11196"/>
                                <a:gd name="connsiteX54" fmla="*/ 9022 w 10000"/>
                                <a:gd name="connsiteY54" fmla="*/ 1246 h 11196"/>
                                <a:gd name="connsiteX55" fmla="*/ 9253 w 10000"/>
                                <a:gd name="connsiteY55" fmla="*/ 930 h 11196"/>
                                <a:gd name="connsiteX56" fmla="*/ 9458 w 10000"/>
                                <a:gd name="connsiteY56" fmla="*/ 640 h 11196"/>
                                <a:gd name="connsiteX57" fmla="*/ 9519 w 10000"/>
                                <a:gd name="connsiteY57" fmla="*/ 565 h 11196"/>
                                <a:gd name="connsiteX58" fmla="*/ 9574 w 10000"/>
                                <a:gd name="connsiteY58" fmla="*/ 556 h 11196"/>
                                <a:gd name="connsiteX59" fmla="*/ 9754 w 10000"/>
                                <a:gd name="connsiteY59" fmla="*/ 473 h 11196"/>
                                <a:gd name="connsiteX60" fmla="*/ 9860 w 10000"/>
                                <a:gd name="connsiteY60" fmla="*/ 299 h 11196"/>
                                <a:gd name="connsiteX61" fmla="*/ 9835 w 10000"/>
                                <a:gd name="connsiteY61" fmla="*/ 332 h 11196"/>
                                <a:gd name="connsiteX62" fmla="*/ 9644 w 10000"/>
                                <a:gd name="connsiteY62" fmla="*/ 565 h 11196"/>
                                <a:gd name="connsiteX63" fmla="*/ 9268 w 10000"/>
                                <a:gd name="connsiteY63" fmla="*/ 972 h 11196"/>
                                <a:gd name="connsiteX64" fmla="*/ 10000 w 10000"/>
                                <a:gd name="connsiteY64" fmla="*/ 0 h 11196"/>
                                <a:gd name="connsiteX65" fmla="*/ 9955 w 10000"/>
                                <a:gd name="connsiteY65" fmla="*/ 10000 h 11196"/>
                                <a:gd name="connsiteX66" fmla="*/ 722 w 10000"/>
                                <a:gd name="connsiteY66" fmla="*/ 11196 h 11196"/>
                                <a:gd name="connsiteX0" fmla="*/ 0 w 9930"/>
                                <a:gd name="connsiteY0" fmla="*/ 6503 h 11196"/>
                                <a:gd name="connsiteX1" fmla="*/ 30 w 9930"/>
                                <a:gd name="connsiteY1" fmla="*/ 6545 h 11196"/>
                                <a:gd name="connsiteX2" fmla="*/ 50 w 9930"/>
                                <a:gd name="connsiteY2" fmla="*/ 6495 h 11196"/>
                                <a:gd name="connsiteX3" fmla="*/ 75 w 9930"/>
                                <a:gd name="connsiteY3" fmla="*/ 6437 h 11196"/>
                                <a:gd name="connsiteX4" fmla="*/ 131 w 9930"/>
                                <a:gd name="connsiteY4" fmla="*/ 6437 h 11196"/>
                                <a:gd name="connsiteX5" fmla="*/ 186 w 9930"/>
                                <a:gd name="connsiteY5" fmla="*/ 6462 h 11196"/>
                                <a:gd name="connsiteX6" fmla="*/ 236 w 9930"/>
                                <a:gd name="connsiteY6" fmla="*/ 6470 h 11196"/>
                                <a:gd name="connsiteX7" fmla="*/ 286 w 9930"/>
                                <a:gd name="connsiteY7" fmla="*/ 6462 h 11196"/>
                                <a:gd name="connsiteX8" fmla="*/ 346 w 9930"/>
                                <a:gd name="connsiteY8" fmla="*/ 6453 h 11196"/>
                                <a:gd name="connsiteX9" fmla="*/ 592 w 9930"/>
                                <a:gd name="connsiteY9" fmla="*/ 6445 h 11196"/>
                                <a:gd name="connsiteX10" fmla="*/ 848 w 9930"/>
                                <a:gd name="connsiteY10" fmla="*/ 6429 h 11196"/>
                                <a:gd name="connsiteX11" fmla="*/ 1104 w 9930"/>
                                <a:gd name="connsiteY11" fmla="*/ 6420 h 11196"/>
                                <a:gd name="connsiteX12" fmla="*/ 1349 w 9930"/>
                                <a:gd name="connsiteY12" fmla="*/ 6437 h 11196"/>
                                <a:gd name="connsiteX13" fmla="*/ 1745 w 9930"/>
                                <a:gd name="connsiteY13" fmla="*/ 6321 h 11196"/>
                                <a:gd name="connsiteX14" fmla="*/ 2137 w 9930"/>
                                <a:gd name="connsiteY14" fmla="*/ 6204 h 11196"/>
                                <a:gd name="connsiteX15" fmla="*/ 2523 w 9930"/>
                                <a:gd name="connsiteY15" fmla="*/ 6080 h 11196"/>
                                <a:gd name="connsiteX16" fmla="*/ 2909 w 9930"/>
                                <a:gd name="connsiteY16" fmla="*/ 5947 h 11196"/>
                                <a:gd name="connsiteX17" fmla="*/ 3295 w 9930"/>
                                <a:gd name="connsiteY17" fmla="*/ 5797 h 11196"/>
                                <a:gd name="connsiteX18" fmla="*/ 3676 w 9930"/>
                                <a:gd name="connsiteY18" fmla="*/ 5640 h 11196"/>
                                <a:gd name="connsiteX19" fmla="*/ 4057 w 9930"/>
                                <a:gd name="connsiteY19" fmla="*/ 5465 h 11196"/>
                                <a:gd name="connsiteX20" fmla="*/ 4439 w 9930"/>
                                <a:gd name="connsiteY20" fmla="*/ 5274 h 11196"/>
                                <a:gd name="connsiteX21" fmla="*/ 4815 w 9930"/>
                                <a:gd name="connsiteY21" fmla="*/ 5058 h 11196"/>
                                <a:gd name="connsiteX22" fmla="*/ 4975 w 9930"/>
                                <a:gd name="connsiteY22" fmla="*/ 4975 h 11196"/>
                                <a:gd name="connsiteX23" fmla="*/ 5136 w 9930"/>
                                <a:gd name="connsiteY23" fmla="*/ 4917 h 11196"/>
                                <a:gd name="connsiteX24" fmla="*/ 5296 w 9930"/>
                                <a:gd name="connsiteY24" fmla="*/ 4859 h 11196"/>
                                <a:gd name="connsiteX25" fmla="*/ 5457 w 9930"/>
                                <a:gd name="connsiteY25" fmla="*/ 4784 h 11196"/>
                                <a:gd name="connsiteX26" fmla="*/ 5697 w 9930"/>
                                <a:gd name="connsiteY26" fmla="*/ 4468 h 11196"/>
                                <a:gd name="connsiteX27" fmla="*/ 5978 w 9930"/>
                                <a:gd name="connsiteY27" fmla="*/ 4261 h 11196"/>
                                <a:gd name="connsiteX28" fmla="*/ 6279 w 9930"/>
                                <a:gd name="connsiteY28" fmla="*/ 4103 h 11196"/>
                                <a:gd name="connsiteX29" fmla="*/ 6570 w 9930"/>
                                <a:gd name="connsiteY29" fmla="*/ 3945 h 11196"/>
                                <a:gd name="connsiteX30" fmla="*/ 6645 w 9930"/>
                                <a:gd name="connsiteY30" fmla="*/ 3879 h 11196"/>
                                <a:gd name="connsiteX31" fmla="*/ 6725 w 9930"/>
                                <a:gd name="connsiteY31" fmla="*/ 3787 h 11196"/>
                                <a:gd name="connsiteX32" fmla="*/ 6806 w 9930"/>
                                <a:gd name="connsiteY32" fmla="*/ 3721 h 11196"/>
                                <a:gd name="connsiteX33" fmla="*/ 6866 w 9930"/>
                                <a:gd name="connsiteY33" fmla="*/ 3721 h 11196"/>
                                <a:gd name="connsiteX34" fmla="*/ 6896 w 9930"/>
                                <a:gd name="connsiteY34" fmla="*/ 3596 h 11196"/>
                                <a:gd name="connsiteX35" fmla="*/ 6931 w 9930"/>
                                <a:gd name="connsiteY35" fmla="*/ 3538 h 11196"/>
                                <a:gd name="connsiteX36" fmla="*/ 6971 w 9930"/>
                                <a:gd name="connsiteY36" fmla="*/ 3505 h 11196"/>
                                <a:gd name="connsiteX37" fmla="*/ 7021 w 9930"/>
                                <a:gd name="connsiteY37" fmla="*/ 3447 h 11196"/>
                                <a:gd name="connsiteX38" fmla="*/ 7107 w 9930"/>
                                <a:gd name="connsiteY38" fmla="*/ 3331 h 11196"/>
                                <a:gd name="connsiteX39" fmla="*/ 7202 w 9930"/>
                                <a:gd name="connsiteY39" fmla="*/ 3248 h 11196"/>
                                <a:gd name="connsiteX40" fmla="*/ 7297 w 9930"/>
                                <a:gd name="connsiteY40" fmla="*/ 3181 h 11196"/>
                                <a:gd name="connsiteX41" fmla="*/ 7402 w 9930"/>
                                <a:gd name="connsiteY41" fmla="*/ 3115 h 11196"/>
                                <a:gd name="connsiteX42" fmla="*/ 7458 w 9930"/>
                                <a:gd name="connsiteY42" fmla="*/ 3056 h 11196"/>
                                <a:gd name="connsiteX43" fmla="*/ 7508 w 9930"/>
                                <a:gd name="connsiteY43" fmla="*/ 2982 h 11196"/>
                                <a:gd name="connsiteX44" fmla="*/ 7558 w 9930"/>
                                <a:gd name="connsiteY44" fmla="*/ 2899 h 11196"/>
                                <a:gd name="connsiteX45" fmla="*/ 7613 w 9930"/>
                                <a:gd name="connsiteY45" fmla="*/ 2832 h 11196"/>
                                <a:gd name="connsiteX46" fmla="*/ 7673 w 9930"/>
                                <a:gd name="connsiteY46" fmla="*/ 2766 h 11196"/>
                                <a:gd name="connsiteX47" fmla="*/ 7728 w 9930"/>
                                <a:gd name="connsiteY47" fmla="*/ 2691 h 11196"/>
                                <a:gd name="connsiteX48" fmla="*/ 7789 w 9930"/>
                                <a:gd name="connsiteY48" fmla="*/ 2616 h 11196"/>
                                <a:gd name="connsiteX49" fmla="*/ 8089 w 9930"/>
                                <a:gd name="connsiteY49" fmla="*/ 2251 h 11196"/>
                                <a:gd name="connsiteX50" fmla="*/ 8215 w 9930"/>
                                <a:gd name="connsiteY50" fmla="*/ 2035 h 11196"/>
                                <a:gd name="connsiteX51" fmla="*/ 8456 w 9930"/>
                                <a:gd name="connsiteY51" fmla="*/ 1711 h 11196"/>
                                <a:gd name="connsiteX52" fmla="*/ 8706 w 9930"/>
                                <a:gd name="connsiteY52" fmla="*/ 1470 h 11196"/>
                                <a:gd name="connsiteX53" fmla="*/ 8952 w 9930"/>
                                <a:gd name="connsiteY53" fmla="*/ 1246 h 11196"/>
                                <a:gd name="connsiteX54" fmla="*/ 9183 w 9930"/>
                                <a:gd name="connsiteY54" fmla="*/ 930 h 11196"/>
                                <a:gd name="connsiteX55" fmla="*/ 9388 w 9930"/>
                                <a:gd name="connsiteY55" fmla="*/ 640 h 11196"/>
                                <a:gd name="connsiteX56" fmla="*/ 9449 w 9930"/>
                                <a:gd name="connsiteY56" fmla="*/ 565 h 11196"/>
                                <a:gd name="connsiteX57" fmla="*/ 9504 w 9930"/>
                                <a:gd name="connsiteY57" fmla="*/ 556 h 11196"/>
                                <a:gd name="connsiteX58" fmla="*/ 9684 w 9930"/>
                                <a:gd name="connsiteY58" fmla="*/ 473 h 11196"/>
                                <a:gd name="connsiteX59" fmla="*/ 9790 w 9930"/>
                                <a:gd name="connsiteY59" fmla="*/ 299 h 11196"/>
                                <a:gd name="connsiteX60" fmla="*/ 9765 w 9930"/>
                                <a:gd name="connsiteY60" fmla="*/ 332 h 11196"/>
                                <a:gd name="connsiteX61" fmla="*/ 9574 w 9930"/>
                                <a:gd name="connsiteY61" fmla="*/ 565 h 11196"/>
                                <a:gd name="connsiteX62" fmla="*/ 9198 w 9930"/>
                                <a:gd name="connsiteY62" fmla="*/ 972 h 11196"/>
                                <a:gd name="connsiteX63" fmla="*/ 9930 w 9930"/>
                                <a:gd name="connsiteY63" fmla="*/ 0 h 11196"/>
                                <a:gd name="connsiteX64" fmla="*/ 9885 w 9930"/>
                                <a:gd name="connsiteY64" fmla="*/ 10000 h 11196"/>
                                <a:gd name="connsiteX65" fmla="*/ 652 w 9930"/>
                                <a:gd name="connsiteY65" fmla="*/ 11196 h 11196"/>
                                <a:gd name="connsiteX0" fmla="*/ 0 w 10000"/>
                                <a:gd name="connsiteY0" fmla="*/ 5808 h 8976"/>
                                <a:gd name="connsiteX1" fmla="*/ 30 w 10000"/>
                                <a:gd name="connsiteY1" fmla="*/ 5846 h 8976"/>
                                <a:gd name="connsiteX2" fmla="*/ 50 w 10000"/>
                                <a:gd name="connsiteY2" fmla="*/ 5801 h 8976"/>
                                <a:gd name="connsiteX3" fmla="*/ 76 w 10000"/>
                                <a:gd name="connsiteY3" fmla="*/ 5749 h 8976"/>
                                <a:gd name="connsiteX4" fmla="*/ 132 w 10000"/>
                                <a:gd name="connsiteY4" fmla="*/ 5749 h 8976"/>
                                <a:gd name="connsiteX5" fmla="*/ 187 w 10000"/>
                                <a:gd name="connsiteY5" fmla="*/ 5772 h 8976"/>
                                <a:gd name="connsiteX6" fmla="*/ 238 w 10000"/>
                                <a:gd name="connsiteY6" fmla="*/ 5779 h 8976"/>
                                <a:gd name="connsiteX7" fmla="*/ 288 w 10000"/>
                                <a:gd name="connsiteY7" fmla="*/ 5772 h 8976"/>
                                <a:gd name="connsiteX8" fmla="*/ 348 w 10000"/>
                                <a:gd name="connsiteY8" fmla="*/ 5764 h 8976"/>
                                <a:gd name="connsiteX9" fmla="*/ 596 w 10000"/>
                                <a:gd name="connsiteY9" fmla="*/ 5757 h 8976"/>
                                <a:gd name="connsiteX10" fmla="*/ 854 w 10000"/>
                                <a:gd name="connsiteY10" fmla="*/ 5742 h 8976"/>
                                <a:gd name="connsiteX11" fmla="*/ 1112 w 10000"/>
                                <a:gd name="connsiteY11" fmla="*/ 5734 h 8976"/>
                                <a:gd name="connsiteX12" fmla="*/ 1359 w 10000"/>
                                <a:gd name="connsiteY12" fmla="*/ 5749 h 8976"/>
                                <a:gd name="connsiteX13" fmla="*/ 1757 w 10000"/>
                                <a:gd name="connsiteY13" fmla="*/ 5646 h 8976"/>
                                <a:gd name="connsiteX14" fmla="*/ 2152 w 10000"/>
                                <a:gd name="connsiteY14" fmla="*/ 5541 h 8976"/>
                                <a:gd name="connsiteX15" fmla="*/ 2541 w 10000"/>
                                <a:gd name="connsiteY15" fmla="*/ 5431 h 8976"/>
                                <a:gd name="connsiteX16" fmla="*/ 2930 w 10000"/>
                                <a:gd name="connsiteY16" fmla="*/ 5312 h 8976"/>
                                <a:gd name="connsiteX17" fmla="*/ 3318 w 10000"/>
                                <a:gd name="connsiteY17" fmla="*/ 5178 h 8976"/>
                                <a:gd name="connsiteX18" fmla="*/ 3702 w 10000"/>
                                <a:gd name="connsiteY18" fmla="*/ 5038 h 8976"/>
                                <a:gd name="connsiteX19" fmla="*/ 4086 w 10000"/>
                                <a:gd name="connsiteY19" fmla="*/ 4881 h 8976"/>
                                <a:gd name="connsiteX20" fmla="*/ 4470 w 10000"/>
                                <a:gd name="connsiteY20" fmla="*/ 4711 h 8976"/>
                                <a:gd name="connsiteX21" fmla="*/ 4849 w 10000"/>
                                <a:gd name="connsiteY21" fmla="*/ 4518 h 8976"/>
                                <a:gd name="connsiteX22" fmla="*/ 5010 w 10000"/>
                                <a:gd name="connsiteY22" fmla="*/ 4444 h 8976"/>
                                <a:gd name="connsiteX23" fmla="*/ 5172 w 10000"/>
                                <a:gd name="connsiteY23" fmla="*/ 4392 h 8976"/>
                                <a:gd name="connsiteX24" fmla="*/ 5333 w 10000"/>
                                <a:gd name="connsiteY24" fmla="*/ 4340 h 8976"/>
                                <a:gd name="connsiteX25" fmla="*/ 5495 w 10000"/>
                                <a:gd name="connsiteY25" fmla="*/ 4273 h 8976"/>
                                <a:gd name="connsiteX26" fmla="*/ 5737 w 10000"/>
                                <a:gd name="connsiteY26" fmla="*/ 3991 h 8976"/>
                                <a:gd name="connsiteX27" fmla="*/ 6020 w 10000"/>
                                <a:gd name="connsiteY27" fmla="*/ 3806 h 8976"/>
                                <a:gd name="connsiteX28" fmla="*/ 6323 w 10000"/>
                                <a:gd name="connsiteY28" fmla="*/ 3665 h 8976"/>
                                <a:gd name="connsiteX29" fmla="*/ 6616 w 10000"/>
                                <a:gd name="connsiteY29" fmla="*/ 3524 h 8976"/>
                                <a:gd name="connsiteX30" fmla="*/ 6692 w 10000"/>
                                <a:gd name="connsiteY30" fmla="*/ 3465 h 8976"/>
                                <a:gd name="connsiteX31" fmla="*/ 6772 w 10000"/>
                                <a:gd name="connsiteY31" fmla="*/ 3382 h 8976"/>
                                <a:gd name="connsiteX32" fmla="*/ 6854 w 10000"/>
                                <a:gd name="connsiteY32" fmla="*/ 3324 h 8976"/>
                                <a:gd name="connsiteX33" fmla="*/ 6914 w 10000"/>
                                <a:gd name="connsiteY33" fmla="*/ 3324 h 8976"/>
                                <a:gd name="connsiteX34" fmla="*/ 6945 w 10000"/>
                                <a:gd name="connsiteY34" fmla="*/ 3212 h 8976"/>
                                <a:gd name="connsiteX35" fmla="*/ 6980 w 10000"/>
                                <a:gd name="connsiteY35" fmla="*/ 3160 h 8976"/>
                                <a:gd name="connsiteX36" fmla="*/ 7020 w 10000"/>
                                <a:gd name="connsiteY36" fmla="*/ 3131 h 8976"/>
                                <a:gd name="connsiteX37" fmla="*/ 7070 w 10000"/>
                                <a:gd name="connsiteY37" fmla="*/ 3079 h 8976"/>
                                <a:gd name="connsiteX38" fmla="*/ 7157 w 10000"/>
                                <a:gd name="connsiteY38" fmla="*/ 2975 h 8976"/>
                                <a:gd name="connsiteX39" fmla="*/ 7253 w 10000"/>
                                <a:gd name="connsiteY39" fmla="*/ 2901 h 8976"/>
                                <a:gd name="connsiteX40" fmla="*/ 7348 w 10000"/>
                                <a:gd name="connsiteY40" fmla="*/ 2841 h 8976"/>
                                <a:gd name="connsiteX41" fmla="*/ 7454 w 10000"/>
                                <a:gd name="connsiteY41" fmla="*/ 2782 h 8976"/>
                                <a:gd name="connsiteX42" fmla="*/ 7511 w 10000"/>
                                <a:gd name="connsiteY42" fmla="*/ 2730 h 8976"/>
                                <a:gd name="connsiteX43" fmla="*/ 7561 w 10000"/>
                                <a:gd name="connsiteY43" fmla="*/ 2663 h 8976"/>
                                <a:gd name="connsiteX44" fmla="*/ 7611 w 10000"/>
                                <a:gd name="connsiteY44" fmla="*/ 2589 h 8976"/>
                                <a:gd name="connsiteX45" fmla="*/ 7667 w 10000"/>
                                <a:gd name="connsiteY45" fmla="*/ 2529 h 8976"/>
                                <a:gd name="connsiteX46" fmla="*/ 7727 w 10000"/>
                                <a:gd name="connsiteY46" fmla="*/ 2471 h 8976"/>
                                <a:gd name="connsiteX47" fmla="*/ 7782 w 10000"/>
                                <a:gd name="connsiteY47" fmla="*/ 2404 h 8976"/>
                                <a:gd name="connsiteX48" fmla="*/ 7844 w 10000"/>
                                <a:gd name="connsiteY48" fmla="*/ 2337 h 8976"/>
                                <a:gd name="connsiteX49" fmla="*/ 8146 w 10000"/>
                                <a:gd name="connsiteY49" fmla="*/ 2011 h 8976"/>
                                <a:gd name="connsiteX50" fmla="*/ 8273 w 10000"/>
                                <a:gd name="connsiteY50" fmla="*/ 1818 h 8976"/>
                                <a:gd name="connsiteX51" fmla="*/ 8516 w 10000"/>
                                <a:gd name="connsiteY51" fmla="*/ 1528 h 8976"/>
                                <a:gd name="connsiteX52" fmla="*/ 8767 w 10000"/>
                                <a:gd name="connsiteY52" fmla="*/ 1313 h 8976"/>
                                <a:gd name="connsiteX53" fmla="*/ 9015 w 10000"/>
                                <a:gd name="connsiteY53" fmla="*/ 1113 h 8976"/>
                                <a:gd name="connsiteX54" fmla="*/ 9248 w 10000"/>
                                <a:gd name="connsiteY54" fmla="*/ 831 h 8976"/>
                                <a:gd name="connsiteX55" fmla="*/ 9454 w 10000"/>
                                <a:gd name="connsiteY55" fmla="*/ 572 h 8976"/>
                                <a:gd name="connsiteX56" fmla="*/ 9516 w 10000"/>
                                <a:gd name="connsiteY56" fmla="*/ 505 h 8976"/>
                                <a:gd name="connsiteX57" fmla="*/ 9571 w 10000"/>
                                <a:gd name="connsiteY57" fmla="*/ 497 h 8976"/>
                                <a:gd name="connsiteX58" fmla="*/ 9752 w 10000"/>
                                <a:gd name="connsiteY58" fmla="*/ 422 h 8976"/>
                                <a:gd name="connsiteX59" fmla="*/ 9859 w 10000"/>
                                <a:gd name="connsiteY59" fmla="*/ 267 h 8976"/>
                                <a:gd name="connsiteX60" fmla="*/ 9834 w 10000"/>
                                <a:gd name="connsiteY60" fmla="*/ 297 h 8976"/>
                                <a:gd name="connsiteX61" fmla="*/ 9641 w 10000"/>
                                <a:gd name="connsiteY61" fmla="*/ 505 h 8976"/>
                                <a:gd name="connsiteX62" fmla="*/ 9263 w 10000"/>
                                <a:gd name="connsiteY62" fmla="*/ 868 h 8976"/>
                                <a:gd name="connsiteX63" fmla="*/ 10000 w 10000"/>
                                <a:gd name="connsiteY63" fmla="*/ 0 h 8976"/>
                                <a:gd name="connsiteX64" fmla="*/ 9955 w 10000"/>
                                <a:gd name="connsiteY64" fmla="*/ 8932 h 8976"/>
                                <a:gd name="connsiteX65" fmla="*/ 308 w 10000"/>
                                <a:gd name="connsiteY65" fmla="*/ 8976 h 89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Lst>
                              <a:rect l="l" t="t" r="r" b="b"/>
                              <a:pathLst>
                                <a:path w="10000" h="8976">
                                  <a:moveTo>
                                    <a:pt x="0" y="5808"/>
                                  </a:moveTo>
                                  <a:cubicBezTo>
                                    <a:pt x="10" y="5821"/>
                                    <a:pt x="20" y="5833"/>
                                    <a:pt x="30" y="5846"/>
                                  </a:cubicBezTo>
                                  <a:cubicBezTo>
                                    <a:pt x="37" y="5831"/>
                                    <a:pt x="43" y="5816"/>
                                    <a:pt x="50" y="5801"/>
                                  </a:cubicBezTo>
                                  <a:cubicBezTo>
                                    <a:pt x="58" y="5784"/>
                                    <a:pt x="67" y="5766"/>
                                    <a:pt x="76" y="5749"/>
                                  </a:cubicBezTo>
                                  <a:lnTo>
                                    <a:pt x="132" y="5749"/>
                                  </a:lnTo>
                                  <a:cubicBezTo>
                                    <a:pt x="150" y="5757"/>
                                    <a:pt x="169" y="5765"/>
                                    <a:pt x="187" y="5772"/>
                                  </a:cubicBezTo>
                                  <a:cubicBezTo>
                                    <a:pt x="204" y="5774"/>
                                    <a:pt x="221" y="5776"/>
                                    <a:pt x="238" y="5779"/>
                                  </a:cubicBezTo>
                                  <a:cubicBezTo>
                                    <a:pt x="255" y="5776"/>
                                    <a:pt x="271" y="5774"/>
                                    <a:pt x="288" y="5772"/>
                                  </a:cubicBezTo>
                                  <a:cubicBezTo>
                                    <a:pt x="308" y="5769"/>
                                    <a:pt x="328" y="5767"/>
                                    <a:pt x="348" y="5764"/>
                                  </a:cubicBezTo>
                                  <a:lnTo>
                                    <a:pt x="596" y="5757"/>
                                  </a:lnTo>
                                  <a:lnTo>
                                    <a:pt x="854" y="5742"/>
                                  </a:lnTo>
                                  <a:lnTo>
                                    <a:pt x="1112" y="5734"/>
                                  </a:lnTo>
                                  <a:lnTo>
                                    <a:pt x="1359" y="5749"/>
                                  </a:lnTo>
                                  <a:lnTo>
                                    <a:pt x="1757" y="5646"/>
                                  </a:lnTo>
                                  <a:lnTo>
                                    <a:pt x="2152" y="5541"/>
                                  </a:lnTo>
                                  <a:lnTo>
                                    <a:pt x="2541" y="5431"/>
                                  </a:lnTo>
                                  <a:lnTo>
                                    <a:pt x="2930" y="5312"/>
                                  </a:lnTo>
                                  <a:lnTo>
                                    <a:pt x="3318" y="5178"/>
                                  </a:lnTo>
                                  <a:lnTo>
                                    <a:pt x="3702" y="5038"/>
                                  </a:lnTo>
                                  <a:lnTo>
                                    <a:pt x="4086" y="4881"/>
                                  </a:lnTo>
                                  <a:lnTo>
                                    <a:pt x="4470" y="4711"/>
                                  </a:lnTo>
                                  <a:lnTo>
                                    <a:pt x="4849" y="4518"/>
                                  </a:lnTo>
                                  <a:lnTo>
                                    <a:pt x="5010" y="4444"/>
                                  </a:lnTo>
                                  <a:lnTo>
                                    <a:pt x="5172" y="4392"/>
                                  </a:lnTo>
                                  <a:lnTo>
                                    <a:pt x="5333" y="4340"/>
                                  </a:lnTo>
                                  <a:lnTo>
                                    <a:pt x="5495" y="4273"/>
                                  </a:lnTo>
                                  <a:lnTo>
                                    <a:pt x="5737" y="3991"/>
                                  </a:lnTo>
                                  <a:lnTo>
                                    <a:pt x="6020" y="3806"/>
                                  </a:lnTo>
                                  <a:lnTo>
                                    <a:pt x="6323" y="3665"/>
                                  </a:lnTo>
                                  <a:lnTo>
                                    <a:pt x="6616" y="3524"/>
                                  </a:lnTo>
                                  <a:cubicBezTo>
                                    <a:pt x="6641" y="3504"/>
                                    <a:pt x="6667" y="3485"/>
                                    <a:pt x="6692" y="3465"/>
                                  </a:cubicBezTo>
                                  <a:lnTo>
                                    <a:pt x="6772" y="3382"/>
                                  </a:lnTo>
                                  <a:lnTo>
                                    <a:pt x="6854" y="3324"/>
                                  </a:lnTo>
                                  <a:lnTo>
                                    <a:pt x="6914" y="3324"/>
                                  </a:lnTo>
                                  <a:cubicBezTo>
                                    <a:pt x="6924" y="3286"/>
                                    <a:pt x="6935" y="3249"/>
                                    <a:pt x="6945" y="3212"/>
                                  </a:cubicBezTo>
                                  <a:cubicBezTo>
                                    <a:pt x="6957" y="3195"/>
                                    <a:pt x="6968" y="3177"/>
                                    <a:pt x="6980" y="3160"/>
                                  </a:cubicBezTo>
                                  <a:cubicBezTo>
                                    <a:pt x="6993" y="3150"/>
                                    <a:pt x="7007" y="3140"/>
                                    <a:pt x="7020" y="3131"/>
                                  </a:cubicBezTo>
                                  <a:cubicBezTo>
                                    <a:pt x="7037" y="3114"/>
                                    <a:pt x="7053" y="3096"/>
                                    <a:pt x="7070" y="3079"/>
                                  </a:cubicBezTo>
                                  <a:cubicBezTo>
                                    <a:pt x="7099" y="3044"/>
                                    <a:pt x="7128" y="3010"/>
                                    <a:pt x="7157" y="2975"/>
                                  </a:cubicBezTo>
                                  <a:cubicBezTo>
                                    <a:pt x="7189" y="2950"/>
                                    <a:pt x="7221" y="2926"/>
                                    <a:pt x="7253" y="2901"/>
                                  </a:cubicBezTo>
                                  <a:lnTo>
                                    <a:pt x="7348" y="2841"/>
                                  </a:lnTo>
                                  <a:cubicBezTo>
                                    <a:pt x="7383" y="2821"/>
                                    <a:pt x="7419" y="2802"/>
                                    <a:pt x="7454" y="2782"/>
                                  </a:cubicBezTo>
                                  <a:cubicBezTo>
                                    <a:pt x="7473" y="2765"/>
                                    <a:pt x="7492" y="2747"/>
                                    <a:pt x="7511" y="2730"/>
                                  </a:cubicBezTo>
                                  <a:cubicBezTo>
                                    <a:pt x="7528" y="2708"/>
                                    <a:pt x="7544" y="2685"/>
                                    <a:pt x="7561" y="2663"/>
                                  </a:cubicBezTo>
                                  <a:lnTo>
                                    <a:pt x="7611" y="2589"/>
                                  </a:lnTo>
                                  <a:cubicBezTo>
                                    <a:pt x="7630" y="2569"/>
                                    <a:pt x="7648" y="2549"/>
                                    <a:pt x="7667" y="2529"/>
                                  </a:cubicBezTo>
                                  <a:cubicBezTo>
                                    <a:pt x="7687" y="2510"/>
                                    <a:pt x="7707" y="2490"/>
                                    <a:pt x="7727" y="2471"/>
                                  </a:cubicBezTo>
                                  <a:cubicBezTo>
                                    <a:pt x="7745" y="2448"/>
                                    <a:pt x="7764" y="2426"/>
                                    <a:pt x="7782" y="2404"/>
                                  </a:cubicBezTo>
                                  <a:cubicBezTo>
                                    <a:pt x="7803" y="2381"/>
                                    <a:pt x="7824" y="2359"/>
                                    <a:pt x="7844" y="2337"/>
                                  </a:cubicBezTo>
                                  <a:lnTo>
                                    <a:pt x="8146" y="2011"/>
                                  </a:lnTo>
                                  <a:lnTo>
                                    <a:pt x="8273" y="1818"/>
                                  </a:lnTo>
                                  <a:lnTo>
                                    <a:pt x="8516" y="1528"/>
                                  </a:lnTo>
                                  <a:lnTo>
                                    <a:pt x="8767" y="1313"/>
                                  </a:lnTo>
                                  <a:lnTo>
                                    <a:pt x="9015" y="1113"/>
                                  </a:lnTo>
                                  <a:lnTo>
                                    <a:pt x="9248" y="831"/>
                                  </a:lnTo>
                                  <a:cubicBezTo>
                                    <a:pt x="9316" y="744"/>
                                    <a:pt x="9386" y="658"/>
                                    <a:pt x="9454" y="572"/>
                                  </a:cubicBezTo>
                                  <a:cubicBezTo>
                                    <a:pt x="9474" y="549"/>
                                    <a:pt x="9495" y="527"/>
                                    <a:pt x="9516" y="505"/>
                                  </a:cubicBezTo>
                                  <a:cubicBezTo>
                                    <a:pt x="9534" y="502"/>
                                    <a:pt x="9553" y="500"/>
                                    <a:pt x="9571" y="497"/>
                                  </a:cubicBezTo>
                                  <a:lnTo>
                                    <a:pt x="9752" y="422"/>
                                  </a:lnTo>
                                  <a:cubicBezTo>
                                    <a:pt x="9788" y="371"/>
                                    <a:pt x="9824" y="319"/>
                                    <a:pt x="9859" y="267"/>
                                  </a:cubicBezTo>
                                  <a:cubicBezTo>
                                    <a:pt x="9851" y="277"/>
                                    <a:pt x="9842" y="287"/>
                                    <a:pt x="9834" y="297"/>
                                  </a:cubicBezTo>
                                  <a:lnTo>
                                    <a:pt x="9641" y="505"/>
                                  </a:lnTo>
                                  <a:lnTo>
                                    <a:pt x="9263" y="868"/>
                                  </a:lnTo>
                                  <a:lnTo>
                                    <a:pt x="10000" y="0"/>
                                  </a:lnTo>
                                  <a:cubicBezTo>
                                    <a:pt x="9985" y="2977"/>
                                    <a:pt x="9970" y="5955"/>
                                    <a:pt x="9955" y="8932"/>
                                  </a:cubicBezTo>
                                  <a:lnTo>
                                    <a:pt x="308" y="8976"/>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54" name="1083"/>
                            <pic:cNvPicPr preferRelativeResize="0">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2800" y="1984"/>
                              <a:ext cx="752" cy="3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55" name="1084"/>
                            <pic:cNvPicPr preferRelativeResize="0">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4315" y="1932"/>
                              <a:ext cx="1786" cy="3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0" name="1085"/>
                            <pic:cNvPicPr preferRelativeResize="0">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3195" y="1857"/>
                              <a:ext cx="169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1" name="1086"/>
                            <pic:cNvPicPr preferRelativeResize="0">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4479" y="1857"/>
                              <a:ext cx="169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2" name="1087"/>
                          <wps:cNvSpPr>
                            <a:spLocks noChangeArrowheads="1"/>
                          </wps:cNvSpPr>
                          <wps:spPr bwMode="auto">
                            <a:xfrm>
                              <a:off x="6089" y="1832"/>
                              <a:ext cx="184" cy="1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1088"/>
                          <wps:cNvSpPr>
                            <a:spLocks noChangeArrowheads="1"/>
                          </wps:cNvSpPr>
                          <wps:spPr bwMode="auto">
                            <a:xfrm>
                              <a:off x="6089" y="1281"/>
                              <a:ext cx="184" cy="569"/>
                            </a:xfrm>
                            <a:prstGeom prst="rect">
                              <a:avLst/>
                            </a:prstGeom>
                            <a:noFill/>
                            <a:ln w="2540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 name="1091"/>
                          <wps:cNvSpPr>
                            <a:spLocks noChangeArrowheads="1"/>
                          </wps:cNvSpPr>
                          <wps:spPr bwMode="auto">
                            <a:xfrm>
                              <a:off x="6089" y="1263"/>
                              <a:ext cx="184" cy="56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 name="1092"/>
                          <wps:cNvSpPr>
                            <a:spLocks noChangeArrowheads="1"/>
                          </wps:cNvSpPr>
                          <wps:spPr bwMode="auto">
                            <a:xfrm>
                              <a:off x="6089" y="1263"/>
                              <a:ext cx="184" cy="569"/>
                            </a:xfrm>
                            <a:prstGeom prst="rect">
                              <a:avLst/>
                            </a:prstGeom>
                            <a:noFill/>
                            <a:ln w="2540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 name="1094"/>
                          <wps:cNvSpPr txBox="1">
                            <a:spLocks noChangeArrowheads="1"/>
                          </wps:cNvSpPr>
                          <wps:spPr bwMode="auto">
                            <a:xfrm>
                              <a:off x="409" y="662"/>
                              <a:ext cx="1712" cy="5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A848C8" w14:textId="77777777" w:rsidR="009E5268" w:rsidRPr="00593461" w:rsidRDefault="009E5268" w:rsidP="00F106C5">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olak</w:t>
                                </w:r>
                              </w:p>
                              <w:p w14:paraId="01FD11BA" w14:textId="77777777" w:rsidR="009E5268" w:rsidRDefault="009E5268" w:rsidP="00F106C5"/>
                            </w:txbxContent>
                          </wps:txbx>
                          <wps:bodyPr rot="0" vert="horz" wrap="square" lIns="0" tIns="0" rIns="0" bIns="0" anchor="t" anchorCtr="0" upright="1">
                            <a:noAutofit/>
                          </wps:bodyPr>
                        </wps:wsp>
                        <wps:wsp>
                          <wps:cNvPr id="171" name="1096"/>
                          <wps:cNvSpPr txBox="1">
                            <a:spLocks noChangeArrowheads="1"/>
                          </wps:cNvSpPr>
                          <wps:spPr bwMode="auto">
                            <a:xfrm>
                              <a:off x="2502" y="1094"/>
                              <a:ext cx="1554" cy="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D1792" w14:textId="77777777" w:rsidR="009E5268" w:rsidRPr="00593461" w:rsidRDefault="009E5268" w:rsidP="00F106C5">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erima</w:t>
                                </w:r>
                              </w:p>
                            </w:txbxContent>
                          </wps:txbx>
                          <wps:bodyPr rot="0" vert="horz" wrap="square" lIns="0" tIns="0" rIns="0" bIns="0" anchor="t" anchorCtr="0" upright="1">
                            <a:noAutofit/>
                          </wps:bodyPr>
                        </wps:wsp>
                        <wps:wsp>
                          <wps:cNvPr id="172" name="1097"/>
                          <wps:cNvSpPr txBox="1">
                            <a:spLocks noChangeArrowheads="1"/>
                          </wps:cNvSpPr>
                          <wps:spPr bwMode="auto">
                            <a:xfrm>
                              <a:off x="1784" y="1848"/>
                              <a:ext cx="1584"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897E46" w14:textId="77777777" w:rsidR="009E5268" w:rsidRPr="00146DD2" w:rsidRDefault="009E5268" w:rsidP="00F106C5">
                                <w:pPr>
                                  <w:spacing w:line="221" w:lineRule="exact"/>
                                  <w:rPr>
                                    <w:rFonts w:ascii="Times New Roman" w:hAnsi="Times New Roman" w:cs="Times New Roman"/>
                                    <w:sz w:val="22"/>
                                  </w:rPr>
                                </w:pPr>
                                <w:r w:rsidRPr="00146DD2">
                                  <w:rPr>
                                    <w:rFonts w:ascii="Times New Roman" w:hAnsi="Times New Roman" w:cs="Times New Roman"/>
                                    <w:sz w:val="22"/>
                                  </w:rPr>
                                  <w:t>-1,993</w:t>
                                </w:r>
                              </w:p>
                            </w:txbxContent>
                          </wps:txbx>
                          <wps:bodyPr rot="0" vert="horz" wrap="square" lIns="0" tIns="0" rIns="0" bIns="0" anchor="t" anchorCtr="0" upright="1">
                            <a:noAutofit/>
                          </wps:bodyPr>
                        </wps:wsp>
                      </wpg:grpSp>
                      <wps:wsp>
                        <wps:cNvPr id="117" name="1094"/>
                        <wps:cNvSpPr txBox="1">
                          <a:spLocks noChangeArrowheads="1"/>
                        </wps:cNvSpPr>
                        <wps:spPr bwMode="auto">
                          <a:xfrm>
                            <a:off x="2940050" y="450850"/>
                            <a:ext cx="108712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14CFB0" w14:textId="77777777" w:rsidR="009E5268" w:rsidRPr="00593461" w:rsidRDefault="009E5268" w:rsidP="00F106C5">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olak</w:t>
                              </w:r>
                            </w:p>
                            <w:p w14:paraId="7E70577E" w14:textId="77777777" w:rsidR="009E5268" w:rsidRDefault="009E5268" w:rsidP="00F106C5"/>
                          </w:txbxContent>
                        </wps:txbx>
                        <wps:bodyPr rot="0" vert="horz" wrap="square" lIns="0" tIns="0" rIns="0" bIns="0" anchor="t" anchorCtr="0" upright="1">
                          <a:noAutofit/>
                        </wps:bodyPr>
                      </wps:wsp>
                      <wps:wsp>
                        <wps:cNvPr id="116" name="1097"/>
                        <wps:cNvSpPr txBox="1">
                          <a:spLocks noChangeArrowheads="1"/>
                        </wps:cNvSpPr>
                        <wps:spPr bwMode="auto">
                          <a:xfrm>
                            <a:off x="2520950" y="1187450"/>
                            <a:ext cx="1005840" cy="259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C46752" w14:textId="77777777" w:rsidR="009E5268" w:rsidRPr="00146DD2" w:rsidRDefault="009E5268" w:rsidP="00F106C5">
                              <w:pPr>
                                <w:spacing w:line="221" w:lineRule="exact"/>
                                <w:rPr>
                                  <w:rFonts w:ascii="Times New Roman" w:hAnsi="Times New Roman" w:cs="Times New Roman"/>
                                  <w:sz w:val="22"/>
                                </w:rPr>
                              </w:pPr>
                              <w:r w:rsidRPr="00146DD2">
                                <w:rPr>
                                  <w:rFonts w:ascii="Times New Roman" w:hAnsi="Times New Roman" w:cs="Times New Roman"/>
                                  <w:sz w:val="22"/>
                                </w:rPr>
                                <w:t>1,993</w:t>
                              </w:r>
                            </w:p>
                          </w:txbxContent>
                        </wps:txbx>
                        <wps:bodyPr rot="0" vert="horz" wrap="square" lIns="0" tIns="0" rIns="0" bIns="0" anchor="t" anchorCtr="0" upright="1">
                          <a:noAutofit/>
                        </wps:bodyPr>
                      </wps:wsp>
                      <wps:wsp>
                        <wps:cNvPr id="115" name="1097"/>
                        <wps:cNvSpPr txBox="1">
                          <a:spLocks noChangeArrowheads="1"/>
                        </wps:cNvSpPr>
                        <wps:spPr bwMode="auto">
                          <a:xfrm>
                            <a:off x="1473200" y="1193800"/>
                            <a:ext cx="1005840" cy="259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5F1526" w14:textId="77777777" w:rsidR="009E5268" w:rsidRPr="00146DD2" w:rsidRDefault="009E5268" w:rsidP="00F106C5">
                              <w:pPr>
                                <w:spacing w:line="221" w:lineRule="exact"/>
                                <w:jc w:val="center"/>
                                <w:rPr>
                                  <w:rFonts w:ascii="Times New Roman" w:hAnsi="Times New Roman" w:cs="Times New Roman"/>
                                  <w:sz w:val="22"/>
                                </w:rPr>
                              </w:pPr>
                              <w:r>
                                <w:rPr>
                                  <w:rFonts w:ascii="Times New Roman" w:hAnsi="Times New Roman" w:cs="Times New Roman"/>
                                  <w:sz w:val="22"/>
                                </w:rPr>
                                <w:t>0</w:t>
                              </w:r>
                            </w:p>
                          </w:txbxContent>
                        </wps:txbx>
                        <wps:bodyPr rot="0" vert="horz" wrap="square" lIns="0" tIns="0" rIns="0" bIns="0" anchor="t" anchorCtr="0" upright="1">
                          <a:noAutofit/>
                        </wps:bodyPr>
                      </wps:wsp>
                    </wpg:wgp>
                  </a:graphicData>
                </a:graphic>
              </wp:inline>
            </w:drawing>
          </mc:Choice>
          <mc:Fallback>
            <w:pict>
              <v:group w14:anchorId="7EE7B4ED" id="Group 79" o:spid="_x0000_s1080" style="width:294.8pt;height:87.85pt;mso-position-horizontal-relative:char;mso-position-vertical-relative:line" coordsize="40271,145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">
                <v:group id="Group 1037" o:spid="_x0000_s1081" style="position:absolute;width:38633;height:14522" coordorigin="189" coordsize="6084,2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87qsMAAADdAAAADwAAAGRycy9kb3ducmV2LnhtbERPS4vCMBC+L/gfwgje&#10;1rSKq1SjiLjiQQQfIN6GZmyLzaQ02bb++82CsLf5+J6zWHWmFA3VrrCsIB5GIIhTqwvOFFwv358z&#10;EM4jaywtk4IXOVgtex8LTLRt+UTN2WcihLBLUEHufZVI6dKcDLqhrYgD97C1QR9gnUldYxvCTSlH&#10;UfQlDRYcGnKsaJNT+jz/GAW7Ftv1ON42h+dj87pfJsfbISalBv1uPQfhqfP/4rd7r8P8aDyF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HzuqwwAAAN0AAAAP&#10;AAAAAAAAAAAAAAAAAKoCAABkcnMvZG93bnJldi54bWxQSwUGAAAAAAQABAD6AAAAmgMAAAAA&#10;">
                  <o:lock v:ext="edit" position="t"/>
                  <v:line id="1071" o:spid="_x0000_s1082" style="position:absolute;visibility:visible;mso-wrap-style:square" from="671,1774" to="6090,1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3f0sUAAADdAAAADwAAAGRycy9kb3ducmV2LnhtbESPQU/DMAyF70j7D5GRuCCWQCW0lWXT&#10;BEKMI91+gNV4TUXjdE1ou3+PD0jcbL3n9z5vdnPo1EhDaiNbeFwaUMR1dC03Fk7H94cVqJSRHXaR&#10;ycKVEuy2i5sNli5O/EVjlRslIZxKtOBz7kutU+0pYFrGnli0cxwCZlmHRrsBJwkPnX4y5lkHbFka&#10;PPb06qn+rn6Chc+qWI3nj0NxP5vGT2+Xar2PV2vvbuf9C6hMc/43/10fnOCbQnDlGxlBb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13f0sUAAADdAAAADwAAAAAAAAAA&#10;AAAAAAChAgAAZHJzL2Rvd25yZXYueG1sUEsFBgAAAAAEAAQA+QAAAJMDAAAAAA==&#10;" strokeweight="1.11pt"/>
                  <v:line id="1072" o:spid="_x0000_s1083" style="position:absolute;visibility:visible;mso-wrap-style:square" from="467,1758" to="467,1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6ScIAAADdAAAADwAAAGRycy9kb3ducmV2LnhtbERP3WrCMBS+H/gO4Qi7GZq4wtDOKDIR&#10;3eWqD3Bojk1Zc9I1sa1vbwaD3Z2P7/est6NrRE9dqD1rWMwVCOLSm5orDZfzYbYEESKywcYzabhT&#10;gO1m8rTG3PiBv6gvYiVSCIccNdgY21zKUFpyGOa+JU7c1XcOY4JdJU2HQwp3jXxV6k06rDk1WGzp&#10;w1L5Xdychs8iW/bX4yl7GVVlh/1Psdr5u9bP03H3DiLSGP/Ff+6TSfNVtoLfb9IJcvM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F6ScIAAADdAAAADwAAAAAAAAAAAAAA&#10;AAChAgAAZHJzL2Rvd25yZXYueG1sUEsFBgAAAAAEAAQA+QAAAJADAAAAAA==&#10;" strokeweight="1.11pt"/>
                  <v:shape id="1073" o:spid="_x0000_s1084" style="position:absolute;left:482;top:38;width:5337;height:1458;visibility:visible;mso-wrap-style:square;v-text-anchor:top" coordsize="5337,14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D/bMYA&#10;AADdAAAADwAAAGRycy9kb3ducmV2LnhtbESP3WoCMRCF7wu+QxjBG9Fspf6wGkUEodDSUvUBhs24&#10;WdxMwibV7dt3Lgq9m+GcOeebza73rbpTl5rABp6nBSjiKtiGawOX83GyApUyssU2MBn4oQS77eBp&#10;g6UND/6i+ynXSkI4lWjA5RxLrVPlyGOahkgs2jV0HrOsXa1thw8J962eFcVCe2xYGhxGOjiqbqdv&#10;b2Dx8andIY77cWWXb/N35+e3ODNmNOz3a1CZ+vxv/rt+tYJfvAi/fCMj6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MD/bMYAAADdAAAADwAAAAAAAAAAAAAAAACYAgAAZHJz&#10;L2Rvd25yZXYueG1sUEsFBgAAAAAEAAQA9QAAAIsDAAAAAA==&#10;" path="m33,1440l5,1452r-5,5l41,1448r107,-33l195,1402r53,-13l308,1375r66,-15l445,1344r76,-18l601,1306r83,-22l770,1258r89,-30l949,1195r92,-38l1133,1115r92,-48l1277,1036r53,-36l1385,959r55,-45l1497,865r57,-51l1613,760r59,-56l1731,647r61,-58l1853,531r61,-57l1976,417r62,-56l2101,308r62,-51l2226,209r63,-45l2352,124r62,-36l2477,58r62,-25l2601,15,2662,4,2723,r62,4l2846,15r63,19l2972,59r64,30l3100,125r64,41l3229,210r64,49l3358,310r64,54l3486,420r64,57l3614,535r63,58l3740,651r61,57l3862,764r61,54l3982,869r58,48l4097,961r56,40l4208,1037r53,30l4354,1113r94,39l4541,1187r92,30l4723,1242r88,22l4895,1282r80,16l5051,1312r71,12l5186,1335r58,10l5295,1355r42,10e" filled="f">
                    <v:path arrowok="t" o:connecttype="custom" o:connectlocs="5,1490;41,1486;195,1440;308,1413;445,1382;601,1344;770,1296;949,1233;1133,1153;1277,1074;1385,997;1497,903;1613,798;1731,685;1853,569;1976,455;2101,346;2226,247;2352,162;2477,96;2601,53;2723,38;2846,53;2972,97;3100,163;3229,248;3358,348;3486,458;3614,573;3740,689;3862,802;3982,907;4097,999;4208,1075;4354,1151;4541,1225;4723,1280;4895,1320;5051,1350;5186,1373;5295,1393" o:connectangles="0,0,0,0,0,0,0,0,0,0,0,0,0,0,0,0,0,0,0,0,0,0,0,0,0,0,0,0,0,0,0,0,0,0,0,0,0,0,0,0,0"/>
                  </v:shape>
                  <v:shape id="1074" o:spid="_x0000_s1085" type="#_x0000_t75" style="position:absolute;left:189;width:1616;height:44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un7PGAAAA3QAAAA8AAABkcnMvZG93bnJldi54bWxEj09rwkAQxe+FfodlCt7qxmLTEl1FpBF7&#10;a7Teh+zkD2Znk+yaxG/fLRR6m+G9eb836+1kGjFQ72rLChbzCARxbnXNpYLvc/r8DsJ5ZI2NZVJw&#10;JwfbzePDGhNtR85oOPlShBB2CSqovG8TKV1ekUE3ty1x0ArbG/Rh7UupexxDuGnkSxTF0mDNgVBh&#10;S/uK8uvpZgL3knfZa3ZIi/hcXD6+3jr5OcVKzZ6m3QqEp8n/m/+ujzrUj5YL+P0mjCA3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G6fs8YAAADdAAAADwAAAAAAAAAAAAAA&#10;AACfAgAAZHJzL2Rvd25yZXYueG1sUEsFBgAAAAAEAAQA9wAAAJIDAAAAAA==&#10;">
                    <v:imagedata r:id="rId22" o:title=""/>
                  </v:shape>
                  <v:shape id="1075" o:spid="_x0000_s1086" type="#_x0000_t75" style="position:absolute;left:4487;width:1615;height:44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cTuTGAAAA3QAAAA8AAABkcnMvZG93bnJldi54bWxET8lOwzAQvSP1H6ypxI06LQjaEKeqWKQK&#10;9UCXS28jexqHxuMQmzT8PUZC4jZPb51iObhG9NSF2rOC6SQDQay9qblScNi/3sxBhIhssPFMCr4p&#10;wLIcXRWYG3/hLfW7WIkUwiFHBTbGNpcyaEsOw8S3xIk7+c5hTLCrpOnwksJdI2dZdi8d1pwaLLb0&#10;ZEmfd19OwWb98HH78qzfFif92c/fj9Geh4VS1+Nh9Qgi0hD/xX/utUnzs7sZ/H6TTpDl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RxO5MYAAADdAAAADwAAAAAAAAAAAAAA&#10;AACfAgAAZHJzL2Rvd25yZXYueG1sUEsFBgAAAAAEAAQA9wAAAJIDAAAAAA==&#10;">
                    <v:imagedata r:id="rId23" o:title=""/>
                  </v:shape>
                  <v:shape id="1076" o:spid="_x0000_s1087" type="#_x0000_t75" style="position:absolute;left:2474;top:638;width:1616;height:92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VxRTCAAAA3QAAAA8AAABkcnMvZG93bnJldi54bWxET0trAjEQvgv+hzBCL6Vm3dYiW6OItNCr&#10;DxBv42bchG4m6yau239vCgVv8/E9Z77sXS06aoP1rGAyzkAQl15brhTsd18vMxAhImusPZOCXwqw&#10;XAwHcyy0v/GGum2sRArhUKACE2NTSBlKQw7D2DfEiTv71mFMsK2kbvGWwl0t8yx7lw4tpwaDDa0N&#10;lT/bq1MwtafL1R5yLY99l6P5PD97K5V6GvWrDxCR+vgQ/7u/dZqfvb3C3zfpBLm4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VcUUwgAAAN0AAAAPAAAAAAAAAAAAAAAAAJ8C&#10;AABkcnMvZG93bnJldi54bWxQSwUGAAAAAAQABAD3AAAAjgMAAAAA&#10;">
                    <v:imagedata r:id="rId24" o:title=""/>
                  </v:shape>
                  <v:rect id="1077" o:spid="_x0000_s1088" style="position:absolute;left:478;top:1374;width:193;height: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m4iMMA&#10;AADdAAAADwAAAGRycy9kb3ducmV2LnhtbERPTWvCQBC9F/wPywje6q41DTV1lSIIgvZgLHgdsmMS&#10;mp2N2VXjv3cLBW/zeJ8zX/a2EVfqfO1Yw2SsQBAXztRcavg5rF8/QPiAbLBxTBru5GG5GLzMMTPu&#10;xnu65qEUMYR9hhqqENpMSl9UZNGPXUscuZPrLIYIu1KaDm8x3DbyTalUWqw5NlTY0qqi4je/WA2Y&#10;Jub8fZruDttLirOyV+v3o9J6NOy/PkEE6sNT/O/emDhfJQn8fRN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Em4iMMAAADdAAAADwAAAAAAAAAAAAAAAACYAgAAZHJzL2Rv&#10;d25yZXYueG1sUEsFBgAAAAAEAAQA9QAAAIgDAAAAAA==&#10;" stroked="f"/>
                  <v:rect id="1078" o:spid="_x0000_s1089" style="position:absolute;left:5643;top:1293;width:447;height: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eDZMMA&#10;AADdAAAADwAAAGRycy9kb3ducmV2LnhtbERPTWvCQBC9C/0Pywi96a41hjZ1lSIIherBpNDrkB2T&#10;0Oxsml1N+u/dQsHbPN7nrLejbcWVet841rCYKxDEpTMNVxo+i/3sGYQPyAZbx6ThlzxsNw+TNWbG&#10;DXyiax4qEUPYZ6ihDqHLpPRlTRb93HXEkTu73mKIsK+k6XGI4baVT0ql0mLDsaHGjnY1ld/5xWrA&#10;NDE/x/PyUHxcUnypRrVffSmtH6fj2yuIQGO4i//d7ybOV0kKf9/EE+Tm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eDZMMAAADdAAAADwAAAAAAAAAAAAAAAACYAgAAZHJzL2Rv&#10;d25yZXYueG1sUEsFBgAAAAAEAAQA9QAAAIgDAAAAAA==&#10;" stroked="f"/>
                  <v:shape id="1079" o:spid="_x0000_s1090" type="#_x0000_t75" style="position:absolute;left:4090;top:561;width:2060;height:120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E/7IAAAA3QAAAA8AAABkcnMvZG93bnJldi54bWxEj09LAzEQxe+C3yFMwYu0SWWRdtu0iOAf&#10;RCptFXocNtPN4maybGK7/fbOQfA2w3vz3m+W6yG06kR9aiJbmE4MKOIquoZrC5/7p/EMVMrIDtvI&#10;ZOFCCdar66slli6eeUunXa6VhHAq0YLPuSu1TpWngGkSO2LRjrEPmGXta+16PEt4aPWdMfc6YMPS&#10;4LGjR0/V9+4nWJg9v4e52bwUtx/+bXMsLu1heviy9mY0PCxAZRryv/nv+tUJvikEV76REfTqF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vhRP+yAAAAN0AAAAPAAAAAAAAAAAA&#10;AAAAAJ8CAABkcnMvZG93bnJldi54bWxQSwUGAAAAAAQABAD3AAAAlAMAAAAA&#10;">
                    <v:imagedata r:id="rId25" o:title=""/>
                  </v:shape>
                  <v:shape id="1080" o:spid="_x0000_s1091" style="position:absolute;left:4090;top:561;width:2060;height:1204;visibility:visible;mso-wrap-style:square;v-text-anchor:top" coordsize="2060,1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XFisUA&#10;AADdAAAADwAAAGRycy9kb3ducmV2LnhtbESPQWvCQBCF70L/wzKF3nQToVZSV7EFoYcqre3B45Ad&#10;k2B2NmRWTf995yB4m+G9ee+bxWoIrblQL01kB/kkA0NcRt9w5eD3ZzOeg5GE7LGNTA7+SGC1fBgt&#10;sPDxyt902afKaAhLgQ7qlLrCWilrCiiT2BGrdox9wKRrX1nf41XDQ2unWTazARvWhho7eq+pPO3P&#10;wcGB1tOXZnbIhd++eDsXyXef4tzT47B+BZNoSHfz7frDK372rPz6jY5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1cWKxQAAAN0AAAAPAAAAAAAAAAAAAAAAAJgCAABkcnMv&#10;ZG93bnJldi54bWxQSwUGAAAAAAQABAD1AAAAigMAAAAA&#10;" path="m,l9,1204r2051,l2045,783r-6,5l2035,782r-6,-7l2019,775r-12,3l1997,779r-11,-1l1974,777r-50,-1l1871,774r-53,-1l1767,775r-81,-14l1605,747r-79,-15l1446,716r-79,-18l1288,679r-78,-21l1131,635r-78,-26l1020,599r-33,-7l954,585r-33,-9l872,538,814,513,752,494,692,475r-15,-8l660,456r-17,-8l631,448r-6,-15l618,426r-9,-4l599,415,581,401,562,391r-20,-8l521,375r-12,-7l499,359,489,349r-11,-8l465,333r-12,-9l441,315,379,271,353,245,304,206,252,177,201,150,153,112,112,77,99,68,87,67,50,57,28,36r6,4l73,68r77,49l,xe" filled="f">
                    <v:path arrowok="t" o:connecttype="custom" o:connectlocs="9,1765;2045,1344;2035,1343;2019,1336;1997,1340;1974,1338;1871,1335;1767,1336;1605,1308;1446,1277;1288,1240;1131,1196;1020,1160;954,1146;872,1099;752,1055;677,1028;643,1009;625,994;609,983;581,962;542,944;509,929;489,910;465,894;441,876;353,806;252,738;153,673;99,629;50,618;34,601;150,678" o:connectangles="0,0,0,0,0,0,0,0,0,0,0,0,0,0,0,0,0,0,0,0,0,0,0,0,0,0,0,0,0,0,0,0,0"/>
                  </v:shape>
                  <v:shape id="1081" o:spid="_x0000_s1092" type="#_x0000_t75" style="position:absolute;left:313;top:570;width:1980;height:120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Df/fDAAAA3QAAAA8AAABkcnMvZG93bnJldi54bWxET99rwjAQfhf8H8IJe9PEsrnRGcUNNnwZ&#10;uDrQx6O5tcXmUppY43+/DATf7uP7ect1tK0YqPeNYw3zmQJBXDrTcKXhZ/8xfQHhA7LB1jFpuJKH&#10;9Wo8WmJu3IW/aShCJVII+xw11CF0uZS+rMmin7mOOHG/rrcYEuwraXq8pHDbykyphbTYcGqosaP3&#10;mspTcbYaglWfEfdfj+1uOF6fz9u3wymLWj9M4uYVRKAY7uKbe2vSfPWUwf836QS5+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YN/98MAAADdAAAADwAAAAAAAAAAAAAAAACf&#10;AgAAZHJzL2Rvd25yZXYueG1sUEsFBgAAAAAEAAQA9wAAAI8DAAAAAA==&#10;">
                    <v:imagedata r:id="rId26" o:title=""/>
                  </v:shape>
                  <v:shape id="1082" o:spid="_x0000_s1093" style="position:absolute;left:313;top:581;width:1980;height:1210;visibility:visible;mso-wrap-style:square;v-text-anchor:top" coordsize="10000,89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czBMIA&#10;AADdAAAADwAAAGRycy9kb3ducmV2LnhtbERPTW/CMAy9I/EfIiPtNhKgTKMjIJi0wRU27l5j2orE&#10;qZqsdPv1C9Ikbn56n16ue2dFR22oPWuYjBUI4sKbmksNnx9vj88gQkQ2aD2Thh8KsF4NB0vMjb/y&#10;gbpjLEUK4ZCjhirGJpcyFBU5DGPfECfu7FuHMcG2lKbFawp3Vk6VepIOa04NFTb0WlFxOX47DSEz&#10;W6Wy7Bxmv/bLXk6L7n0XtX4Y9ZsXEJH6eBf/u/cmzVfzGdy+SS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9zMEwgAAAN0AAAAPAAAAAAAAAAAAAAAAAJgCAABkcnMvZG93&#10;bnJldi54bWxQSwUGAAAAAAQABAD1AAAAhwMAAAAA&#10;" path="m,5808v10,13,20,25,30,38c37,5831,43,5816,50,5801v8,-17,17,-35,26,-52l132,5749v18,8,37,16,55,23c204,5774,221,5776,238,5779v17,-3,33,-5,50,-7c308,5769,328,5767,348,5764r248,-7l854,5742r258,-8l1359,5749r398,-103l2152,5541r389,-110l2930,5312r388,-134l3702,5038r384,-157l4470,4711r379,-193l5010,4444r162,-52l5333,4340r162,-67l5737,3991r283,-185l6323,3665r293,-141c6641,3504,6667,3485,6692,3465r80,-83l6854,3324r60,c6924,3286,6935,3249,6945,3212v12,-17,23,-35,35,-52c6993,3150,7007,3140,7020,3131v17,-17,33,-35,50,-52c7099,3044,7128,3010,7157,2975v32,-25,64,-49,96,-74l7348,2841v35,-20,71,-39,106,-59c7473,2765,7492,2747,7511,2730v17,-22,33,-45,50,-67l7611,2589v19,-20,37,-40,56,-60c7687,2510,7707,2490,7727,2471v18,-23,37,-45,55,-67c7803,2381,7824,2359,7844,2337r302,-326l8273,1818r243,-290l8767,1313r248,-200l9248,831v68,-87,138,-173,206,-259c9474,549,9495,527,9516,505v18,-3,37,-5,55,-8l9752,422v36,-51,72,-103,107,-155c9851,277,9842,287,9834,297l9641,505,9263,868,10000,v-15,2977,-30,5955,-45,8932l308,8976e" filled="f">
                    <v:path arrowok="t" o:connecttype="custom" o:connectlocs="0,783;6,788;10,782;15,775;26,775;37,778;47,779;57,778;69,777;118,776;169,774;220,773;269,775;348,761;426,747;503,732;580,716;657,698;733,679;809,658;885,635;960,609;992,599;1024,592;1056,585;1088,576;1136,538;1192,513;1252,494;1310,475;1325,467;1341,456;1357,448;1369,448;1375,433;1382,426;1390,422;1400,415;1417,401;1436,391;1455,383;1476,375;1487,368;1497,359;1507,349;1518,341;1530,333;1541,324;1553,315;1613,271;1638,245;1686,206;1736,177;1785,150;1831,112;1872,77;1884,68;1895,67;1931,57;1952,36;1947,40;1909,68;1834,117;1980,0;1971,1204;61,1210" o:connectangles="0,0,0,0,0,0,0,0,0,0,0,0,0,0,0,0,0,0,0,0,0,0,0,0,0,0,0,0,0,0,0,0,0,0,0,0,0,0,0,0,0,0,0,0,0,0,0,0,0,0,0,0,0,0,0,0,0,0,0,0,0,0,0,0,0,0"/>
                  </v:shape>
                  <v:shape id="1083" o:spid="_x0000_s1094" type="#_x0000_t75" style="position:absolute;left:2800;top:1984;width:752;height:30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hfanGAAAA3QAAAA8AAABkcnMvZG93bnJldi54bWxET0tLAzEQvgv+hzBCbzZRtmK3TUsRhB5a&#10;pdsH9DZsxt2lm8mapO3qrzeC4G0+vudM571txYV8aBxreBgqEMSlMw1XGnbb1/tnECEiG2wdk4Yv&#10;CjCf3d5MMTfuyhu6FLESKYRDjhrqGLtcylDWZDEMXUecuA/nLcYEfSWNx2sKt618VOpJWmw4NdTY&#10;0UtN5ak4Ww2r/dIv4nuWrQv1tv8+FuvT4XOs9eCuX0xAROrjv/jPvTRpvhpl8PtNOkHO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6F9qcYAAADdAAAADwAAAAAAAAAAAAAA&#10;AACfAgAAZHJzL2Rvd25yZXYueG1sUEsFBgAAAAAEAAQA9wAAAJIDAAAAAA==&#10;">
                    <v:imagedata r:id="rId27" o:title=""/>
                  </v:shape>
                  <v:shape id="1084" o:spid="_x0000_s1095" type="#_x0000_t75" style="position:absolute;left:4315;top:1932;width:1786;height:30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wnQvCAAAA3QAAAA8AAABkcnMvZG93bnJldi54bWxET8uqwjAQ3V/wH8II7q6polKqUURQryCC&#10;D9Dl0IxtsZmUJmrv3xtBcDeH85zJrDGleFDtCssKet0IBHFqdcGZgtNx+RuDcB5ZY2mZFPyTg9m0&#10;9TPBRNsn7+lx8JkIIewSVJB7XyVSujQng65rK+LAXW1t0AdYZ1LX+AzhppT9KBpJgwWHhhwrWuSU&#10;3g53oyBeny6xp9XgOG+y/nm12W3T5U6pTruZj0F4avxX/HH/6TA/Gg7h/U04QU5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6MJ0LwgAAAN0AAAAPAAAAAAAAAAAAAAAAAJ8C&#10;AABkcnMvZG93bnJldi54bWxQSwUGAAAAAAQABAD3AAAAjgMAAAAA&#10;">
                    <v:imagedata r:id="rId28" o:title=""/>
                  </v:shape>
                  <v:shape id="1085" o:spid="_x0000_s1096" type="#_x0000_t75" style="position:absolute;left:3195;top:1857;width:1696;height:42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ioA3EAAAA3AAAAA8AAABkcnMvZG93bnJldi54bWxEj0FrwzAMhe+D/QejwW6r0zLCSOOWdnSw&#10;W1nX3tVYiUNjOcRumvXXT4fBbhLv6b1P5XrynRppiG1gA/NZBoq4CrblxsDx++PlDVRMyBa7wGTg&#10;hyKsV48PJRY23PiLxkNqlIRwLNCAS6kvtI6VI49xFnpi0eoweEyyDo22A94k3Hd6kWW59tiyNDjs&#10;6d1RdTlcvYF80dwvu+vr+e7Cbl9vT6PenPfGPD9NmyWoRFP6N/9df1rBzwVfnpEJ9O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DioA3EAAAA3AAAAA8AAAAAAAAAAAAAAAAA&#10;nwIAAGRycy9kb3ducmV2LnhtbFBLBQYAAAAABAAEAPcAAACQAwAAAAA=&#10;">
                    <v:imagedata r:id="rId29" o:title=""/>
                  </v:shape>
                  <v:shape id="1086" o:spid="_x0000_s1097" type="#_x0000_t75" style="position:absolute;left:4479;top:1857;width:1696;height:42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BZbAAAAA3AAAAA8AAABkcnMvZG93bnJldi54bWxET02LwjAQvS/4H8II3tZUkbJUo6goeJN1&#10;9T42Y1NsJqWJtfrrzYLgbR7vc2aLzlaipcaXjhWMhgkI4tzpkgsFx7/t9w8IH5A1Vo5JwYM8LOa9&#10;rxlm2t35l9pDKEQMYZ+hAhNCnUnpc0MW/dDVxJG7uMZiiLAppG7wHsNtJcdJkkqLJccGgzWtDeXX&#10;w80qSMfF87q5Tc5P4zb7y+rUyuV5r9Sg3y2nIAJ14SN+u3c6zk9H8P9MvEDO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64FlsAAAADcAAAADwAAAAAAAAAAAAAAAACfAgAA&#10;ZHJzL2Rvd25yZXYueG1sUEsFBgAAAAAEAAQA9wAAAIwDAAAAAA==&#10;">
                    <v:imagedata r:id="rId29" o:title=""/>
                  </v:shape>
                  <v:rect id="1087" o:spid="_x0000_s1098" style="position:absolute;left:6089;top:1832;width:184;height: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l+fMEA&#10;AADcAAAADwAAAGRycy9kb3ducmV2LnhtbERPS4vCMBC+C/6HMII3TXxscbtGWRYEQffgA/Y6NGNb&#10;tpnUJmr990YQvM3H95z5srWVuFLjS8caRkMFgjhzpuRcw/GwGsxA+IBssHJMGu7kYbnoduaYGnfj&#10;HV33IRcxhH2KGooQ6lRKnxVk0Q9dTRy5k2sshgibXJoGbzHcVnKsVCItlhwbCqzpp6Dsf3+xGjCZ&#10;mvPvabI9bC4JfuatWn38Ka37vfb7C0SgNrzFL/faxPnJGJ7PxAv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FJfnzBAAAA3AAAAA8AAAAAAAAAAAAAAAAAmAIAAGRycy9kb3du&#10;cmV2LnhtbFBLBQYAAAAABAAEAPUAAACGAwAAAAA=&#10;" stroked="f"/>
                  <v:rect id="1088" o:spid="_x0000_s1099" style="position:absolute;left:6089;top:1281;width:184;height: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g9nccA&#10;AADcAAAADwAAAGRycy9kb3ducmV2LnhtbESPT08CMRDF7yR+h2ZMvEEXNERWCjESIkI88OeAt2E7&#10;bFe307WtsH57a0LCbSbv/d68GU9bW4sT+VA5VtDvZSCIC6crLhXstvPuI4gQkTXWjknBLwWYTm46&#10;Y8y1O/OaTptYihTCIUcFJsYmlzIUhiyGnmuIk3Z03mJMqy+l9nhO4baWgywbSosVpwsGG3oxVHxt&#10;fmyq8e7d4mBWD5+v/dkIv+dv+3r5odTdbfv8BCJSG6/mC73QiRvew/8zaQI5+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ZYPZ3HAAAA3AAAAA8AAAAAAAAAAAAAAAAAmAIAAGRy&#10;cy9kb3ducmV2LnhtbFBLBQYAAAAABAAEAPUAAACMAwAAAAA=&#10;" filled="f" strokecolor="white" strokeweight="2pt"/>
                  <v:rect id="1091" o:spid="_x0000_s1100" style="position:absolute;left:6089;top:1263;width:184;height: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J4f8IA&#10;AADcAAAADwAAAGRycy9kb3ducmV2LnhtbERPS2sCMRC+C/6HMEJvmvRhaLebFSkIQvVQLfQ6bMbd&#10;pZvJuom6/ntTKHibj+85+WJwrThTHxrPBh5nCgRx6W3DlYHv/Wr6CiJEZIutZzJwpQCLYjzKMbP+&#10;wl903sVKpBAOGRqoY+wyKUNZk8Mw8x1x4g6+dxgT7Ctpe7ykcNfKJ6W0dNhwaqixo4+ayt/dyRlA&#10;/WKP28PzZv950vhWDWo1/1HGPEyG5TuISEO8i//da5vmaw1/z6QLZH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cnh/wgAAANwAAAAPAAAAAAAAAAAAAAAAAJgCAABkcnMvZG93&#10;bnJldi54bWxQSwUGAAAAAAQABAD1AAAAhwMAAAAA&#10;" stroked="f"/>
                  <v:rect id="1092" o:spid="_x0000_s1101" style="position:absolute;left:6089;top:1263;width:184;height: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M7nscA&#10;AADcAAAADwAAAGRycy9kb3ducmV2LnhtbESPT08CMRDF7yZ+h2ZMuEkXQlBWCjESIkI88OeAt2E7&#10;bFe307WtsH57S2LCbSbv/d68GU9bW4sT+VA5VtDrZiCIC6crLhXstvP7RxAhImusHZOCXwowndze&#10;jDHX7sxrOm1iKVIIhxwVmBibXMpQGLIYuq4hTtrReYsxrb6U2uM5hdta9rNsKC1WnC4YbOjFUPG1&#10;+bGpxrt3i4NZDT5fe7MRfs/f9vXyQ6nOXfv8BCJSG6/mf3qhEzd8gMszaQI5+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ljO57HAAAA3AAAAA8AAAAAAAAAAAAAAAAAmAIAAGRy&#10;cy9kb3ducmV2LnhtbFBLBQYAAAAABAAEAPUAAACMAwAAAAA=&#10;" filled="f" strokecolor="white" strokeweight="2pt"/>
                  <v:shape id="_x0000_s1102" type="#_x0000_t202" style="position:absolute;left:409;top:662;width:1712;height: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sd0sMA&#10;AADcAAAADwAAAGRycy9kb3ducmV2LnhtbERPTWvCQBC9F/oflin01mzqIWjqKlIqFApiTA89TrNj&#10;spidTbPbJP57VxC8zeN9znI92VYM1HvjWMFrkoIgrpw2XCv4LrcvcxA+IGtsHZOCM3lYrx4flphr&#10;N3JBwyHUIoawz1FBE0KXS+mrhiz6xHXEkTu63mKIsK+l7nGM4baVszTNpEXDsaHBjt4bqk6Hf6tg&#10;88PFh/nb/e6LY2HKcpHyV3ZS6vlp2ryBCDSFu/jm/tRxfraA6zPxArm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sd0sMAAADcAAAADwAAAAAAAAAAAAAAAACYAgAAZHJzL2Rv&#10;d25yZXYueG1sUEsFBgAAAAAEAAQA9QAAAIgDAAAAAA==&#10;" filled="f" stroked="f">
                    <v:textbox inset="0,0,0,0">
                      <w:txbxContent>
                        <w:p w14:paraId="7BA848C8" w14:textId="77777777" w:rsidR="009E5268" w:rsidRPr="00593461" w:rsidRDefault="009E5268" w:rsidP="00F106C5">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olak</w:t>
                          </w:r>
                        </w:p>
                        <w:p w14:paraId="01FD11BA" w14:textId="77777777" w:rsidR="009E5268" w:rsidRDefault="009E5268" w:rsidP="00F106C5"/>
                      </w:txbxContent>
                    </v:textbox>
                  </v:shape>
                  <v:shape id="1096" o:spid="_x0000_s1103" type="#_x0000_t202" style="position:absolute;left:2502;top:1094;width:1554;height: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SHCcMA&#10;AADcAAAADwAAAGRycy9kb3ducmV2LnhtbERPTWvCQBC9F/oflhG81Y0etI1uRIpCQSiN6cHjmB2T&#10;JdnZmN1q+u/dQsHbPN7nrNaDbcWVem8cK5hOEhDEpdOGKwXfxe7lFYQPyBpbx6Tglzyss+enFaba&#10;3Tin6yFUIoawT1FBHUKXSunLmiz6ieuII3d2vcUQYV9J3eMthttWzpJkLi0ajg01dvReU9kcfqyC&#10;zZHzrbl8nr7yc26K4i3h/bxRajwaNksQgYbwEP+7P3Scv5jC3zPxApn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SHCcMAAADcAAAADwAAAAAAAAAAAAAAAACYAgAAZHJzL2Rv&#10;d25yZXYueG1sUEsFBgAAAAAEAAQA9QAAAIgDAAAAAA==&#10;" filled="f" stroked="f">
                    <v:textbox inset="0,0,0,0">
                      <w:txbxContent>
                        <w:p w14:paraId="136D1792" w14:textId="77777777" w:rsidR="009E5268" w:rsidRPr="00593461" w:rsidRDefault="009E5268" w:rsidP="00F106C5">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erima</w:t>
                          </w:r>
                        </w:p>
                      </w:txbxContent>
                    </v:textbox>
                  </v:shape>
                  <v:shape id="_x0000_s1104" type="#_x0000_t202" style="position:absolute;left:1784;top:1848;width:1584;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YZfsMA&#10;AADcAAAADwAAAGRycy9kb3ducmV2LnhtbERPTWvCQBC9F/oflil4azb1oDZ1I1IUBKE0pocep9kx&#10;WZKdTbOrpv/eLQje5vE+Z7kabSfONHjjWMFLkoIgrpw2XCv4KrfPCxA+IGvsHJOCP/Kwyh8flphp&#10;d+GCzodQixjCPkMFTQh9JqWvGrLoE9cTR+7oBoshwqGWesBLDLednKbpTFo0HBsa7Om9oao9nKyC&#10;9TcXG/P78fNZHAtTlq8p72etUpOncf0GItAY7uKbe6fj/PkU/p+JF8j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kYZfsMAAADcAAAADwAAAAAAAAAAAAAAAACYAgAAZHJzL2Rv&#10;d25yZXYueG1sUEsFBgAAAAAEAAQA9QAAAIgDAAAAAA==&#10;" filled="f" stroked="f">
                    <v:textbox inset="0,0,0,0">
                      <w:txbxContent>
                        <w:p w14:paraId="0D897E46" w14:textId="77777777" w:rsidR="009E5268" w:rsidRPr="00146DD2" w:rsidRDefault="009E5268" w:rsidP="00F106C5">
                          <w:pPr>
                            <w:spacing w:line="221" w:lineRule="exact"/>
                            <w:rPr>
                              <w:rFonts w:ascii="Times New Roman" w:hAnsi="Times New Roman" w:cs="Times New Roman"/>
                              <w:sz w:val="22"/>
                            </w:rPr>
                          </w:pPr>
                          <w:r w:rsidRPr="00146DD2">
                            <w:rPr>
                              <w:rFonts w:ascii="Times New Roman" w:hAnsi="Times New Roman" w:cs="Times New Roman"/>
                              <w:sz w:val="22"/>
                            </w:rPr>
                            <w:t>-1,993</w:t>
                          </w:r>
                        </w:p>
                      </w:txbxContent>
                    </v:textbox>
                  </v:shape>
                </v:group>
                <v:shape id="_x0000_s1105" type="#_x0000_t202" style="position:absolute;left:29400;top:4508;width:10871;height:3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fRsMA&#10;AADcAAAADwAAAGRycy9kb3ducmV2LnhtbERPTWvCQBC9F/oflhG81Y0etI1uRIpCQSiN6cHjmB2T&#10;JdnZmN1q+u/dQsHbPN7nrNaDbcWVem8cK5hOEhDEpdOGKwXfxe7lFYQPyBpbx6Tglzyss+enFaba&#10;3Tin6yFUIoawT1FBHUKXSunLmiz6ieuII3d2vcUQYV9J3eMthttWzpJkLi0ajg01dvReU9kcfqyC&#10;zZHzrbl8nr7yc26K4i3h/bxRajwaNksQgYbwEP+7P3ScP13A3zPxApn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5fRsMAAADcAAAADwAAAAAAAAAAAAAAAACYAgAAZHJzL2Rv&#10;d25yZXYueG1sUEsFBgAAAAAEAAQA9QAAAIgDAAAAAA==&#10;" filled="f" stroked="f">
                  <v:textbox inset="0,0,0,0">
                    <w:txbxContent>
                      <w:p w14:paraId="0914CFB0" w14:textId="77777777" w:rsidR="009E5268" w:rsidRPr="00593461" w:rsidRDefault="009E5268" w:rsidP="00F106C5">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olak</w:t>
                        </w:r>
                      </w:p>
                      <w:p w14:paraId="7E70577E" w14:textId="77777777" w:rsidR="009E5268" w:rsidRDefault="009E5268" w:rsidP="00F106C5"/>
                    </w:txbxContent>
                  </v:textbox>
                </v:shape>
                <v:shape id="_x0000_s1106" type="#_x0000_t202" style="position:absolute;left:25209;top:11874;width:10058;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L63cIA&#10;AADcAAAADwAAAGRycy9kb3ducmV2LnhtbERPTYvCMBC9L/gfwix4W1M9FLdrFFkUBEGs3cMeZ5ux&#10;DTaT2kSt/94Iwt7m8T5ntuhtI67UeeNYwXiUgCAunTZcKfgp1h9TED4ga2wck4I7eVjMB28zzLS7&#10;cU7XQ6hEDGGfoYI6hDaT0pc1WfQj1xJH7ug6iyHCrpK6w1sMt42cJEkqLRqODTW29F1TeTpcrILl&#10;L+crc9797fNjboriM+FtelJq+N4vv0AE6sO/+OXe6Dh/nMLzmXiB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ovrdwgAAANwAAAAPAAAAAAAAAAAAAAAAAJgCAABkcnMvZG93&#10;bnJldi54bWxQSwUGAAAAAAQABAD1AAAAhwMAAAAA&#10;" filled="f" stroked="f">
                  <v:textbox inset="0,0,0,0">
                    <w:txbxContent>
                      <w:p w14:paraId="51C46752" w14:textId="77777777" w:rsidR="009E5268" w:rsidRPr="00146DD2" w:rsidRDefault="009E5268" w:rsidP="00F106C5">
                        <w:pPr>
                          <w:spacing w:line="221" w:lineRule="exact"/>
                          <w:rPr>
                            <w:rFonts w:ascii="Times New Roman" w:hAnsi="Times New Roman" w:cs="Times New Roman"/>
                            <w:sz w:val="22"/>
                          </w:rPr>
                        </w:pPr>
                        <w:r w:rsidRPr="00146DD2">
                          <w:rPr>
                            <w:rFonts w:ascii="Times New Roman" w:hAnsi="Times New Roman" w:cs="Times New Roman"/>
                            <w:sz w:val="22"/>
                          </w:rPr>
                          <w:t>1,993</w:t>
                        </w:r>
                      </w:p>
                    </w:txbxContent>
                  </v:textbox>
                </v:shape>
                <v:shape id="_x0000_s1107" type="#_x0000_t202" style="position:absolute;left:14732;top:11938;width:10058;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BkqsMA&#10;AADcAAAADwAAAGRycy9kb3ducmV2LnhtbERPTWvCQBC9F/oflil4azYKSpu6ESkKBUEa00OP0+yY&#10;LMnOxuxW4793CwVv83ifs1yNthNnGrxxrGCapCCIK6cN1wq+yu3zCwgfkDV2jknBlTys8seHJWba&#10;Xbig8yHUIoawz1BBE0KfSemrhiz6xPXEkTu6wWKIcKilHvASw20nZ2m6kBYNx4YGe3pvqGoPv1bB&#10;+puLjTntfz6LY2HK8jXl3aJVavI0rt9ABBrDXfzv/tBx/nQOf8/EC2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HBkqsMAAADcAAAADwAAAAAAAAAAAAAAAACYAgAAZHJzL2Rv&#10;d25yZXYueG1sUEsFBgAAAAAEAAQA9QAAAIgDAAAAAA==&#10;" filled="f" stroked="f">
                  <v:textbox inset="0,0,0,0">
                    <w:txbxContent>
                      <w:p w14:paraId="3C5F1526" w14:textId="77777777" w:rsidR="009E5268" w:rsidRPr="00146DD2" w:rsidRDefault="009E5268" w:rsidP="00F106C5">
                        <w:pPr>
                          <w:spacing w:line="221" w:lineRule="exact"/>
                          <w:jc w:val="center"/>
                          <w:rPr>
                            <w:rFonts w:ascii="Times New Roman" w:hAnsi="Times New Roman" w:cs="Times New Roman"/>
                            <w:sz w:val="22"/>
                          </w:rPr>
                        </w:pPr>
                        <w:r>
                          <w:rPr>
                            <w:rFonts w:ascii="Times New Roman" w:hAnsi="Times New Roman" w:cs="Times New Roman"/>
                            <w:sz w:val="22"/>
                          </w:rPr>
                          <w:t>0</w:t>
                        </w:r>
                      </w:p>
                    </w:txbxContent>
                  </v:textbox>
                </v:shape>
                <w10:anchorlock/>
              </v:group>
            </w:pict>
          </mc:Fallback>
        </mc:AlternateContent>
      </w:r>
    </w:p>
    <w:p w14:paraId="69B262BD" w14:textId="77777777" w:rsidR="00EB6349" w:rsidRDefault="00EB6349" w:rsidP="000D42B1">
      <w:pPr>
        <w:ind w:left="851"/>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ambar 4.3</w:t>
      </w:r>
    </w:p>
    <w:p w14:paraId="7B82EB36" w14:textId="77777777" w:rsidR="00EB6349" w:rsidRPr="00146DD2" w:rsidRDefault="00EB6349" w:rsidP="000D42B1">
      <w:pPr>
        <w:ind w:left="851"/>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t insentif</w:t>
      </w:r>
    </w:p>
    <w:p w14:paraId="68866ECD" w14:textId="77777777" w:rsidR="005A1AFC" w:rsidRDefault="00EB6349" w:rsidP="005A1AFC">
      <w:pPr>
        <w:pStyle w:val="ListParagraph"/>
        <w:spacing w:line="480" w:lineRule="auto"/>
        <w:ind w:left="1508"/>
        <w:jc w:val="both"/>
        <w:rPr>
          <w:rFonts w:ascii="Times New Roman" w:hAnsi="Times New Roman" w:cs="Times New Roman"/>
          <w:position w:val="1"/>
          <w:sz w:val="24"/>
          <w:szCs w:val="24"/>
        </w:rPr>
      </w:pPr>
      <w:r w:rsidRPr="005A1AFC">
        <w:rPr>
          <w:rFonts w:ascii="Times New Roman" w:hAnsi="Times New Roman" w:cs="Times New Roman"/>
          <w:position w:val="1"/>
          <w:sz w:val="24"/>
          <w:szCs w:val="24"/>
        </w:rPr>
        <w:t>Ho</w:t>
      </w:r>
      <w:r w:rsidRPr="005A1AFC">
        <w:rPr>
          <w:rFonts w:ascii="Times New Roman" w:hAnsi="Times New Roman" w:cs="Times New Roman"/>
          <w:spacing w:val="-8"/>
          <w:position w:val="1"/>
          <w:sz w:val="24"/>
          <w:szCs w:val="24"/>
        </w:rPr>
        <w:t xml:space="preserve"> </w:t>
      </w:r>
      <w:r w:rsidRPr="005A1AFC">
        <w:rPr>
          <w:rFonts w:ascii="Times New Roman" w:hAnsi="Times New Roman" w:cs="Times New Roman"/>
          <w:position w:val="1"/>
          <w:sz w:val="24"/>
          <w:szCs w:val="24"/>
        </w:rPr>
        <w:t>diterima</w:t>
      </w:r>
      <w:r w:rsidRPr="005A1AFC">
        <w:rPr>
          <w:rFonts w:ascii="Times New Roman" w:hAnsi="Times New Roman" w:cs="Times New Roman"/>
          <w:spacing w:val="-9"/>
          <w:position w:val="1"/>
          <w:sz w:val="24"/>
          <w:szCs w:val="24"/>
        </w:rPr>
        <w:t xml:space="preserve"> </w:t>
      </w:r>
      <w:r w:rsidRPr="005A1AFC">
        <w:rPr>
          <w:rFonts w:ascii="Times New Roman" w:hAnsi="Times New Roman" w:cs="Times New Roman"/>
          <w:position w:val="1"/>
          <w:sz w:val="24"/>
          <w:szCs w:val="24"/>
        </w:rPr>
        <w:t>jika</w:t>
      </w:r>
      <w:r w:rsidRPr="005A1AFC">
        <w:rPr>
          <w:rFonts w:ascii="Times New Roman" w:hAnsi="Times New Roman" w:cs="Times New Roman"/>
          <w:spacing w:val="-9"/>
          <w:position w:val="1"/>
          <w:sz w:val="24"/>
          <w:szCs w:val="24"/>
        </w:rPr>
        <w:t xml:space="preserve"> </w:t>
      </w:r>
      <w:r w:rsidRPr="005A1AFC">
        <w:rPr>
          <w:rFonts w:ascii="Times New Roman" w:hAnsi="Times New Roman" w:cs="Times New Roman"/>
          <w:position w:val="1"/>
          <w:sz w:val="24"/>
          <w:szCs w:val="24"/>
        </w:rPr>
        <w:t>-1,993</w:t>
      </w:r>
      <w:r w:rsidRPr="005A1AFC">
        <w:rPr>
          <w:rFonts w:ascii="Times New Roman" w:hAnsi="Times New Roman" w:cs="Times New Roman"/>
          <w:spacing w:val="43"/>
          <w:position w:val="1"/>
          <w:sz w:val="24"/>
          <w:szCs w:val="24"/>
        </w:rPr>
        <w:t xml:space="preserve"> </w:t>
      </w:r>
      <w:r w:rsidRPr="005A1AFC">
        <w:rPr>
          <w:rFonts w:ascii="Times New Roman" w:hAnsi="Times New Roman" w:cs="Times New Roman"/>
          <w:position w:val="1"/>
          <w:sz w:val="24"/>
          <w:szCs w:val="24"/>
        </w:rPr>
        <w:t>≤</w:t>
      </w:r>
      <w:r w:rsidRPr="005A1AFC">
        <w:rPr>
          <w:rFonts w:ascii="Times New Roman" w:hAnsi="Times New Roman" w:cs="Times New Roman"/>
          <w:spacing w:val="-7"/>
          <w:position w:val="1"/>
          <w:sz w:val="24"/>
          <w:szCs w:val="24"/>
        </w:rPr>
        <w:t xml:space="preserve"> </w:t>
      </w:r>
      <w:r w:rsidRPr="005A1AFC">
        <w:rPr>
          <w:rFonts w:ascii="Times New Roman" w:hAnsi="Times New Roman" w:cs="Times New Roman"/>
          <w:position w:val="1"/>
          <w:sz w:val="24"/>
          <w:szCs w:val="24"/>
        </w:rPr>
        <w:t>t</w:t>
      </w:r>
      <w:r w:rsidRPr="005A1AFC">
        <w:rPr>
          <w:rFonts w:ascii="Times New Roman" w:hAnsi="Times New Roman" w:cs="Times New Roman"/>
          <w:sz w:val="24"/>
          <w:szCs w:val="24"/>
          <w:vertAlign w:val="subscript"/>
        </w:rPr>
        <w:t>hitung</w:t>
      </w:r>
      <w:r w:rsidRPr="005A1AFC">
        <w:rPr>
          <w:rFonts w:ascii="Times New Roman" w:hAnsi="Times New Roman" w:cs="Times New Roman"/>
          <w:spacing w:val="14"/>
          <w:sz w:val="24"/>
          <w:szCs w:val="24"/>
        </w:rPr>
        <w:t xml:space="preserve"> </w:t>
      </w:r>
      <w:r w:rsidRPr="005A1AFC">
        <w:rPr>
          <w:rFonts w:ascii="Times New Roman" w:hAnsi="Times New Roman" w:cs="Times New Roman"/>
          <w:position w:val="1"/>
          <w:sz w:val="24"/>
          <w:szCs w:val="24"/>
        </w:rPr>
        <w:t>≤</w:t>
      </w:r>
      <w:r w:rsidRPr="005A1AFC">
        <w:rPr>
          <w:rFonts w:ascii="Times New Roman" w:hAnsi="Times New Roman" w:cs="Times New Roman"/>
          <w:spacing w:val="-8"/>
          <w:position w:val="1"/>
          <w:sz w:val="24"/>
          <w:szCs w:val="24"/>
        </w:rPr>
        <w:t xml:space="preserve"> </w:t>
      </w:r>
      <w:r w:rsidRPr="005A1AFC">
        <w:rPr>
          <w:rFonts w:ascii="Times New Roman" w:hAnsi="Times New Roman" w:cs="Times New Roman"/>
          <w:position w:val="1"/>
          <w:sz w:val="24"/>
          <w:szCs w:val="24"/>
        </w:rPr>
        <w:t>1,993</w:t>
      </w:r>
    </w:p>
    <w:p w14:paraId="085595CD" w14:textId="77777777" w:rsidR="00EB6349" w:rsidRPr="000D42B1" w:rsidRDefault="00EB6349" w:rsidP="005A1AFC">
      <w:pPr>
        <w:pStyle w:val="ListParagraph"/>
        <w:spacing w:line="480" w:lineRule="auto"/>
        <w:ind w:left="1508"/>
        <w:jc w:val="both"/>
        <w:rPr>
          <w:rFonts w:ascii="Times New Roman" w:hAnsi="Times New Roman" w:cs="Times New Roman"/>
          <w:position w:val="1"/>
          <w:sz w:val="24"/>
          <w:szCs w:val="24"/>
        </w:rPr>
      </w:pPr>
      <w:r w:rsidRPr="008B71BD">
        <w:rPr>
          <w:rFonts w:ascii="Times New Roman" w:hAnsi="Times New Roman" w:cs="Times New Roman"/>
          <w:position w:val="1"/>
          <w:sz w:val="24"/>
          <w:szCs w:val="24"/>
        </w:rPr>
        <w:t>Ho</w:t>
      </w:r>
      <w:r w:rsidRPr="008B71BD">
        <w:rPr>
          <w:rFonts w:ascii="Times New Roman" w:hAnsi="Times New Roman" w:cs="Times New Roman"/>
          <w:spacing w:val="-11"/>
          <w:position w:val="1"/>
          <w:sz w:val="24"/>
          <w:szCs w:val="24"/>
        </w:rPr>
        <w:t xml:space="preserve"> </w:t>
      </w:r>
      <w:r w:rsidRPr="008B71BD">
        <w:rPr>
          <w:rFonts w:ascii="Times New Roman" w:hAnsi="Times New Roman" w:cs="Times New Roman"/>
          <w:position w:val="1"/>
          <w:sz w:val="24"/>
          <w:szCs w:val="24"/>
        </w:rPr>
        <w:t>ditolak</w:t>
      </w:r>
      <w:r w:rsidRPr="008B71BD">
        <w:rPr>
          <w:rFonts w:ascii="Times New Roman" w:hAnsi="Times New Roman" w:cs="Times New Roman"/>
          <w:spacing w:val="-11"/>
          <w:position w:val="1"/>
          <w:sz w:val="24"/>
          <w:szCs w:val="24"/>
        </w:rPr>
        <w:t xml:space="preserve"> </w:t>
      </w:r>
      <w:r w:rsidRPr="008B71BD">
        <w:rPr>
          <w:rFonts w:ascii="Times New Roman" w:hAnsi="Times New Roman" w:cs="Times New Roman"/>
          <w:position w:val="1"/>
          <w:sz w:val="24"/>
          <w:szCs w:val="24"/>
        </w:rPr>
        <w:t>jika</w:t>
      </w:r>
      <w:r w:rsidRPr="008B71BD">
        <w:rPr>
          <w:rFonts w:ascii="Times New Roman" w:hAnsi="Times New Roman" w:cs="Times New Roman"/>
          <w:spacing w:val="-12"/>
          <w:position w:val="1"/>
          <w:sz w:val="24"/>
          <w:szCs w:val="24"/>
        </w:rPr>
        <w:t xml:space="preserve"> </w:t>
      </w:r>
      <w:r w:rsidRPr="008B71BD">
        <w:rPr>
          <w:rFonts w:ascii="Times New Roman" w:hAnsi="Times New Roman" w:cs="Times New Roman"/>
          <w:position w:val="1"/>
          <w:sz w:val="24"/>
          <w:szCs w:val="24"/>
        </w:rPr>
        <w:t>-t</w:t>
      </w:r>
      <w:r w:rsidRPr="008B71BD">
        <w:rPr>
          <w:rFonts w:ascii="Times New Roman" w:hAnsi="Times New Roman" w:cs="Times New Roman"/>
          <w:sz w:val="24"/>
          <w:szCs w:val="24"/>
          <w:vertAlign w:val="subscript"/>
        </w:rPr>
        <w:t>hitung</w:t>
      </w:r>
      <w:r w:rsidRPr="008B71BD">
        <w:rPr>
          <w:rFonts w:ascii="Times New Roman" w:hAnsi="Times New Roman" w:cs="Times New Roman"/>
          <w:spacing w:val="11"/>
          <w:sz w:val="24"/>
          <w:szCs w:val="24"/>
        </w:rPr>
        <w:t xml:space="preserve"> </w:t>
      </w:r>
      <w:r w:rsidRPr="008B71BD">
        <w:rPr>
          <w:rFonts w:ascii="Times New Roman" w:hAnsi="Times New Roman" w:cs="Times New Roman"/>
          <w:position w:val="1"/>
          <w:sz w:val="24"/>
          <w:szCs w:val="24"/>
        </w:rPr>
        <w:t>≤</w:t>
      </w:r>
      <w:r w:rsidRPr="008B71BD">
        <w:rPr>
          <w:rFonts w:ascii="Times New Roman" w:hAnsi="Times New Roman" w:cs="Times New Roman"/>
          <w:spacing w:val="-11"/>
          <w:position w:val="1"/>
          <w:sz w:val="24"/>
          <w:szCs w:val="24"/>
        </w:rPr>
        <w:t xml:space="preserve"> </w:t>
      </w:r>
      <w:r>
        <w:rPr>
          <w:rFonts w:ascii="Times New Roman" w:hAnsi="Times New Roman" w:cs="Times New Roman"/>
          <w:position w:val="1"/>
          <w:sz w:val="24"/>
          <w:szCs w:val="24"/>
        </w:rPr>
        <w:t>-1,993</w:t>
      </w:r>
      <w:r w:rsidRPr="008B71BD">
        <w:rPr>
          <w:rFonts w:ascii="Times New Roman" w:hAnsi="Times New Roman" w:cs="Times New Roman"/>
          <w:spacing w:val="-12"/>
          <w:position w:val="1"/>
          <w:sz w:val="24"/>
          <w:szCs w:val="24"/>
        </w:rPr>
        <w:t xml:space="preserve"> </w:t>
      </w:r>
      <w:r w:rsidRPr="008B71BD">
        <w:rPr>
          <w:rFonts w:ascii="Times New Roman" w:hAnsi="Times New Roman" w:cs="Times New Roman"/>
          <w:position w:val="1"/>
          <w:sz w:val="24"/>
          <w:szCs w:val="24"/>
        </w:rPr>
        <w:t>atau</w:t>
      </w:r>
      <w:r w:rsidRPr="008B71BD">
        <w:rPr>
          <w:rFonts w:ascii="Times New Roman" w:hAnsi="Times New Roman" w:cs="Times New Roman"/>
          <w:spacing w:val="-11"/>
          <w:position w:val="1"/>
          <w:sz w:val="24"/>
          <w:szCs w:val="24"/>
        </w:rPr>
        <w:t xml:space="preserve"> </w:t>
      </w:r>
      <w:r w:rsidRPr="008B71BD">
        <w:rPr>
          <w:rFonts w:ascii="Times New Roman" w:hAnsi="Times New Roman" w:cs="Times New Roman"/>
          <w:position w:val="1"/>
          <w:sz w:val="24"/>
          <w:szCs w:val="24"/>
        </w:rPr>
        <w:t>t</w:t>
      </w:r>
      <w:r w:rsidRPr="008B71BD">
        <w:rPr>
          <w:rFonts w:ascii="Times New Roman" w:hAnsi="Times New Roman" w:cs="Times New Roman"/>
          <w:sz w:val="24"/>
          <w:szCs w:val="24"/>
          <w:vertAlign w:val="subscript"/>
        </w:rPr>
        <w:t>hitung</w:t>
      </w:r>
      <w:r w:rsidRPr="008B71BD">
        <w:rPr>
          <w:rFonts w:ascii="Times New Roman" w:hAnsi="Times New Roman" w:cs="Times New Roman"/>
          <w:spacing w:val="10"/>
          <w:sz w:val="24"/>
          <w:szCs w:val="24"/>
        </w:rPr>
        <w:t xml:space="preserve"> </w:t>
      </w:r>
      <w:r w:rsidRPr="008B71BD">
        <w:rPr>
          <w:rFonts w:ascii="Times New Roman" w:hAnsi="Times New Roman" w:cs="Times New Roman"/>
          <w:position w:val="1"/>
          <w:sz w:val="24"/>
          <w:szCs w:val="24"/>
        </w:rPr>
        <w:t>≥</w:t>
      </w:r>
      <w:r w:rsidRPr="008B71BD">
        <w:rPr>
          <w:rFonts w:ascii="Times New Roman" w:hAnsi="Times New Roman" w:cs="Times New Roman"/>
          <w:spacing w:val="-12"/>
          <w:position w:val="1"/>
          <w:sz w:val="24"/>
          <w:szCs w:val="24"/>
        </w:rPr>
        <w:t xml:space="preserve"> </w:t>
      </w:r>
      <w:r>
        <w:rPr>
          <w:rFonts w:ascii="Times New Roman" w:hAnsi="Times New Roman" w:cs="Times New Roman"/>
          <w:position w:val="1"/>
          <w:sz w:val="24"/>
          <w:szCs w:val="24"/>
        </w:rPr>
        <w:t>1,993</w:t>
      </w:r>
    </w:p>
    <w:p w14:paraId="56609F74" w14:textId="77777777" w:rsidR="005A1AFC" w:rsidRDefault="00EB6349" w:rsidP="005A1AFC">
      <w:pPr>
        <w:numPr>
          <w:ilvl w:val="0"/>
          <w:numId w:val="83"/>
        </w:numPr>
        <w:spacing w:line="480" w:lineRule="auto"/>
        <w:ind w:left="1508" w:hanging="35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enentukan nilai t</w:t>
      </w:r>
    </w:p>
    <w:p w14:paraId="53D21801" w14:textId="77777777" w:rsidR="00EB6349" w:rsidRPr="00D312D0" w:rsidRDefault="00EB6349" w:rsidP="005A1AFC">
      <w:pPr>
        <w:spacing w:line="480" w:lineRule="auto"/>
        <w:ind w:left="1508"/>
        <w:jc w:val="both"/>
        <w:rPr>
          <w:rFonts w:ascii="Times New Roman" w:eastAsia="Times New Roman" w:hAnsi="Times New Roman" w:cs="Times New Roman"/>
          <w:color w:val="000000" w:themeColor="text1"/>
          <w:spacing w:val="-4"/>
          <w:sz w:val="24"/>
          <w:szCs w:val="24"/>
        </w:rPr>
      </w:pPr>
      <w:r w:rsidRPr="00D312D0">
        <w:rPr>
          <w:rFonts w:ascii="Times New Roman" w:hAnsi="Times New Roman" w:cs="Times New Roman"/>
          <w:spacing w:val="-4"/>
          <w:sz w:val="24"/>
          <w:szCs w:val="24"/>
        </w:rPr>
        <w:t>Hasil analisis data yang telah dilakukan dengan menggunakan bantuan SPSS 21, maka dapat diketahui bahwa t</w:t>
      </w:r>
      <w:r w:rsidRPr="00D312D0">
        <w:rPr>
          <w:rFonts w:ascii="Times New Roman" w:hAnsi="Times New Roman" w:cs="Times New Roman"/>
          <w:spacing w:val="-4"/>
          <w:sz w:val="24"/>
          <w:szCs w:val="24"/>
          <w:vertAlign w:val="subscript"/>
        </w:rPr>
        <w:t>hitung</w:t>
      </w:r>
      <w:r w:rsidRPr="00D312D0">
        <w:rPr>
          <w:rFonts w:ascii="Times New Roman" w:hAnsi="Times New Roman" w:cs="Times New Roman"/>
          <w:spacing w:val="-4"/>
          <w:sz w:val="24"/>
          <w:szCs w:val="24"/>
        </w:rPr>
        <w:t xml:space="preserve"> insentif (X</w:t>
      </w:r>
      <w:r w:rsidRPr="00D312D0">
        <w:rPr>
          <w:rFonts w:ascii="Times New Roman" w:hAnsi="Times New Roman" w:cs="Times New Roman"/>
          <w:spacing w:val="-4"/>
          <w:sz w:val="24"/>
          <w:szCs w:val="24"/>
          <w:vertAlign w:val="subscript"/>
        </w:rPr>
        <w:t>1</w:t>
      </w:r>
      <w:r w:rsidRPr="00D312D0">
        <w:rPr>
          <w:rFonts w:ascii="Times New Roman" w:hAnsi="Times New Roman" w:cs="Times New Roman"/>
          <w:spacing w:val="-4"/>
          <w:sz w:val="24"/>
          <w:szCs w:val="24"/>
        </w:rPr>
        <w:t>) = 2,126</w:t>
      </w:r>
    </w:p>
    <w:p w14:paraId="3DEFC9A9" w14:textId="77777777" w:rsidR="005A1AFC" w:rsidRDefault="00EB6349" w:rsidP="005A1AFC">
      <w:pPr>
        <w:numPr>
          <w:ilvl w:val="0"/>
          <w:numId w:val="83"/>
        </w:numPr>
        <w:spacing w:line="480" w:lineRule="auto"/>
        <w:ind w:left="1508" w:hanging="35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Keputusan</w:t>
      </w:r>
    </w:p>
    <w:p w14:paraId="3318366E" w14:textId="77777777" w:rsidR="00EB6349" w:rsidRPr="005A1AFC" w:rsidRDefault="00EB6349" w:rsidP="005A1AFC">
      <w:pPr>
        <w:spacing w:line="480" w:lineRule="auto"/>
        <w:ind w:left="1508"/>
        <w:jc w:val="both"/>
        <w:rPr>
          <w:rFonts w:ascii="Times New Roman" w:eastAsia="Times New Roman" w:hAnsi="Times New Roman" w:cs="Times New Roman"/>
          <w:color w:val="000000" w:themeColor="text1"/>
          <w:sz w:val="24"/>
          <w:szCs w:val="24"/>
        </w:rPr>
      </w:pPr>
      <w:r w:rsidRPr="005A1AFC">
        <w:rPr>
          <w:rFonts w:ascii="Times New Roman" w:hAnsi="Times New Roman" w:cs="Times New Roman"/>
          <w:sz w:val="24"/>
          <w:szCs w:val="24"/>
        </w:rPr>
        <w:t>Hasil perhitungan menunjukkan t</w:t>
      </w:r>
      <w:r w:rsidRPr="005A1AFC">
        <w:rPr>
          <w:rFonts w:ascii="Times New Roman" w:hAnsi="Times New Roman" w:cs="Times New Roman"/>
          <w:sz w:val="24"/>
          <w:szCs w:val="24"/>
          <w:vertAlign w:val="subscript"/>
        </w:rPr>
        <w:t>hitung</w:t>
      </w:r>
      <w:r w:rsidRPr="005A1AFC">
        <w:rPr>
          <w:rFonts w:ascii="Times New Roman" w:hAnsi="Times New Roman" w:cs="Times New Roman"/>
          <w:sz w:val="24"/>
          <w:szCs w:val="24"/>
        </w:rPr>
        <w:t xml:space="preserve"> &gt; t</w:t>
      </w:r>
      <w:r w:rsidRPr="005A1AFC">
        <w:rPr>
          <w:rFonts w:ascii="Times New Roman" w:hAnsi="Times New Roman" w:cs="Times New Roman"/>
          <w:sz w:val="24"/>
          <w:szCs w:val="24"/>
          <w:vertAlign w:val="subscript"/>
        </w:rPr>
        <w:t>tabel</w:t>
      </w:r>
      <w:r w:rsidRPr="005A1AFC">
        <w:rPr>
          <w:rFonts w:ascii="Times New Roman" w:hAnsi="Times New Roman" w:cs="Times New Roman"/>
          <w:sz w:val="24"/>
          <w:szCs w:val="24"/>
        </w:rPr>
        <w:t xml:space="preserve"> (2,126 &gt; 1,993) dan nilai signifikansi (0,037 &lt; 0,05), maka Ho ditolak. Dapat disimpulkan bahwa variabel insentif (X</w:t>
      </w:r>
      <w:r w:rsidRPr="005A1AFC">
        <w:rPr>
          <w:rFonts w:ascii="Times New Roman" w:hAnsi="Times New Roman" w:cs="Times New Roman"/>
          <w:sz w:val="24"/>
          <w:szCs w:val="24"/>
          <w:vertAlign w:val="subscript"/>
        </w:rPr>
        <w:t>1</w:t>
      </w:r>
      <w:r w:rsidRPr="005A1AFC">
        <w:rPr>
          <w:rFonts w:ascii="Times New Roman" w:hAnsi="Times New Roman" w:cs="Times New Roman"/>
          <w:sz w:val="24"/>
          <w:szCs w:val="24"/>
        </w:rPr>
        <w:t>) secara parsial berpengaruh positif dan signifikan terhadap kinerja karyawan (Y).</w:t>
      </w:r>
    </w:p>
    <w:p w14:paraId="42ECF23A" w14:textId="77777777" w:rsidR="000D42B1" w:rsidRPr="00F30D40" w:rsidRDefault="00EB6349" w:rsidP="00F30D40">
      <w:pPr>
        <w:numPr>
          <w:ilvl w:val="0"/>
          <w:numId w:val="82"/>
        </w:numPr>
        <w:spacing w:line="480" w:lineRule="auto"/>
        <w:ind w:left="1151" w:hanging="357"/>
        <w:jc w:val="both"/>
        <w:rPr>
          <w:rFonts w:ascii="Times New Roman" w:eastAsia="Times New Roman" w:hAnsi="Times New Roman" w:cs="Times New Roman"/>
          <w:color w:val="000000" w:themeColor="text1"/>
          <w:sz w:val="24"/>
          <w:szCs w:val="24"/>
        </w:rPr>
      </w:pPr>
      <w:r>
        <w:rPr>
          <w:rFonts w:ascii="Times New Roman" w:hAnsi="Times New Roman" w:cs="Times New Roman"/>
          <w:sz w:val="24"/>
        </w:rPr>
        <w:t>Uji pengaruh promosi jabatan</w:t>
      </w:r>
      <w:r w:rsidRPr="00F63929">
        <w:rPr>
          <w:rFonts w:ascii="Times New Roman" w:hAnsi="Times New Roman" w:cs="Times New Roman"/>
          <w:sz w:val="24"/>
        </w:rPr>
        <w:t xml:space="preserve"> (X</w:t>
      </w:r>
      <w:r>
        <w:rPr>
          <w:rFonts w:ascii="Times New Roman" w:hAnsi="Times New Roman" w:cs="Times New Roman"/>
          <w:sz w:val="24"/>
          <w:vertAlign w:val="subscript"/>
        </w:rPr>
        <w:t>2</w:t>
      </w:r>
      <w:r>
        <w:rPr>
          <w:rFonts w:ascii="Times New Roman" w:hAnsi="Times New Roman" w:cs="Times New Roman"/>
          <w:sz w:val="24"/>
        </w:rPr>
        <w:t>) terhadap kinerja k</w:t>
      </w:r>
      <w:r w:rsidRPr="00F63929">
        <w:rPr>
          <w:rFonts w:ascii="Times New Roman" w:hAnsi="Times New Roman" w:cs="Times New Roman"/>
          <w:sz w:val="24"/>
        </w:rPr>
        <w:t>aryawan (Y) dengan langkah-langkah pengujian sebagai berikut:</w:t>
      </w:r>
    </w:p>
    <w:p w14:paraId="171573DD" w14:textId="77777777" w:rsidR="00F30D40" w:rsidRDefault="00EB6349" w:rsidP="00F30D40">
      <w:pPr>
        <w:numPr>
          <w:ilvl w:val="0"/>
          <w:numId w:val="84"/>
        </w:numPr>
        <w:spacing w:line="480" w:lineRule="auto"/>
        <w:ind w:left="1508" w:hanging="357"/>
        <w:jc w:val="both"/>
        <w:rPr>
          <w:rFonts w:ascii="Times New Roman" w:eastAsia="Times New Roman" w:hAnsi="Times New Roman" w:cs="Times New Roman"/>
          <w:color w:val="000000" w:themeColor="text1"/>
          <w:sz w:val="24"/>
          <w:szCs w:val="24"/>
        </w:rPr>
      </w:pPr>
      <w:r w:rsidRPr="008222C5">
        <w:rPr>
          <w:rFonts w:ascii="Times New Roman" w:eastAsia="Times New Roman" w:hAnsi="Times New Roman" w:cs="Times New Roman"/>
          <w:color w:val="000000" w:themeColor="text1"/>
          <w:sz w:val="24"/>
          <w:szCs w:val="24"/>
        </w:rPr>
        <w:t>Menentukan Ho dan Ha</w:t>
      </w:r>
    </w:p>
    <w:p w14:paraId="2D0AA221" w14:textId="77777777" w:rsidR="00F30D40" w:rsidRDefault="00EB6349" w:rsidP="00F30D40">
      <w:pPr>
        <w:spacing w:line="480" w:lineRule="auto"/>
        <w:ind w:left="1508"/>
        <w:jc w:val="both"/>
        <w:rPr>
          <w:rFonts w:ascii="Times New Roman" w:eastAsia="Times New Roman" w:hAnsi="Times New Roman" w:cs="Times New Roman"/>
          <w:color w:val="000000" w:themeColor="text1"/>
          <w:sz w:val="24"/>
          <w:szCs w:val="24"/>
        </w:rPr>
      </w:pPr>
      <w:r w:rsidRPr="00F30D40">
        <w:rPr>
          <w:rFonts w:ascii="Times New Roman" w:hAnsi="Times New Roman" w:cs="Times New Roman"/>
          <w:sz w:val="24"/>
          <w:szCs w:val="24"/>
        </w:rPr>
        <w:t>Ho : β</w:t>
      </w:r>
      <w:r w:rsidRPr="00F30D40">
        <w:rPr>
          <w:rFonts w:ascii="Times New Roman" w:hAnsi="Times New Roman" w:cs="Times New Roman"/>
          <w:sz w:val="24"/>
          <w:szCs w:val="24"/>
          <w:vertAlign w:val="subscript"/>
        </w:rPr>
        <w:t>2</w:t>
      </w:r>
      <w:r w:rsidRPr="00F30D40">
        <w:rPr>
          <w:rFonts w:ascii="Times New Roman" w:hAnsi="Times New Roman" w:cs="Times New Roman"/>
          <w:sz w:val="24"/>
          <w:szCs w:val="24"/>
        </w:rPr>
        <w:t xml:space="preserve"> = 0, artinya tidak ada pengaruh yang signifikan  antara promosi jabatan (X</w:t>
      </w:r>
      <w:r w:rsidRPr="00F30D40">
        <w:rPr>
          <w:rFonts w:ascii="Times New Roman" w:hAnsi="Times New Roman" w:cs="Times New Roman"/>
          <w:sz w:val="24"/>
          <w:szCs w:val="24"/>
          <w:vertAlign w:val="subscript"/>
        </w:rPr>
        <w:t>2</w:t>
      </w:r>
      <w:r w:rsidRPr="00F30D40">
        <w:rPr>
          <w:rFonts w:ascii="Times New Roman" w:hAnsi="Times New Roman" w:cs="Times New Roman"/>
          <w:sz w:val="24"/>
          <w:szCs w:val="24"/>
        </w:rPr>
        <w:t>) terhadap kinerja karyawan (Y).</w:t>
      </w:r>
    </w:p>
    <w:p w14:paraId="0BFA9259" w14:textId="77777777" w:rsidR="00EB6349" w:rsidRPr="00307424" w:rsidRDefault="00EB6349" w:rsidP="00F30D40">
      <w:pPr>
        <w:spacing w:line="480" w:lineRule="auto"/>
        <w:ind w:left="1508"/>
        <w:jc w:val="both"/>
        <w:rPr>
          <w:rFonts w:ascii="Times New Roman" w:eastAsia="Times New Roman" w:hAnsi="Times New Roman" w:cs="Times New Roman"/>
          <w:color w:val="000000" w:themeColor="text1"/>
          <w:sz w:val="24"/>
          <w:szCs w:val="24"/>
        </w:rPr>
      </w:pPr>
      <w:r w:rsidRPr="00307424">
        <w:rPr>
          <w:rFonts w:ascii="Times New Roman" w:hAnsi="Times New Roman" w:cs="Times New Roman"/>
          <w:sz w:val="24"/>
          <w:szCs w:val="24"/>
        </w:rPr>
        <w:t>Ha : β</w:t>
      </w:r>
      <w:r>
        <w:rPr>
          <w:rFonts w:ascii="Times New Roman" w:hAnsi="Times New Roman" w:cs="Times New Roman"/>
          <w:sz w:val="24"/>
          <w:szCs w:val="24"/>
          <w:vertAlign w:val="subscript"/>
        </w:rPr>
        <w:t>2</w:t>
      </w:r>
      <w:r w:rsidRPr="00307424">
        <w:rPr>
          <w:rFonts w:ascii="Times New Roman" w:hAnsi="Times New Roman" w:cs="Times New Roman"/>
          <w:sz w:val="24"/>
          <w:szCs w:val="24"/>
        </w:rPr>
        <w:t xml:space="preserve"> ≠ 0, artinya terdapat pengaruh</w:t>
      </w:r>
      <w:r>
        <w:rPr>
          <w:rFonts w:ascii="Times New Roman" w:hAnsi="Times New Roman" w:cs="Times New Roman"/>
          <w:sz w:val="24"/>
          <w:szCs w:val="24"/>
        </w:rPr>
        <w:t xml:space="preserve"> yang signifikan antara promosi jabatan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307424">
        <w:rPr>
          <w:rFonts w:ascii="Times New Roman" w:hAnsi="Times New Roman" w:cs="Times New Roman"/>
          <w:sz w:val="24"/>
          <w:szCs w:val="24"/>
        </w:rPr>
        <w:t>terhadap kinerja pegawai</w:t>
      </w:r>
      <w:r>
        <w:rPr>
          <w:rFonts w:ascii="Times New Roman" w:hAnsi="Times New Roman" w:cs="Times New Roman"/>
          <w:sz w:val="24"/>
          <w:szCs w:val="24"/>
        </w:rPr>
        <w:t xml:space="preserve"> (Y).</w:t>
      </w:r>
    </w:p>
    <w:p w14:paraId="26CD2950" w14:textId="77777777" w:rsidR="00F30D40" w:rsidRDefault="00EB6349" w:rsidP="00F30D40">
      <w:pPr>
        <w:widowControl w:val="0"/>
        <w:numPr>
          <w:ilvl w:val="0"/>
          <w:numId w:val="84"/>
        </w:numPr>
        <w:autoSpaceDE w:val="0"/>
        <w:autoSpaceDN w:val="0"/>
        <w:adjustRightInd w:val="0"/>
        <w:spacing w:line="480" w:lineRule="auto"/>
        <w:ind w:left="1508" w:hanging="357"/>
        <w:jc w:val="both"/>
        <w:rPr>
          <w:rFonts w:ascii="Times New Roman" w:hAnsi="Times New Roman" w:cs="Times New Roman"/>
          <w:sz w:val="24"/>
          <w:szCs w:val="24"/>
        </w:rPr>
      </w:pPr>
      <w:r w:rsidRPr="008222C5">
        <w:rPr>
          <w:rFonts w:ascii="Times New Roman" w:hAnsi="Times New Roman" w:cs="Times New Roman"/>
          <w:sz w:val="24"/>
          <w:szCs w:val="24"/>
        </w:rPr>
        <w:t xml:space="preserve">Tingkat </w:t>
      </w:r>
      <w:r w:rsidRPr="008222C5">
        <w:rPr>
          <w:rFonts w:ascii="Times New Roman" w:hAnsi="Times New Roman" w:cs="Times New Roman"/>
          <w:i/>
          <w:sz w:val="24"/>
          <w:szCs w:val="24"/>
        </w:rPr>
        <w:t>Level of signifikan</w:t>
      </w:r>
      <w:r w:rsidRPr="008222C5">
        <w:rPr>
          <w:rFonts w:ascii="Times New Roman" w:hAnsi="Times New Roman" w:cs="Times New Roman"/>
          <w:sz w:val="24"/>
          <w:szCs w:val="24"/>
        </w:rPr>
        <w:t xml:space="preserve"> (α) = 0,05</w:t>
      </w:r>
    </w:p>
    <w:p w14:paraId="27B6B8C2" w14:textId="77777777" w:rsidR="00F30D40" w:rsidRDefault="00EB6349" w:rsidP="00F30D40">
      <w:pPr>
        <w:widowControl w:val="0"/>
        <w:autoSpaceDE w:val="0"/>
        <w:autoSpaceDN w:val="0"/>
        <w:adjustRightInd w:val="0"/>
        <w:spacing w:line="480" w:lineRule="auto"/>
        <w:ind w:left="1508"/>
        <w:jc w:val="both"/>
        <w:rPr>
          <w:rFonts w:ascii="Times New Roman" w:hAnsi="Times New Roman" w:cs="Times New Roman"/>
          <w:sz w:val="24"/>
          <w:szCs w:val="24"/>
        </w:rPr>
      </w:pPr>
      <w:r w:rsidRPr="00F30D40">
        <w:rPr>
          <w:rFonts w:ascii="Times New Roman" w:hAnsi="Times New Roman" w:cs="Times New Roman"/>
          <w:sz w:val="24"/>
          <w:szCs w:val="24"/>
        </w:rPr>
        <w:t>t</w:t>
      </w:r>
      <w:r w:rsidRPr="00F30D40">
        <w:rPr>
          <w:rFonts w:ascii="Times New Roman" w:hAnsi="Times New Roman" w:cs="Times New Roman"/>
          <w:sz w:val="24"/>
          <w:szCs w:val="24"/>
          <w:vertAlign w:val="subscript"/>
        </w:rPr>
        <w:t>tabel</w:t>
      </w:r>
      <w:r w:rsidRPr="00F30D40">
        <w:rPr>
          <w:rFonts w:ascii="Times New Roman" w:hAnsi="Times New Roman" w:cs="Times New Roman"/>
          <w:sz w:val="24"/>
          <w:szCs w:val="24"/>
        </w:rPr>
        <w:tab/>
        <w:t>= α/2; (n-k-1)</w:t>
      </w:r>
    </w:p>
    <w:p w14:paraId="27DAA406" w14:textId="77777777" w:rsidR="00F30D40" w:rsidRDefault="00EB6349" w:rsidP="00F30D40">
      <w:pPr>
        <w:widowControl w:val="0"/>
        <w:autoSpaceDE w:val="0"/>
        <w:autoSpaceDN w:val="0"/>
        <w:adjustRightInd w:val="0"/>
        <w:spacing w:line="480" w:lineRule="auto"/>
        <w:ind w:left="1508" w:firstLine="652"/>
        <w:jc w:val="both"/>
        <w:rPr>
          <w:rFonts w:ascii="Times New Roman" w:hAnsi="Times New Roman" w:cs="Times New Roman"/>
          <w:sz w:val="24"/>
          <w:szCs w:val="24"/>
        </w:rPr>
      </w:pPr>
      <w:r>
        <w:rPr>
          <w:rFonts w:ascii="Times New Roman" w:hAnsi="Times New Roman" w:cs="Times New Roman"/>
          <w:sz w:val="24"/>
          <w:szCs w:val="24"/>
        </w:rPr>
        <w:t>= 0,025; (76-3-1)</w:t>
      </w:r>
    </w:p>
    <w:p w14:paraId="09D340D7" w14:textId="77777777" w:rsidR="00F30D40" w:rsidRDefault="00F30D40" w:rsidP="00F30D40">
      <w:pPr>
        <w:widowControl w:val="0"/>
        <w:autoSpaceDE w:val="0"/>
        <w:autoSpaceDN w:val="0"/>
        <w:adjustRightInd w:val="0"/>
        <w:spacing w:line="480" w:lineRule="auto"/>
        <w:ind w:left="1508" w:firstLine="652"/>
        <w:jc w:val="both"/>
        <w:rPr>
          <w:rFonts w:ascii="Times New Roman" w:hAnsi="Times New Roman" w:cs="Times New Roman"/>
          <w:sz w:val="24"/>
          <w:szCs w:val="24"/>
        </w:rPr>
      </w:pPr>
      <w:r>
        <w:rPr>
          <w:rFonts w:ascii="Times New Roman" w:hAnsi="Times New Roman" w:cs="Times New Roman"/>
          <w:sz w:val="24"/>
          <w:szCs w:val="24"/>
        </w:rPr>
        <w:t>= 0,025; 72</w:t>
      </w:r>
    </w:p>
    <w:p w14:paraId="086B3699" w14:textId="77777777" w:rsidR="00EB6349" w:rsidRPr="00307424" w:rsidRDefault="00EB6349" w:rsidP="00F30D40">
      <w:pPr>
        <w:widowControl w:val="0"/>
        <w:autoSpaceDE w:val="0"/>
        <w:autoSpaceDN w:val="0"/>
        <w:adjustRightInd w:val="0"/>
        <w:spacing w:line="480" w:lineRule="auto"/>
        <w:ind w:left="1508" w:firstLine="652"/>
        <w:jc w:val="both"/>
        <w:rPr>
          <w:rFonts w:ascii="Times New Roman" w:hAnsi="Times New Roman" w:cs="Times New Roman"/>
          <w:sz w:val="24"/>
          <w:szCs w:val="24"/>
        </w:rPr>
      </w:pPr>
      <w:r w:rsidRPr="00307424">
        <w:rPr>
          <w:rFonts w:ascii="Times New Roman" w:hAnsi="Times New Roman" w:cs="Times New Roman"/>
          <w:sz w:val="24"/>
          <w:szCs w:val="24"/>
        </w:rPr>
        <w:t>= 1,993</w:t>
      </w:r>
    </w:p>
    <w:p w14:paraId="141A51CB" w14:textId="77777777" w:rsidR="00EB6349" w:rsidRPr="008222C5" w:rsidRDefault="000D42B1" w:rsidP="00F30D40">
      <w:pPr>
        <w:numPr>
          <w:ilvl w:val="0"/>
          <w:numId w:val="84"/>
        </w:numPr>
        <w:spacing w:line="480" w:lineRule="auto"/>
        <w:ind w:left="1508" w:hanging="357"/>
        <w:jc w:val="both"/>
        <w:rPr>
          <w:rFonts w:ascii="Times New Roman" w:eastAsia="Times New Roman" w:hAnsi="Times New Roman" w:cs="Times New Roman"/>
          <w:color w:val="000000" w:themeColor="text1"/>
          <w:sz w:val="24"/>
          <w:szCs w:val="24"/>
        </w:rPr>
      </w:pPr>
      <w:r w:rsidRPr="002D4707">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678720" behindDoc="0" locked="0" layoutInCell="1" allowOverlap="1" wp14:anchorId="2C8B8177" wp14:editId="7EF28758">
                <wp:simplePos x="0" y="0"/>
                <wp:positionH relativeFrom="column">
                  <wp:posOffset>948690</wp:posOffset>
                </wp:positionH>
                <wp:positionV relativeFrom="paragraph">
                  <wp:posOffset>367030</wp:posOffset>
                </wp:positionV>
                <wp:extent cx="3863340" cy="1452245"/>
                <wp:effectExtent l="0" t="0" r="22860" b="0"/>
                <wp:wrapTopAndBottom/>
                <wp:docPr id="120" name="Group 120"/>
                <wp:cNvGraphicFramePr>
                  <a:graphicFrameLocks xmlns:a="http://schemas.openxmlformats.org/drawingml/2006/main" noMove="1" noResize="1"/>
                </wp:cNvGraphicFramePr>
                <a:graphic xmlns:a="http://schemas.openxmlformats.org/drawingml/2006/main">
                  <a:graphicData uri="http://schemas.microsoft.com/office/word/2010/wordprocessingGroup">
                    <wpg:wgp>
                      <wpg:cNvGrpSpPr>
                        <a:grpSpLocks noMove="1" noResize="1"/>
                      </wpg:cNvGrpSpPr>
                      <wpg:grpSpPr bwMode="auto">
                        <a:xfrm>
                          <a:off x="0" y="0"/>
                          <a:ext cx="3863340" cy="1452245"/>
                          <a:chOff x="189" y="0"/>
                          <a:chExt cx="6084" cy="2287"/>
                        </a:xfrm>
                      </wpg:grpSpPr>
                      <wps:wsp>
                        <wps:cNvPr id="121" name="1071"/>
                        <wps:cNvCnPr/>
                        <wps:spPr bwMode="auto">
                          <a:xfrm>
                            <a:off x="671" y="1774"/>
                            <a:ext cx="5419" cy="0"/>
                          </a:xfrm>
                          <a:prstGeom prst="line">
                            <a:avLst/>
                          </a:prstGeom>
                          <a:noFill/>
                          <a:ln w="14097">
                            <a:solidFill>
                              <a:srgbClr val="000000"/>
                            </a:solidFill>
                            <a:round/>
                            <a:headEnd/>
                            <a:tailEnd/>
                          </a:ln>
                          <a:extLst>
                            <a:ext uri="{909E8E84-426E-40DD-AFC4-6F175D3DCCD1}">
                              <a14:hiddenFill xmlns:a14="http://schemas.microsoft.com/office/drawing/2010/main">
                                <a:noFill/>
                              </a14:hiddenFill>
                            </a:ext>
                          </a:extLst>
                        </wps:spPr>
                        <wps:bodyPr/>
                      </wps:wsp>
                      <wps:wsp>
                        <wps:cNvPr id="122" name="1072"/>
                        <wps:cNvCnPr/>
                        <wps:spPr bwMode="auto">
                          <a:xfrm>
                            <a:off x="467" y="1758"/>
                            <a:ext cx="0" cy="33"/>
                          </a:xfrm>
                          <a:prstGeom prst="line">
                            <a:avLst/>
                          </a:prstGeom>
                          <a:noFill/>
                          <a:ln w="14097">
                            <a:solidFill>
                              <a:srgbClr val="000000"/>
                            </a:solidFill>
                            <a:round/>
                            <a:headEnd/>
                            <a:tailEnd/>
                          </a:ln>
                          <a:extLst>
                            <a:ext uri="{909E8E84-426E-40DD-AFC4-6F175D3DCCD1}">
                              <a14:hiddenFill xmlns:a14="http://schemas.microsoft.com/office/drawing/2010/main">
                                <a:noFill/>
                              </a14:hiddenFill>
                            </a:ext>
                          </a:extLst>
                        </wps:spPr>
                        <wps:bodyPr/>
                      </wps:wsp>
                      <wps:wsp>
                        <wps:cNvPr id="123" name="1073"/>
                        <wps:cNvSpPr>
                          <a:spLocks/>
                        </wps:cNvSpPr>
                        <wps:spPr bwMode="auto">
                          <a:xfrm>
                            <a:off x="482" y="38"/>
                            <a:ext cx="5337" cy="1458"/>
                          </a:xfrm>
                          <a:custGeom>
                            <a:avLst/>
                            <a:gdLst>
                              <a:gd name="T0" fmla="*/ 5 w 5337"/>
                              <a:gd name="T1" fmla="*/ 1490 h 1458"/>
                              <a:gd name="T2" fmla="*/ 41 w 5337"/>
                              <a:gd name="T3" fmla="*/ 1486 h 1458"/>
                              <a:gd name="T4" fmla="*/ 195 w 5337"/>
                              <a:gd name="T5" fmla="*/ 1440 h 1458"/>
                              <a:gd name="T6" fmla="*/ 308 w 5337"/>
                              <a:gd name="T7" fmla="*/ 1413 h 1458"/>
                              <a:gd name="T8" fmla="*/ 445 w 5337"/>
                              <a:gd name="T9" fmla="*/ 1382 h 1458"/>
                              <a:gd name="T10" fmla="*/ 601 w 5337"/>
                              <a:gd name="T11" fmla="*/ 1344 h 1458"/>
                              <a:gd name="T12" fmla="*/ 770 w 5337"/>
                              <a:gd name="T13" fmla="*/ 1296 h 1458"/>
                              <a:gd name="T14" fmla="*/ 949 w 5337"/>
                              <a:gd name="T15" fmla="*/ 1233 h 1458"/>
                              <a:gd name="T16" fmla="*/ 1133 w 5337"/>
                              <a:gd name="T17" fmla="*/ 1153 h 1458"/>
                              <a:gd name="T18" fmla="*/ 1277 w 5337"/>
                              <a:gd name="T19" fmla="*/ 1074 h 1458"/>
                              <a:gd name="T20" fmla="*/ 1385 w 5337"/>
                              <a:gd name="T21" fmla="*/ 997 h 1458"/>
                              <a:gd name="T22" fmla="*/ 1497 w 5337"/>
                              <a:gd name="T23" fmla="*/ 903 h 1458"/>
                              <a:gd name="T24" fmla="*/ 1613 w 5337"/>
                              <a:gd name="T25" fmla="*/ 798 h 1458"/>
                              <a:gd name="T26" fmla="*/ 1731 w 5337"/>
                              <a:gd name="T27" fmla="*/ 685 h 1458"/>
                              <a:gd name="T28" fmla="*/ 1853 w 5337"/>
                              <a:gd name="T29" fmla="*/ 569 h 1458"/>
                              <a:gd name="T30" fmla="*/ 1976 w 5337"/>
                              <a:gd name="T31" fmla="*/ 455 h 1458"/>
                              <a:gd name="T32" fmla="*/ 2101 w 5337"/>
                              <a:gd name="T33" fmla="*/ 346 h 1458"/>
                              <a:gd name="T34" fmla="*/ 2226 w 5337"/>
                              <a:gd name="T35" fmla="*/ 247 h 1458"/>
                              <a:gd name="T36" fmla="*/ 2352 w 5337"/>
                              <a:gd name="T37" fmla="*/ 162 h 1458"/>
                              <a:gd name="T38" fmla="*/ 2477 w 5337"/>
                              <a:gd name="T39" fmla="*/ 96 h 1458"/>
                              <a:gd name="T40" fmla="*/ 2601 w 5337"/>
                              <a:gd name="T41" fmla="*/ 53 h 1458"/>
                              <a:gd name="T42" fmla="*/ 2723 w 5337"/>
                              <a:gd name="T43" fmla="*/ 38 h 1458"/>
                              <a:gd name="T44" fmla="*/ 2846 w 5337"/>
                              <a:gd name="T45" fmla="*/ 53 h 1458"/>
                              <a:gd name="T46" fmla="*/ 2972 w 5337"/>
                              <a:gd name="T47" fmla="*/ 97 h 1458"/>
                              <a:gd name="T48" fmla="*/ 3100 w 5337"/>
                              <a:gd name="T49" fmla="*/ 163 h 1458"/>
                              <a:gd name="T50" fmla="*/ 3229 w 5337"/>
                              <a:gd name="T51" fmla="*/ 248 h 1458"/>
                              <a:gd name="T52" fmla="*/ 3358 w 5337"/>
                              <a:gd name="T53" fmla="*/ 348 h 1458"/>
                              <a:gd name="T54" fmla="*/ 3486 w 5337"/>
                              <a:gd name="T55" fmla="*/ 458 h 1458"/>
                              <a:gd name="T56" fmla="*/ 3614 w 5337"/>
                              <a:gd name="T57" fmla="*/ 573 h 1458"/>
                              <a:gd name="T58" fmla="*/ 3740 w 5337"/>
                              <a:gd name="T59" fmla="*/ 689 h 1458"/>
                              <a:gd name="T60" fmla="*/ 3862 w 5337"/>
                              <a:gd name="T61" fmla="*/ 802 h 1458"/>
                              <a:gd name="T62" fmla="*/ 3982 w 5337"/>
                              <a:gd name="T63" fmla="*/ 907 h 1458"/>
                              <a:gd name="T64" fmla="*/ 4097 w 5337"/>
                              <a:gd name="T65" fmla="*/ 999 h 1458"/>
                              <a:gd name="T66" fmla="*/ 4208 w 5337"/>
                              <a:gd name="T67" fmla="*/ 1075 h 1458"/>
                              <a:gd name="T68" fmla="*/ 4354 w 5337"/>
                              <a:gd name="T69" fmla="*/ 1151 h 1458"/>
                              <a:gd name="T70" fmla="*/ 4541 w 5337"/>
                              <a:gd name="T71" fmla="*/ 1225 h 1458"/>
                              <a:gd name="T72" fmla="*/ 4723 w 5337"/>
                              <a:gd name="T73" fmla="*/ 1280 h 1458"/>
                              <a:gd name="T74" fmla="*/ 4895 w 5337"/>
                              <a:gd name="T75" fmla="*/ 1320 h 1458"/>
                              <a:gd name="T76" fmla="*/ 5051 w 5337"/>
                              <a:gd name="T77" fmla="*/ 1350 h 1458"/>
                              <a:gd name="T78" fmla="*/ 5186 w 5337"/>
                              <a:gd name="T79" fmla="*/ 1373 h 1458"/>
                              <a:gd name="T80" fmla="*/ 5295 w 5337"/>
                              <a:gd name="T81" fmla="*/ 1393 h 1458"/>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0" t="0" r="r" b="b"/>
                            <a:pathLst>
                              <a:path w="5337" h="1458">
                                <a:moveTo>
                                  <a:pt x="33" y="1440"/>
                                </a:moveTo>
                                <a:lnTo>
                                  <a:pt x="5" y="1452"/>
                                </a:lnTo>
                                <a:lnTo>
                                  <a:pt x="0" y="1457"/>
                                </a:lnTo>
                                <a:lnTo>
                                  <a:pt x="41" y="1448"/>
                                </a:lnTo>
                                <a:lnTo>
                                  <a:pt x="148" y="1415"/>
                                </a:lnTo>
                                <a:lnTo>
                                  <a:pt x="195" y="1402"/>
                                </a:lnTo>
                                <a:lnTo>
                                  <a:pt x="248" y="1389"/>
                                </a:lnTo>
                                <a:lnTo>
                                  <a:pt x="308" y="1375"/>
                                </a:lnTo>
                                <a:lnTo>
                                  <a:pt x="374" y="1360"/>
                                </a:lnTo>
                                <a:lnTo>
                                  <a:pt x="445" y="1344"/>
                                </a:lnTo>
                                <a:lnTo>
                                  <a:pt x="521" y="1326"/>
                                </a:lnTo>
                                <a:lnTo>
                                  <a:pt x="601" y="1306"/>
                                </a:lnTo>
                                <a:lnTo>
                                  <a:pt x="684" y="1284"/>
                                </a:lnTo>
                                <a:lnTo>
                                  <a:pt x="770" y="1258"/>
                                </a:lnTo>
                                <a:lnTo>
                                  <a:pt x="859" y="1228"/>
                                </a:lnTo>
                                <a:lnTo>
                                  <a:pt x="949" y="1195"/>
                                </a:lnTo>
                                <a:lnTo>
                                  <a:pt x="1041" y="1157"/>
                                </a:lnTo>
                                <a:lnTo>
                                  <a:pt x="1133" y="1115"/>
                                </a:lnTo>
                                <a:lnTo>
                                  <a:pt x="1225" y="1067"/>
                                </a:lnTo>
                                <a:lnTo>
                                  <a:pt x="1277" y="1036"/>
                                </a:lnTo>
                                <a:lnTo>
                                  <a:pt x="1330" y="1000"/>
                                </a:lnTo>
                                <a:lnTo>
                                  <a:pt x="1385" y="959"/>
                                </a:lnTo>
                                <a:lnTo>
                                  <a:pt x="1440" y="914"/>
                                </a:lnTo>
                                <a:lnTo>
                                  <a:pt x="1497" y="865"/>
                                </a:lnTo>
                                <a:lnTo>
                                  <a:pt x="1554" y="814"/>
                                </a:lnTo>
                                <a:lnTo>
                                  <a:pt x="1613" y="760"/>
                                </a:lnTo>
                                <a:lnTo>
                                  <a:pt x="1672" y="704"/>
                                </a:lnTo>
                                <a:lnTo>
                                  <a:pt x="1731" y="647"/>
                                </a:lnTo>
                                <a:lnTo>
                                  <a:pt x="1792" y="589"/>
                                </a:lnTo>
                                <a:lnTo>
                                  <a:pt x="1853" y="531"/>
                                </a:lnTo>
                                <a:lnTo>
                                  <a:pt x="1914" y="474"/>
                                </a:lnTo>
                                <a:lnTo>
                                  <a:pt x="1976" y="417"/>
                                </a:lnTo>
                                <a:lnTo>
                                  <a:pt x="2038" y="361"/>
                                </a:lnTo>
                                <a:lnTo>
                                  <a:pt x="2101" y="308"/>
                                </a:lnTo>
                                <a:lnTo>
                                  <a:pt x="2163" y="257"/>
                                </a:lnTo>
                                <a:lnTo>
                                  <a:pt x="2226" y="209"/>
                                </a:lnTo>
                                <a:lnTo>
                                  <a:pt x="2289" y="164"/>
                                </a:lnTo>
                                <a:lnTo>
                                  <a:pt x="2352" y="124"/>
                                </a:lnTo>
                                <a:lnTo>
                                  <a:pt x="2414" y="88"/>
                                </a:lnTo>
                                <a:lnTo>
                                  <a:pt x="2477" y="58"/>
                                </a:lnTo>
                                <a:lnTo>
                                  <a:pt x="2539" y="33"/>
                                </a:lnTo>
                                <a:lnTo>
                                  <a:pt x="2601" y="15"/>
                                </a:lnTo>
                                <a:lnTo>
                                  <a:pt x="2662" y="4"/>
                                </a:lnTo>
                                <a:lnTo>
                                  <a:pt x="2723" y="0"/>
                                </a:lnTo>
                                <a:lnTo>
                                  <a:pt x="2785" y="4"/>
                                </a:lnTo>
                                <a:lnTo>
                                  <a:pt x="2846" y="15"/>
                                </a:lnTo>
                                <a:lnTo>
                                  <a:pt x="2909" y="34"/>
                                </a:lnTo>
                                <a:lnTo>
                                  <a:pt x="2972" y="59"/>
                                </a:lnTo>
                                <a:lnTo>
                                  <a:pt x="3036" y="89"/>
                                </a:lnTo>
                                <a:lnTo>
                                  <a:pt x="3100" y="125"/>
                                </a:lnTo>
                                <a:lnTo>
                                  <a:pt x="3164" y="166"/>
                                </a:lnTo>
                                <a:lnTo>
                                  <a:pt x="3229" y="210"/>
                                </a:lnTo>
                                <a:lnTo>
                                  <a:pt x="3293" y="259"/>
                                </a:lnTo>
                                <a:lnTo>
                                  <a:pt x="3358" y="310"/>
                                </a:lnTo>
                                <a:lnTo>
                                  <a:pt x="3422" y="364"/>
                                </a:lnTo>
                                <a:lnTo>
                                  <a:pt x="3486" y="420"/>
                                </a:lnTo>
                                <a:lnTo>
                                  <a:pt x="3550" y="477"/>
                                </a:lnTo>
                                <a:lnTo>
                                  <a:pt x="3614" y="535"/>
                                </a:lnTo>
                                <a:lnTo>
                                  <a:pt x="3677" y="593"/>
                                </a:lnTo>
                                <a:lnTo>
                                  <a:pt x="3740" y="651"/>
                                </a:lnTo>
                                <a:lnTo>
                                  <a:pt x="3801" y="708"/>
                                </a:lnTo>
                                <a:lnTo>
                                  <a:pt x="3862" y="764"/>
                                </a:lnTo>
                                <a:lnTo>
                                  <a:pt x="3923" y="818"/>
                                </a:lnTo>
                                <a:lnTo>
                                  <a:pt x="3982" y="869"/>
                                </a:lnTo>
                                <a:lnTo>
                                  <a:pt x="4040" y="917"/>
                                </a:lnTo>
                                <a:lnTo>
                                  <a:pt x="4097" y="961"/>
                                </a:lnTo>
                                <a:lnTo>
                                  <a:pt x="4153" y="1001"/>
                                </a:lnTo>
                                <a:lnTo>
                                  <a:pt x="4208" y="1037"/>
                                </a:lnTo>
                                <a:lnTo>
                                  <a:pt x="4261" y="1067"/>
                                </a:lnTo>
                                <a:lnTo>
                                  <a:pt x="4354" y="1113"/>
                                </a:lnTo>
                                <a:lnTo>
                                  <a:pt x="4448" y="1152"/>
                                </a:lnTo>
                                <a:lnTo>
                                  <a:pt x="4541" y="1187"/>
                                </a:lnTo>
                                <a:lnTo>
                                  <a:pt x="4633" y="1217"/>
                                </a:lnTo>
                                <a:lnTo>
                                  <a:pt x="4723" y="1242"/>
                                </a:lnTo>
                                <a:lnTo>
                                  <a:pt x="4811" y="1264"/>
                                </a:lnTo>
                                <a:lnTo>
                                  <a:pt x="4895" y="1282"/>
                                </a:lnTo>
                                <a:lnTo>
                                  <a:pt x="4975" y="1298"/>
                                </a:lnTo>
                                <a:lnTo>
                                  <a:pt x="5051" y="1312"/>
                                </a:lnTo>
                                <a:lnTo>
                                  <a:pt x="5122" y="1324"/>
                                </a:lnTo>
                                <a:lnTo>
                                  <a:pt x="5186" y="1335"/>
                                </a:lnTo>
                                <a:lnTo>
                                  <a:pt x="5244" y="1345"/>
                                </a:lnTo>
                                <a:lnTo>
                                  <a:pt x="5295" y="1355"/>
                                </a:lnTo>
                                <a:lnTo>
                                  <a:pt x="5337" y="1365"/>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1074"/>
                          <pic:cNvPicPr preferRelativeResize="0">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89" y="0"/>
                            <a:ext cx="1616"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5" name="1075"/>
                          <pic:cNvPicPr preferRelativeResize="0">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487" y="0"/>
                            <a:ext cx="1615"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6" name="1076"/>
                          <pic:cNvPicPr preferRelativeResize="0">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2474" y="638"/>
                            <a:ext cx="1616" cy="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1077"/>
                        <wps:cNvSpPr>
                          <a:spLocks noChangeArrowheads="1"/>
                        </wps:cNvSpPr>
                        <wps:spPr bwMode="auto">
                          <a:xfrm>
                            <a:off x="478" y="1374"/>
                            <a:ext cx="193" cy="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4" name="1078"/>
                        <wps:cNvSpPr>
                          <a:spLocks noChangeArrowheads="1"/>
                        </wps:cNvSpPr>
                        <wps:spPr bwMode="auto">
                          <a:xfrm>
                            <a:off x="5643" y="1293"/>
                            <a:ext cx="447" cy="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025" name="1079"/>
                          <pic:cNvPicPr preferRelativeResize="0">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4090" y="561"/>
                            <a:ext cx="2060" cy="1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26" name="1080"/>
                        <wps:cNvSpPr>
                          <a:spLocks/>
                        </wps:cNvSpPr>
                        <wps:spPr bwMode="auto">
                          <a:xfrm>
                            <a:off x="4090" y="561"/>
                            <a:ext cx="2060" cy="1204"/>
                          </a:xfrm>
                          <a:custGeom>
                            <a:avLst/>
                            <a:gdLst>
                              <a:gd name="T0" fmla="*/ 9 w 2060"/>
                              <a:gd name="T1" fmla="*/ 1765 h 1204"/>
                              <a:gd name="T2" fmla="*/ 2045 w 2060"/>
                              <a:gd name="T3" fmla="*/ 1344 h 1204"/>
                              <a:gd name="T4" fmla="*/ 2035 w 2060"/>
                              <a:gd name="T5" fmla="*/ 1343 h 1204"/>
                              <a:gd name="T6" fmla="*/ 2019 w 2060"/>
                              <a:gd name="T7" fmla="*/ 1336 h 1204"/>
                              <a:gd name="T8" fmla="*/ 1997 w 2060"/>
                              <a:gd name="T9" fmla="*/ 1340 h 1204"/>
                              <a:gd name="T10" fmla="*/ 1974 w 2060"/>
                              <a:gd name="T11" fmla="*/ 1338 h 1204"/>
                              <a:gd name="T12" fmla="*/ 1871 w 2060"/>
                              <a:gd name="T13" fmla="*/ 1335 h 1204"/>
                              <a:gd name="T14" fmla="*/ 1767 w 2060"/>
                              <a:gd name="T15" fmla="*/ 1336 h 1204"/>
                              <a:gd name="T16" fmla="*/ 1605 w 2060"/>
                              <a:gd name="T17" fmla="*/ 1308 h 1204"/>
                              <a:gd name="T18" fmla="*/ 1446 w 2060"/>
                              <a:gd name="T19" fmla="*/ 1277 h 1204"/>
                              <a:gd name="T20" fmla="*/ 1288 w 2060"/>
                              <a:gd name="T21" fmla="*/ 1240 h 1204"/>
                              <a:gd name="T22" fmla="*/ 1131 w 2060"/>
                              <a:gd name="T23" fmla="*/ 1196 h 1204"/>
                              <a:gd name="T24" fmla="*/ 1020 w 2060"/>
                              <a:gd name="T25" fmla="*/ 1160 h 1204"/>
                              <a:gd name="T26" fmla="*/ 954 w 2060"/>
                              <a:gd name="T27" fmla="*/ 1146 h 1204"/>
                              <a:gd name="T28" fmla="*/ 872 w 2060"/>
                              <a:gd name="T29" fmla="*/ 1099 h 1204"/>
                              <a:gd name="T30" fmla="*/ 752 w 2060"/>
                              <a:gd name="T31" fmla="*/ 1055 h 1204"/>
                              <a:gd name="T32" fmla="*/ 677 w 2060"/>
                              <a:gd name="T33" fmla="*/ 1028 h 1204"/>
                              <a:gd name="T34" fmla="*/ 643 w 2060"/>
                              <a:gd name="T35" fmla="*/ 1009 h 1204"/>
                              <a:gd name="T36" fmla="*/ 625 w 2060"/>
                              <a:gd name="T37" fmla="*/ 994 h 1204"/>
                              <a:gd name="T38" fmla="*/ 609 w 2060"/>
                              <a:gd name="T39" fmla="*/ 983 h 1204"/>
                              <a:gd name="T40" fmla="*/ 581 w 2060"/>
                              <a:gd name="T41" fmla="*/ 962 h 1204"/>
                              <a:gd name="T42" fmla="*/ 542 w 2060"/>
                              <a:gd name="T43" fmla="*/ 944 h 1204"/>
                              <a:gd name="T44" fmla="*/ 509 w 2060"/>
                              <a:gd name="T45" fmla="*/ 929 h 1204"/>
                              <a:gd name="T46" fmla="*/ 489 w 2060"/>
                              <a:gd name="T47" fmla="*/ 910 h 1204"/>
                              <a:gd name="T48" fmla="*/ 465 w 2060"/>
                              <a:gd name="T49" fmla="*/ 894 h 1204"/>
                              <a:gd name="T50" fmla="*/ 441 w 2060"/>
                              <a:gd name="T51" fmla="*/ 876 h 1204"/>
                              <a:gd name="T52" fmla="*/ 353 w 2060"/>
                              <a:gd name="T53" fmla="*/ 806 h 1204"/>
                              <a:gd name="T54" fmla="*/ 252 w 2060"/>
                              <a:gd name="T55" fmla="*/ 738 h 1204"/>
                              <a:gd name="T56" fmla="*/ 153 w 2060"/>
                              <a:gd name="T57" fmla="*/ 673 h 1204"/>
                              <a:gd name="T58" fmla="*/ 99 w 2060"/>
                              <a:gd name="T59" fmla="*/ 629 h 1204"/>
                              <a:gd name="T60" fmla="*/ 50 w 2060"/>
                              <a:gd name="T61" fmla="*/ 618 h 1204"/>
                              <a:gd name="T62" fmla="*/ 34 w 2060"/>
                              <a:gd name="T63" fmla="*/ 601 h 1204"/>
                              <a:gd name="T64" fmla="*/ 150 w 2060"/>
                              <a:gd name="T65" fmla="*/ 678 h 1204"/>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060" h="1204">
                                <a:moveTo>
                                  <a:pt x="0" y="0"/>
                                </a:moveTo>
                                <a:lnTo>
                                  <a:pt x="9" y="1204"/>
                                </a:lnTo>
                                <a:lnTo>
                                  <a:pt x="2060" y="1204"/>
                                </a:lnTo>
                                <a:lnTo>
                                  <a:pt x="2045" y="783"/>
                                </a:lnTo>
                                <a:lnTo>
                                  <a:pt x="2039" y="788"/>
                                </a:lnTo>
                                <a:lnTo>
                                  <a:pt x="2035" y="782"/>
                                </a:lnTo>
                                <a:lnTo>
                                  <a:pt x="2029" y="775"/>
                                </a:lnTo>
                                <a:lnTo>
                                  <a:pt x="2019" y="775"/>
                                </a:lnTo>
                                <a:lnTo>
                                  <a:pt x="2007" y="778"/>
                                </a:lnTo>
                                <a:lnTo>
                                  <a:pt x="1997" y="779"/>
                                </a:lnTo>
                                <a:lnTo>
                                  <a:pt x="1986" y="778"/>
                                </a:lnTo>
                                <a:lnTo>
                                  <a:pt x="1974" y="777"/>
                                </a:lnTo>
                                <a:lnTo>
                                  <a:pt x="1924" y="776"/>
                                </a:lnTo>
                                <a:lnTo>
                                  <a:pt x="1871" y="774"/>
                                </a:lnTo>
                                <a:lnTo>
                                  <a:pt x="1818" y="773"/>
                                </a:lnTo>
                                <a:lnTo>
                                  <a:pt x="1767" y="775"/>
                                </a:lnTo>
                                <a:lnTo>
                                  <a:pt x="1686" y="761"/>
                                </a:lnTo>
                                <a:lnTo>
                                  <a:pt x="1605" y="747"/>
                                </a:lnTo>
                                <a:lnTo>
                                  <a:pt x="1526" y="732"/>
                                </a:lnTo>
                                <a:lnTo>
                                  <a:pt x="1446" y="716"/>
                                </a:lnTo>
                                <a:lnTo>
                                  <a:pt x="1367" y="698"/>
                                </a:lnTo>
                                <a:lnTo>
                                  <a:pt x="1288" y="679"/>
                                </a:lnTo>
                                <a:lnTo>
                                  <a:pt x="1210" y="658"/>
                                </a:lnTo>
                                <a:lnTo>
                                  <a:pt x="1131" y="635"/>
                                </a:lnTo>
                                <a:lnTo>
                                  <a:pt x="1053" y="609"/>
                                </a:lnTo>
                                <a:lnTo>
                                  <a:pt x="1020" y="599"/>
                                </a:lnTo>
                                <a:lnTo>
                                  <a:pt x="987" y="592"/>
                                </a:lnTo>
                                <a:lnTo>
                                  <a:pt x="954" y="585"/>
                                </a:lnTo>
                                <a:lnTo>
                                  <a:pt x="921" y="576"/>
                                </a:lnTo>
                                <a:lnTo>
                                  <a:pt x="872" y="538"/>
                                </a:lnTo>
                                <a:lnTo>
                                  <a:pt x="814" y="513"/>
                                </a:lnTo>
                                <a:lnTo>
                                  <a:pt x="752" y="494"/>
                                </a:lnTo>
                                <a:lnTo>
                                  <a:pt x="692" y="475"/>
                                </a:lnTo>
                                <a:lnTo>
                                  <a:pt x="677" y="467"/>
                                </a:lnTo>
                                <a:lnTo>
                                  <a:pt x="660" y="456"/>
                                </a:lnTo>
                                <a:lnTo>
                                  <a:pt x="643" y="448"/>
                                </a:lnTo>
                                <a:lnTo>
                                  <a:pt x="631" y="448"/>
                                </a:lnTo>
                                <a:lnTo>
                                  <a:pt x="625" y="433"/>
                                </a:lnTo>
                                <a:lnTo>
                                  <a:pt x="618" y="426"/>
                                </a:lnTo>
                                <a:lnTo>
                                  <a:pt x="609" y="422"/>
                                </a:lnTo>
                                <a:lnTo>
                                  <a:pt x="599" y="415"/>
                                </a:lnTo>
                                <a:lnTo>
                                  <a:pt x="581" y="401"/>
                                </a:lnTo>
                                <a:lnTo>
                                  <a:pt x="562" y="391"/>
                                </a:lnTo>
                                <a:lnTo>
                                  <a:pt x="542" y="383"/>
                                </a:lnTo>
                                <a:lnTo>
                                  <a:pt x="521" y="375"/>
                                </a:lnTo>
                                <a:lnTo>
                                  <a:pt x="509" y="368"/>
                                </a:lnTo>
                                <a:lnTo>
                                  <a:pt x="499" y="359"/>
                                </a:lnTo>
                                <a:lnTo>
                                  <a:pt x="489" y="349"/>
                                </a:lnTo>
                                <a:lnTo>
                                  <a:pt x="478" y="341"/>
                                </a:lnTo>
                                <a:lnTo>
                                  <a:pt x="465" y="333"/>
                                </a:lnTo>
                                <a:lnTo>
                                  <a:pt x="453" y="324"/>
                                </a:lnTo>
                                <a:lnTo>
                                  <a:pt x="441" y="315"/>
                                </a:lnTo>
                                <a:lnTo>
                                  <a:pt x="379" y="271"/>
                                </a:lnTo>
                                <a:lnTo>
                                  <a:pt x="353" y="245"/>
                                </a:lnTo>
                                <a:lnTo>
                                  <a:pt x="304" y="206"/>
                                </a:lnTo>
                                <a:lnTo>
                                  <a:pt x="252" y="177"/>
                                </a:lnTo>
                                <a:lnTo>
                                  <a:pt x="201" y="150"/>
                                </a:lnTo>
                                <a:lnTo>
                                  <a:pt x="153" y="112"/>
                                </a:lnTo>
                                <a:lnTo>
                                  <a:pt x="112" y="77"/>
                                </a:lnTo>
                                <a:lnTo>
                                  <a:pt x="99" y="68"/>
                                </a:lnTo>
                                <a:lnTo>
                                  <a:pt x="87" y="67"/>
                                </a:lnTo>
                                <a:lnTo>
                                  <a:pt x="50" y="57"/>
                                </a:lnTo>
                                <a:lnTo>
                                  <a:pt x="28" y="36"/>
                                </a:lnTo>
                                <a:lnTo>
                                  <a:pt x="34" y="40"/>
                                </a:lnTo>
                                <a:lnTo>
                                  <a:pt x="73" y="68"/>
                                </a:lnTo>
                                <a:lnTo>
                                  <a:pt x="150" y="117"/>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7" name="1081"/>
                          <pic:cNvPicPr preferRelativeResize="0">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313" y="570"/>
                            <a:ext cx="1980" cy="1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28" name="1082"/>
                        <wps:cNvSpPr>
                          <a:spLocks/>
                        </wps:cNvSpPr>
                        <wps:spPr bwMode="auto">
                          <a:xfrm>
                            <a:off x="313" y="581"/>
                            <a:ext cx="1980" cy="1210"/>
                          </a:xfrm>
                          <a:custGeom>
                            <a:avLst/>
                            <a:gdLst>
                              <a:gd name="T0" fmla="*/ 1985 w 1994"/>
                              <a:gd name="T1" fmla="*/ 1785 h 1204"/>
                              <a:gd name="T2" fmla="*/ 14 w 1994"/>
                              <a:gd name="T3" fmla="*/ 1364 h 1204"/>
                              <a:gd name="T4" fmla="*/ 24 w 1994"/>
                              <a:gd name="T5" fmla="*/ 1363 h 1204"/>
                              <a:gd name="T6" fmla="*/ 40 w 1994"/>
                              <a:gd name="T7" fmla="*/ 1356 h 1204"/>
                              <a:gd name="T8" fmla="*/ 61 w 1994"/>
                              <a:gd name="T9" fmla="*/ 1360 h 1204"/>
                              <a:gd name="T10" fmla="*/ 83 w 1994"/>
                              <a:gd name="T11" fmla="*/ 1358 h 1204"/>
                              <a:gd name="T12" fmla="*/ 183 w 1994"/>
                              <a:gd name="T13" fmla="*/ 1355 h 1204"/>
                              <a:gd name="T14" fmla="*/ 283 w 1994"/>
                              <a:gd name="T15" fmla="*/ 1356 h 1204"/>
                              <a:gd name="T16" fmla="*/ 440 w 1994"/>
                              <a:gd name="T17" fmla="*/ 1328 h 1204"/>
                              <a:gd name="T18" fmla="*/ 594 w 1994"/>
                              <a:gd name="T19" fmla="*/ 1297 h 1204"/>
                              <a:gd name="T20" fmla="*/ 747 w 1994"/>
                              <a:gd name="T21" fmla="*/ 1260 h 1204"/>
                              <a:gd name="T22" fmla="*/ 899 w 1994"/>
                              <a:gd name="T23" fmla="*/ 1216 h 1204"/>
                              <a:gd name="T24" fmla="*/ 1006 w 1994"/>
                              <a:gd name="T25" fmla="*/ 1180 h 1204"/>
                              <a:gd name="T26" fmla="*/ 1070 w 1994"/>
                              <a:gd name="T27" fmla="*/ 1166 h 1204"/>
                              <a:gd name="T28" fmla="*/ 1150 w 1994"/>
                              <a:gd name="T29" fmla="*/ 1119 h 1204"/>
                              <a:gd name="T30" fmla="*/ 1266 w 1994"/>
                              <a:gd name="T31" fmla="*/ 1075 h 1204"/>
                              <a:gd name="T32" fmla="*/ 1339 w 1994"/>
                              <a:gd name="T33" fmla="*/ 1048 h 1204"/>
                              <a:gd name="T34" fmla="*/ 1371 w 1994"/>
                              <a:gd name="T35" fmla="*/ 1029 h 1204"/>
                              <a:gd name="T36" fmla="*/ 1389 w 1994"/>
                              <a:gd name="T37" fmla="*/ 1014 h 1204"/>
                              <a:gd name="T38" fmla="*/ 1404 w 1994"/>
                              <a:gd name="T39" fmla="*/ 1003 h 1204"/>
                              <a:gd name="T40" fmla="*/ 1431 w 1994"/>
                              <a:gd name="T41" fmla="*/ 982 h 1204"/>
                              <a:gd name="T42" fmla="*/ 1469 w 1994"/>
                              <a:gd name="T43" fmla="*/ 964 h 1204"/>
                              <a:gd name="T44" fmla="*/ 1501 w 1994"/>
                              <a:gd name="T45" fmla="*/ 949 h 1204"/>
                              <a:gd name="T46" fmla="*/ 1521 w 1994"/>
                              <a:gd name="T47" fmla="*/ 930 h 1204"/>
                              <a:gd name="T48" fmla="*/ 1544 w 1994"/>
                              <a:gd name="T49" fmla="*/ 914 h 1204"/>
                              <a:gd name="T50" fmla="*/ 1567 w 1994"/>
                              <a:gd name="T51" fmla="*/ 896 h 1204"/>
                              <a:gd name="T52" fmla="*/ 1652 w 1994"/>
                              <a:gd name="T53" fmla="*/ 826 h 1204"/>
                              <a:gd name="T54" fmla="*/ 1750 w 1994"/>
                              <a:gd name="T55" fmla="*/ 758 h 1204"/>
                              <a:gd name="T56" fmla="*/ 1845 w 1994"/>
                              <a:gd name="T57" fmla="*/ 693 h 1204"/>
                              <a:gd name="T58" fmla="*/ 1898 w 1994"/>
                              <a:gd name="T59" fmla="*/ 649 h 1204"/>
                              <a:gd name="T60" fmla="*/ 1945 w 1994"/>
                              <a:gd name="T61" fmla="*/ 638 h 1204"/>
                              <a:gd name="T62" fmla="*/ 1961 w 1994"/>
                              <a:gd name="T63" fmla="*/ 621 h 1204"/>
                              <a:gd name="T64" fmla="*/ 1848 w 1994"/>
                              <a:gd name="T65" fmla="*/ 698 h 1204"/>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connsiteX0" fmla="*/ 0 w 10000"/>
                              <a:gd name="connsiteY0" fmla="*/ 10000 h 11196"/>
                              <a:gd name="connsiteX1" fmla="*/ 70 w 10000"/>
                              <a:gd name="connsiteY1" fmla="*/ 6503 h 11196"/>
                              <a:gd name="connsiteX2" fmla="*/ 100 w 10000"/>
                              <a:gd name="connsiteY2" fmla="*/ 6545 h 11196"/>
                              <a:gd name="connsiteX3" fmla="*/ 120 w 10000"/>
                              <a:gd name="connsiteY3" fmla="*/ 6495 h 11196"/>
                              <a:gd name="connsiteX4" fmla="*/ 145 w 10000"/>
                              <a:gd name="connsiteY4" fmla="*/ 6437 h 11196"/>
                              <a:gd name="connsiteX5" fmla="*/ 201 w 10000"/>
                              <a:gd name="connsiteY5" fmla="*/ 6437 h 11196"/>
                              <a:gd name="connsiteX6" fmla="*/ 256 w 10000"/>
                              <a:gd name="connsiteY6" fmla="*/ 6462 h 11196"/>
                              <a:gd name="connsiteX7" fmla="*/ 306 w 10000"/>
                              <a:gd name="connsiteY7" fmla="*/ 6470 h 11196"/>
                              <a:gd name="connsiteX8" fmla="*/ 356 w 10000"/>
                              <a:gd name="connsiteY8" fmla="*/ 6462 h 11196"/>
                              <a:gd name="connsiteX9" fmla="*/ 416 w 10000"/>
                              <a:gd name="connsiteY9" fmla="*/ 6453 h 11196"/>
                              <a:gd name="connsiteX10" fmla="*/ 662 w 10000"/>
                              <a:gd name="connsiteY10" fmla="*/ 6445 h 11196"/>
                              <a:gd name="connsiteX11" fmla="*/ 918 w 10000"/>
                              <a:gd name="connsiteY11" fmla="*/ 6429 h 11196"/>
                              <a:gd name="connsiteX12" fmla="*/ 1174 w 10000"/>
                              <a:gd name="connsiteY12" fmla="*/ 6420 h 11196"/>
                              <a:gd name="connsiteX13" fmla="*/ 1419 w 10000"/>
                              <a:gd name="connsiteY13" fmla="*/ 6437 h 11196"/>
                              <a:gd name="connsiteX14" fmla="*/ 1815 w 10000"/>
                              <a:gd name="connsiteY14" fmla="*/ 6321 h 11196"/>
                              <a:gd name="connsiteX15" fmla="*/ 2207 w 10000"/>
                              <a:gd name="connsiteY15" fmla="*/ 6204 h 11196"/>
                              <a:gd name="connsiteX16" fmla="*/ 2593 w 10000"/>
                              <a:gd name="connsiteY16" fmla="*/ 6080 h 11196"/>
                              <a:gd name="connsiteX17" fmla="*/ 2979 w 10000"/>
                              <a:gd name="connsiteY17" fmla="*/ 5947 h 11196"/>
                              <a:gd name="connsiteX18" fmla="*/ 3365 w 10000"/>
                              <a:gd name="connsiteY18" fmla="*/ 5797 h 11196"/>
                              <a:gd name="connsiteX19" fmla="*/ 3746 w 10000"/>
                              <a:gd name="connsiteY19" fmla="*/ 5640 h 11196"/>
                              <a:gd name="connsiteX20" fmla="*/ 4127 w 10000"/>
                              <a:gd name="connsiteY20" fmla="*/ 5465 h 11196"/>
                              <a:gd name="connsiteX21" fmla="*/ 4509 w 10000"/>
                              <a:gd name="connsiteY21" fmla="*/ 5274 h 11196"/>
                              <a:gd name="connsiteX22" fmla="*/ 4885 w 10000"/>
                              <a:gd name="connsiteY22" fmla="*/ 5058 h 11196"/>
                              <a:gd name="connsiteX23" fmla="*/ 5045 w 10000"/>
                              <a:gd name="connsiteY23" fmla="*/ 4975 h 11196"/>
                              <a:gd name="connsiteX24" fmla="*/ 5206 w 10000"/>
                              <a:gd name="connsiteY24" fmla="*/ 4917 h 11196"/>
                              <a:gd name="connsiteX25" fmla="*/ 5366 w 10000"/>
                              <a:gd name="connsiteY25" fmla="*/ 4859 h 11196"/>
                              <a:gd name="connsiteX26" fmla="*/ 5527 w 10000"/>
                              <a:gd name="connsiteY26" fmla="*/ 4784 h 11196"/>
                              <a:gd name="connsiteX27" fmla="*/ 5767 w 10000"/>
                              <a:gd name="connsiteY27" fmla="*/ 4468 h 11196"/>
                              <a:gd name="connsiteX28" fmla="*/ 6048 w 10000"/>
                              <a:gd name="connsiteY28" fmla="*/ 4261 h 11196"/>
                              <a:gd name="connsiteX29" fmla="*/ 6349 w 10000"/>
                              <a:gd name="connsiteY29" fmla="*/ 4103 h 11196"/>
                              <a:gd name="connsiteX30" fmla="*/ 6640 w 10000"/>
                              <a:gd name="connsiteY30" fmla="*/ 3945 h 11196"/>
                              <a:gd name="connsiteX31" fmla="*/ 6715 w 10000"/>
                              <a:gd name="connsiteY31" fmla="*/ 3879 h 11196"/>
                              <a:gd name="connsiteX32" fmla="*/ 6795 w 10000"/>
                              <a:gd name="connsiteY32" fmla="*/ 3787 h 11196"/>
                              <a:gd name="connsiteX33" fmla="*/ 6876 w 10000"/>
                              <a:gd name="connsiteY33" fmla="*/ 3721 h 11196"/>
                              <a:gd name="connsiteX34" fmla="*/ 6936 w 10000"/>
                              <a:gd name="connsiteY34" fmla="*/ 3721 h 11196"/>
                              <a:gd name="connsiteX35" fmla="*/ 6966 w 10000"/>
                              <a:gd name="connsiteY35" fmla="*/ 3596 h 11196"/>
                              <a:gd name="connsiteX36" fmla="*/ 7001 w 10000"/>
                              <a:gd name="connsiteY36" fmla="*/ 3538 h 11196"/>
                              <a:gd name="connsiteX37" fmla="*/ 7041 w 10000"/>
                              <a:gd name="connsiteY37" fmla="*/ 3505 h 11196"/>
                              <a:gd name="connsiteX38" fmla="*/ 7091 w 10000"/>
                              <a:gd name="connsiteY38" fmla="*/ 3447 h 11196"/>
                              <a:gd name="connsiteX39" fmla="*/ 7177 w 10000"/>
                              <a:gd name="connsiteY39" fmla="*/ 3331 h 11196"/>
                              <a:gd name="connsiteX40" fmla="*/ 7272 w 10000"/>
                              <a:gd name="connsiteY40" fmla="*/ 3248 h 11196"/>
                              <a:gd name="connsiteX41" fmla="*/ 7367 w 10000"/>
                              <a:gd name="connsiteY41" fmla="*/ 3181 h 11196"/>
                              <a:gd name="connsiteX42" fmla="*/ 7472 w 10000"/>
                              <a:gd name="connsiteY42" fmla="*/ 3115 h 11196"/>
                              <a:gd name="connsiteX43" fmla="*/ 7528 w 10000"/>
                              <a:gd name="connsiteY43" fmla="*/ 3056 h 11196"/>
                              <a:gd name="connsiteX44" fmla="*/ 7578 w 10000"/>
                              <a:gd name="connsiteY44" fmla="*/ 2982 h 11196"/>
                              <a:gd name="connsiteX45" fmla="*/ 7628 w 10000"/>
                              <a:gd name="connsiteY45" fmla="*/ 2899 h 11196"/>
                              <a:gd name="connsiteX46" fmla="*/ 7683 w 10000"/>
                              <a:gd name="connsiteY46" fmla="*/ 2832 h 11196"/>
                              <a:gd name="connsiteX47" fmla="*/ 7743 w 10000"/>
                              <a:gd name="connsiteY47" fmla="*/ 2766 h 11196"/>
                              <a:gd name="connsiteX48" fmla="*/ 7798 w 10000"/>
                              <a:gd name="connsiteY48" fmla="*/ 2691 h 11196"/>
                              <a:gd name="connsiteX49" fmla="*/ 7859 w 10000"/>
                              <a:gd name="connsiteY49" fmla="*/ 2616 h 11196"/>
                              <a:gd name="connsiteX50" fmla="*/ 8159 w 10000"/>
                              <a:gd name="connsiteY50" fmla="*/ 2251 h 11196"/>
                              <a:gd name="connsiteX51" fmla="*/ 8285 w 10000"/>
                              <a:gd name="connsiteY51" fmla="*/ 2035 h 11196"/>
                              <a:gd name="connsiteX52" fmla="*/ 8526 w 10000"/>
                              <a:gd name="connsiteY52" fmla="*/ 1711 h 11196"/>
                              <a:gd name="connsiteX53" fmla="*/ 8776 w 10000"/>
                              <a:gd name="connsiteY53" fmla="*/ 1470 h 11196"/>
                              <a:gd name="connsiteX54" fmla="*/ 9022 w 10000"/>
                              <a:gd name="connsiteY54" fmla="*/ 1246 h 11196"/>
                              <a:gd name="connsiteX55" fmla="*/ 9253 w 10000"/>
                              <a:gd name="connsiteY55" fmla="*/ 930 h 11196"/>
                              <a:gd name="connsiteX56" fmla="*/ 9458 w 10000"/>
                              <a:gd name="connsiteY56" fmla="*/ 640 h 11196"/>
                              <a:gd name="connsiteX57" fmla="*/ 9519 w 10000"/>
                              <a:gd name="connsiteY57" fmla="*/ 565 h 11196"/>
                              <a:gd name="connsiteX58" fmla="*/ 9574 w 10000"/>
                              <a:gd name="connsiteY58" fmla="*/ 556 h 11196"/>
                              <a:gd name="connsiteX59" fmla="*/ 9754 w 10000"/>
                              <a:gd name="connsiteY59" fmla="*/ 473 h 11196"/>
                              <a:gd name="connsiteX60" fmla="*/ 9860 w 10000"/>
                              <a:gd name="connsiteY60" fmla="*/ 299 h 11196"/>
                              <a:gd name="connsiteX61" fmla="*/ 9835 w 10000"/>
                              <a:gd name="connsiteY61" fmla="*/ 332 h 11196"/>
                              <a:gd name="connsiteX62" fmla="*/ 9644 w 10000"/>
                              <a:gd name="connsiteY62" fmla="*/ 565 h 11196"/>
                              <a:gd name="connsiteX63" fmla="*/ 9268 w 10000"/>
                              <a:gd name="connsiteY63" fmla="*/ 972 h 11196"/>
                              <a:gd name="connsiteX64" fmla="*/ 10000 w 10000"/>
                              <a:gd name="connsiteY64" fmla="*/ 0 h 11196"/>
                              <a:gd name="connsiteX65" fmla="*/ 9955 w 10000"/>
                              <a:gd name="connsiteY65" fmla="*/ 10000 h 11196"/>
                              <a:gd name="connsiteX66" fmla="*/ 722 w 10000"/>
                              <a:gd name="connsiteY66" fmla="*/ 11196 h 11196"/>
                              <a:gd name="connsiteX0" fmla="*/ 0 w 9930"/>
                              <a:gd name="connsiteY0" fmla="*/ 6503 h 11196"/>
                              <a:gd name="connsiteX1" fmla="*/ 30 w 9930"/>
                              <a:gd name="connsiteY1" fmla="*/ 6545 h 11196"/>
                              <a:gd name="connsiteX2" fmla="*/ 50 w 9930"/>
                              <a:gd name="connsiteY2" fmla="*/ 6495 h 11196"/>
                              <a:gd name="connsiteX3" fmla="*/ 75 w 9930"/>
                              <a:gd name="connsiteY3" fmla="*/ 6437 h 11196"/>
                              <a:gd name="connsiteX4" fmla="*/ 131 w 9930"/>
                              <a:gd name="connsiteY4" fmla="*/ 6437 h 11196"/>
                              <a:gd name="connsiteX5" fmla="*/ 186 w 9930"/>
                              <a:gd name="connsiteY5" fmla="*/ 6462 h 11196"/>
                              <a:gd name="connsiteX6" fmla="*/ 236 w 9930"/>
                              <a:gd name="connsiteY6" fmla="*/ 6470 h 11196"/>
                              <a:gd name="connsiteX7" fmla="*/ 286 w 9930"/>
                              <a:gd name="connsiteY7" fmla="*/ 6462 h 11196"/>
                              <a:gd name="connsiteX8" fmla="*/ 346 w 9930"/>
                              <a:gd name="connsiteY8" fmla="*/ 6453 h 11196"/>
                              <a:gd name="connsiteX9" fmla="*/ 592 w 9930"/>
                              <a:gd name="connsiteY9" fmla="*/ 6445 h 11196"/>
                              <a:gd name="connsiteX10" fmla="*/ 848 w 9930"/>
                              <a:gd name="connsiteY10" fmla="*/ 6429 h 11196"/>
                              <a:gd name="connsiteX11" fmla="*/ 1104 w 9930"/>
                              <a:gd name="connsiteY11" fmla="*/ 6420 h 11196"/>
                              <a:gd name="connsiteX12" fmla="*/ 1349 w 9930"/>
                              <a:gd name="connsiteY12" fmla="*/ 6437 h 11196"/>
                              <a:gd name="connsiteX13" fmla="*/ 1745 w 9930"/>
                              <a:gd name="connsiteY13" fmla="*/ 6321 h 11196"/>
                              <a:gd name="connsiteX14" fmla="*/ 2137 w 9930"/>
                              <a:gd name="connsiteY14" fmla="*/ 6204 h 11196"/>
                              <a:gd name="connsiteX15" fmla="*/ 2523 w 9930"/>
                              <a:gd name="connsiteY15" fmla="*/ 6080 h 11196"/>
                              <a:gd name="connsiteX16" fmla="*/ 2909 w 9930"/>
                              <a:gd name="connsiteY16" fmla="*/ 5947 h 11196"/>
                              <a:gd name="connsiteX17" fmla="*/ 3295 w 9930"/>
                              <a:gd name="connsiteY17" fmla="*/ 5797 h 11196"/>
                              <a:gd name="connsiteX18" fmla="*/ 3676 w 9930"/>
                              <a:gd name="connsiteY18" fmla="*/ 5640 h 11196"/>
                              <a:gd name="connsiteX19" fmla="*/ 4057 w 9930"/>
                              <a:gd name="connsiteY19" fmla="*/ 5465 h 11196"/>
                              <a:gd name="connsiteX20" fmla="*/ 4439 w 9930"/>
                              <a:gd name="connsiteY20" fmla="*/ 5274 h 11196"/>
                              <a:gd name="connsiteX21" fmla="*/ 4815 w 9930"/>
                              <a:gd name="connsiteY21" fmla="*/ 5058 h 11196"/>
                              <a:gd name="connsiteX22" fmla="*/ 4975 w 9930"/>
                              <a:gd name="connsiteY22" fmla="*/ 4975 h 11196"/>
                              <a:gd name="connsiteX23" fmla="*/ 5136 w 9930"/>
                              <a:gd name="connsiteY23" fmla="*/ 4917 h 11196"/>
                              <a:gd name="connsiteX24" fmla="*/ 5296 w 9930"/>
                              <a:gd name="connsiteY24" fmla="*/ 4859 h 11196"/>
                              <a:gd name="connsiteX25" fmla="*/ 5457 w 9930"/>
                              <a:gd name="connsiteY25" fmla="*/ 4784 h 11196"/>
                              <a:gd name="connsiteX26" fmla="*/ 5697 w 9930"/>
                              <a:gd name="connsiteY26" fmla="*/ 4468 h 11196"/>
                              <a:gd name="connsiteX27" fmla="*/ 5978 w 9930"/>
                              <a:gd name="connsiteY27" fmla="*/ 4261 h 11196"/>
                              <a:gd name="connsiteX28" fmla="*/ 6279 w 9930"/>
                              <a:gd name="connsiteY28" fmla="*/ 4103 h 11196"/>
                              <a:gd name="connsiteX29" fmla="*/ 6570 w 9930"/>
                              <a:gd name="connsiteY29" fmla="*/ 3945 h 11196"/>
                              <a:gd name="connsiteX30" fmla="*/ 6645 w 9930"/>
                              <a:gd name="connsiteY30" fmla="*/ 3879 h 11196"/>
                              <a:gd name="connsiteX31" fmla="*/ 6725 w 9930"/>
                              <a:gd name="connsiteY31" fmla="*/ 3787 h 11196"/>
                              <a:gd name="connsiteX32" fmla="*/ 6806 w 9930"/>
                              <a:gd name="connsiteY32" fmla="*/ 3721 h 11196"/>
                              <a:gd name="connsiteX33" fmla="*/ 6866 w 9930"/>
                              <a:gd name="connsiteY33" fmla="*/ 3721 h 11196"/>
                              <a:gd name="connsiteX34" fmla="*/ 6896 w 9930"/>
                              <a:gd name="connsiteY34" fmla="*/ 3596 h 11196"/>
                              <a:gd name="connsiteX35" fmla="*/ 6931 w 9930"/>
                              <a:gd name="connsiteY35" fmla="*/ 3538 h 11196"/>
                              <a:gd name="connsiteX36" fmla="*/ 6971 w 9930"/>
                              <a:gd name="connsiteY36" fmla="*/ 3505 h 11196"/>
                              <a:gd name="connsiteX37" fmla="*/ 7021 w 9930"/>
                              <a:gd name="connsiteY37" fmla="*/ 3447 h 11196"/>
                              <a:gd name="connsiteX38" fmla="*/ 7107 w 9930"/>
                              <a:gd name="connsiteY38" fmla="*/ 3331 h 11196"/>
                              <a:gd name="connsiteX39" fmla="*/ 7202 w 9930"/>
                              <a:gd name="connsiteY39" fmla="*/ 3248 h 11196"/>
                              <a:gd name="connsiteX40" fmla="*/ 7297 w 9930"/>
                              <a:gd name="connsiteY40" fmla="*/ 3181 h 11196"/>
                              <a:gd name="connsiteX41" fmla="*/ 7402 w 9930"/>
                              <a:gd name="connsiteY41" fmla="*/ 3115 h 11196"/>
                              <a:gd name="connsiteX42" fmla="*/ 7458 w 9930"/>
                              <a:gd name="connsiteY42" fmla="*/ 3056 h 11196"/>
                              <a:gd name="connsiteX43" fmla="*/ 7508 w 9930"/>
                              <a:gd name="connsiteY43" fmla="*/ 2982 h 11196"/>
                              <a:gd name="connsiteX44" fmla="*/ 7558 w 9930"/>
                              <a:gd name="connsiteY44" fmla="*/ 2899 h 11196"/>
                              <a:gd name="connsiteX45" fmla="*/ 7613 w 9930"/>
                              <a:gd name="connsiteY45" fmla="*/ 2832 h 11196"/>
                              <a:gd name="connsiteX46" fmla="*/ 7673 w 9930"/>
                              <a:gd name="connsiteY46" fmla="*/ 2766 h 11196"/>
                              <a:gd name="connsiteX47" fmla="*/ 7728 w 9930"/>
                              <a:gd name="connsiteY47" fmla="*/ 2691 h 11196"/>
                              <a:gd name="connsiteX48" fmla="*/ 7789 w 9930"/>
                              <a:gd name="connsiteY48" fmla="*/ 2616 h 11196"/>
                              <a:gd name="connsiteX49" fmla="*/ 8089 w 9930"/>
                              <a:gd name="connsiteY49" fmla="*/ 2251 h 11196"/>
                              <a:gd name="connsiteX50" fmla="*/ 8215 w 9930"/>
                              <a:gd name="connsiteY50" fmla="*/ 2035 h 11196"/>
                              <a:gd name="connsiteX51" fmla="*/ 8456 w 9930"/>
                              <a:gd name="connsiteY51" fmla="*/ 1711 h 11196"/>
                              <a:gd name="connsiteX52" fmla="*/ 8706 w 9930"/>
                              <a:gd name="connsiteY52" fmla="*/ 1470 h 11196"/>
                              <a:gd name="connsiteX53" fmla="*/ 8952 w 9930"/>
                              <a:gd name="connsiteY53" fmla="*/ 1246 h 11196"/>
                              <a:gd name="connsiteX54" fmla="*/ 9183 w 9930"/>
                              <a:gd name="connsiteY54" fmla="*/ 930 h 11196"/>
                              <a:gd name="connsiteX55" fmla="*/ 9388 w 9930"/>
                              <a:gd name="connsiteY55" fmla="*/ 640 h 11196"/>
                              <a:gd name="connsiteX56" fmla="*/ 9449 w 9930"/>
                              <a:gd name="connsiteY56" fmla="*/ 565 h 11196"/>
                              <a:gd name="connsiteX57" fmla="*/ 9504 w 9930"/>
                              <a:gd name="connsiteY57" fmla="*/ 556 h 11196"/>
                              <a:gd name="connsiteX58" fmla="*/ 9684 w 9930"/>
                              <a:gd name="connsiteY58" fmla="*/ 473 h 11196"/>
                              <a:gd name="connsiteX59" fmla="*/ 9790 w 9930"/>
                              <a:gd name="connsiteY59" fmla="*/ 299 h 11196"/>
                              <a:gd name="connsiteX60" fmla="*/ 9765 w 9930"/>
                              <a:gd name="connsiteY60" fmla="*/ 332 h 11196"/>
                              <a:gd name="connsiteX61" fmla="*/ 9574 w 9930"/>
                              <a:gd name="connsiteY61" fmla="*/ 565 h 11196"/>
                              <a:gd name="connsiteX62" fmla="*/ 9198 w 9930"/>
                              <a:gd name="connsiteY62" fmla="*/ 972 h 11196"/>
                              <a:gd name="connsiteX63" fmla="*/ 9930 w 9930"/>
                              <a:gd name="connsiteY63" fmla="*/ 0 h 11196"/>
                              <a:gd name="connsiteX64" fmla="*/ 9885 w 9930"/>
                              <a:gd name="connsiteY64" fmla="*/ 10000 h 11196"/>
                              <a:gd name="connsiteX65" fmla="*/ 652 w 9930"/>
                              <a:gd name="connsiteY65" fmla="*/ 11196 h 11196"/>
                              <a:gd name="connsiteX0" fmla="*/ 0 w 10000"/>
                              <a:gd name="connsiteY0" fmla="*/ 5808 h 8976"/>
                              <a:gd name="connsiteX1" fmla="*/ 30 w 10000"/>
                              <a:gd name="connsiteY1" fmla="*/ 5846 h 8976"/>
                              <a:gd name="connsiteX2" fmla="*/ 50 w 10000"/>
                              <a:gd name="connsiteY2" fmla="*/ 5801 h 8976"/>
                              <a:gd name="connsiteX3" fmla="*/ 76 w 10000"/>
                              <a:gd name="connsiteY3" fmla="*/ 5749 h 8976"/>
                              <a:gd name="connsiteX4" fmla="*/ 132 w 10000"/>
                              <a:gd name="connsiteY4" fmla="*/ 5749 h 8976"/>
                              <a:gd name="connsiteX5" fmla="*/ 187 w 10000"/>
                              <a:gd name="connsiteY5" fmla="*/ 5772 h 8976"/>
                              <a:gd name="connsiteX6" fmla="*/ 238 w 10000"/>
                              <a:gd name="connsiteY6" fmla="*/ 5779 h 8976"/>
                              <a:gd name="connsiteX7" fmla="*/ 288 w 10000"/>
                              <a:gd name="connsiteY7" fmla="*/ 5772 h 8976"/>
                              <a:gd name="connsiteX8" fmla="*/ 348 w 10000"/>
                              <a:gd name="connsiteY8" fmla="*/ 5764 h 8976"/>
                              <a:gd name="connsiteX9" fmla="*/ 596 w 10000"/>
                              <a:gd name="connsiteY9" fmla="*/ 5757 h 8976"/>
                              <a:gd name="connsiteX10" fmla="*/ 854 w 10000"/>
                              <a:gd name="connsiteY10" fmla="*/ 5742 h 8976"/>
                              <a:gd name="connsiteX11" fmla="*/ 1112 w 10000"/>
                              <a:gd name="connsiteY11" fmla="*/ 5734 h 8976"/>
                              <a:gd name="connsiteX12" fmla="*/ 1359 w 10000"/>
                              <a:gd name="connsiteY12" fmla="*/ 5749 h 8976"/>
                              <a:gd name="connsiteX13" fmla="*/ 1757 w 10000"/>
                              <a:gd name="connsiteY13" fmla="*/ 5646 h 8976"/>
                              <a:gd name="connsiteX14" fmla="*/ 2152 w 10000"/>
                              <a:gd name="connsiteY14" fmla="*/ 5541 h 8976"/>
                              <a:gd name="connsiteX15" fmla="*/ 2541 w 10000"/>
                              <a:gd name="connsiteY15" fmla="*/ 5431 h 8976"/>
                              <a:gd name="connsiteX16" fmla="*/ 2930 w 10000"/>
                              <a:gd name="connsiteY16" fmla="*/ 5312 h 8976"/>
                              <a:gd name="connsiteX17" fmla="*/ 3318 w 10000"/>
                              <a:gd name="connsiteY17" fmla="*/ 5178 h 8976"/>
                              <a:gd name="connsiteX18" fmla="*/ 3702 w 10000"/>
                              <a:gd name="connsiteY18" fmla="*/ 5038 h 8976"/>
                              <a:gd name="connsiteX19" fmla="*/ 4086 w 10000"/>
                              <a:gd name="connsiteY19" fmla="*/ 4881 h 8976"/>
                              <a:gd name="connsiteX20" fmla="*/ 4470 w 10000"/>
                              <a:gd name="connsiteY20" fmla="*/ 4711 h 8976"/>
                              <a:gd name="connsiteX21" fmla="*/ 4849 w 10000"/>
                              <a:gd name="connsiteY21" fmla="*/ 4518 h 8976"/>
                              <a:gd name="connsiteX22" fmla="*/ 5010 w 10000"/>
                              <a:gd name="connsiteY22" fmla="*/ 4444 h 8976"/>
                              <a:gd name="connsiteX23" fmla="*/ 5172 w 10000"/>
                              <a:gd name="connsiteY23" fmla="*/ 4392 h 8976"/>
                              <a:gd name="connsiteX24" fmla="*/ 5333 w 10000"/>
                              <a:gd name="connsiteY24" fmla="*/ 4340 h 8976"/>
                              <a:gd name="connsiteX25" fmla="*/ 5495 w 10000"/>
                              <a:gd name="connsiteY25" fmla="*/ 4273 h 8976"/>
                              <a:gd name="connsiteX26" fmla="*/ 5737 w 10000"/>
                              <a:gd name="connsiteY26" fmla="*/ 3991 h 8976"/>
                              <a:gd name="connsiteX27" fmla="*/ 6020 w 10000"/>
                              <a:gd name="connsiteY27" fmla="*/ 3806 h 8976"/>
                              <a:gd name="connsiteX28" fmla="*/ 6323 w 10000"/>
                              <a:gd name="connsiteY28" fmla="*/ 3665 h 8976"/>
                              <a:gd name="connsiteX29" fmla="*/ 6616 w 10000"/>
                              <a:gd name="connsiteY29" fmla="*/ 3524 h 8976"/>
                              <a:gd name="connsiteX30" fmla="*/ 6692 w 10000"/>
                              <a:gd name="connsiteY30" fmla="*/ 3465 h 8976"/>
                              <a:gd name="connsiteX31" fmla="*/ 6772 w 10000"/>
                              <a:gd name="connsiteY31" fmla="*/ 3382 h 8976"/>
                              <a:gd name="connsiteX32" fmla="*/ 6854 w 10000"/>
                              <a:gd name="connsiteY32" fmla="*/ 3324 h 8976"/>
                              <a:gd name="connsiteX33" fmla="*/ 6914 w 10000"/>
                              <a:gd name="connsiteY33" fmla="*/ 3324 h 8976"/>
                              <a:gd name="connsiteX34" fmla="*/ 6945 w 10000"/>
                              <a:gd name="connsiteY34" fmla="*/ 3212 h 8976"/>
                              <a:gd name="connsiteX35" fmla="*/ 6980 w 10000"/>
                              <a:gd name="connsiteY35" fmla="*/ 3160 h 8976"/>
                              <a:gd name="connsiteX36" fmla="*/ 7020 w 10000"/>
                              <a:gd name="connsiteY36" fmla="*/ 3131 h 8976"/>
                              <a:gd name="connsiteX37" fmla="*/ 7070 w 10000"/>
                              <a:gd name="connsiteY37" fmla="*/ 3079 h 8976"/>
                              <a:gd name="connsiteX38" fmla="*/ 7157 w 10000"/>
                              <a:gd name="connsiteY38" fmla="*/ 2975 h 8976"/>
                              <a:gd name="connsiteX39" fmla="*/ 7253 w 10000"/>
                              <a:gd name="connsiteY39" fmla="*/ 2901 h 8976"/>
                              <a:gd name="connsiteX40" fmla="*/ 7348 w 10000"/>
                              <a:gd name="connsiteY40" fmla="*/ 2841 h 8976"/>
                              <a:gd name="connsiteX41" fmla="*/ 7454 w 10000"/>
                              <a:gd name="connsiteY41" fmla="*/ 2782 h 8976"/>
                              <a:gd name="connsiteX42" fmla="*/ 7511 w 10000"/>
                              <a:gd name="connsiteY42" fmla="*/ 2730 h 8976"/>
                              <a:gd name="connsiteX43" fmla="*/ 7561 w 10000"/>
                              <a:gd name="connsiteY43" fmla="*/ 2663 h 8976"/>
                              <a:gd name="connsiteX44" fmla="*/ 7611 w 10000"/>
                              <a:gd name="connsiteY44" fmla="*/ 2589 h 8976"/>
                              <a:gd name="connsiteX45" fmla="*/ 7667 w 10000"/>
                              <a:gd name="connsiteY45" fmla="*/ 2529 h 8976"/>
                              <a:gd name="connsiteX46" fmla="*/ 7727 w 10000"/>
                              <a:gd name="connsiteY46" fmla="*/ 2471 h 8976"/>
                              <a:gd name="connsiteX47" fmla="*/ 7782 w 10000"/>
                              <a:gd name="connsiteY47" fmla="*/ 2404 h 8976"/>
                              <a:gd name="connsiteX48" fmla="*/ 7844 w 10000"/>
                              <a:gd name="connsiteY48" fmla="*/ 2337 h 8976"/>
                              <a:gd name="connsiteX49" fmla="*/ 8146 w 10000"/>
                              <a:gd name="connsiteY49" fmla="*/ 2011 h 8976"/>
                              <a:gd name="connsiteX50" fmla="*/ 8273 w 10000"/>
                              <a:gd name="connsiteY50" fmla="*/ 1818 h 8976"/>
                              <a:gd name="connsiteX51" fmla="*/ 8516 w 10000"/>
                              <a:gd name="connsiteY51" fmla="*/ 1528 h 8976"/>
                              <a:gd name="connsiteX52" fmla="*/ 8767 w 10000"/>
                              <a:gd name="connsiteY52" fmla="*/ 1313 h 8976"/>
                              <a:gd name="connsiteX53" fmla="*/ 9015 w 10000"/>
                              <a:gd name="connsiteY53" fmla="*/ 1113 h 8976"/>
                              <a:gd name="connsiteX54" fmla="*/ 9248 w 10000"/>
                              <a:gd name="connsiteY54" fmla="*/ 831 h 8976"/>
                              <a:gd name="connsiteX55" fmla="*/ 9454 w 10000"/>
                              <a:gd name="connsiteY55" fmla="*/ 572 h 8976"/>
                              <a:gd name="connsiteX56" fmla="*/ 9516 w 10000"/>
                              <a:gd name="connsiteY56" fmla="*/ 505 h 8976"/>
                              <a:gd name="connsiteX57" fmla="*/ 9571 w 10000"/>
                              <a:gd name="connsiteY57" fmla="*/ 497 h 8976"/>
                              <a:gd name="connsiteX58" fmla="*/ 9752 w 10000"/>
                              <a:gd name="connsiteY58" fmla="*/ 422 h 8976"/>
                              <a:gd name="connsiteX59" fmla="*/ 9859 w 10000"/>
                              <a:gd name="connsiteY59" fmla="*/ 267 h 8976"/>
                              <a:gd name="connsiteX60" fmla="*/ 9834 w 10000"/>
                              <a:gd name="connsiteY60" fmla="*/ 297 h 8976"/>
                              <a:gd name="connsiteX61" fmla="*/ 9641 w 10000"/>
                              <a:gd name="connsiteY61" fmla="*/ 505 h 8976"/>
                              <a:gd name="connsiteX62" fmla="*/ 9263 w 10000"/>
                              <a:gd name="connsiteY62" fmla="*/ 868 h 8976"/>
                              <a:gd name="connsiteX63" fmla="*/ 10000 w 10000"/>
                              <a:gd name="connsiteY63" fmla="*/ 0 h 8976"/>
                              <a:gd name="connsiteX64" fmla="*/ 9955 w 10000"/>
                              <a:gd name="connsiteY64" fmla="*/ 8932 h 8976"/>
                              <a:gd name="connsiteX65" fmla="*/ 308 w 10000"/>
                              <a:gd name="connsiteY65" fmla="*/ 8976 h 89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Lst>
                            <a:rect l="l" t="t" r="r" b="b"/>
                            <a:pathLst>
                              <a:path w="10000" h="8976">
                                <a:moveTo>
                                  <a:pt x="0" y="5808"/>
                                </a:moveTo>
                                <a:cubicBezTo>
                                  <a:pt x="10" y="5821"/>
                                  <a:pt x="20" y="5833"/>
                                  <a:pt x="30" y="5846"/>
                                </a:cubicBezTo>
                                <a:cubicBezTo>
                                  <a:pt x="37" y="5831"/>
                                  <a:pt x="43" y="5816"/>
                                  <a:pt x="50" y="5801"/>
                                </a:cubicBezTo>
                                <a:cubicBezTo>
                                  <a:pt x="58" y="5784"/>
                                  <a:pt x="67" y="5766"/>
                                  <a:pt x="76" y="5749"/>
                                </a:cubicBezTo>
                                <a:lnTo>
                                  <a:pt x="132" y="5749"/>
                                </a:lnTo>
                                <a:cubicBezTo>
                                  <a:pt x="150" y="5757"/>
                                  <a:pt x="169" y="5765"/>
                                  <a:pt x="187" y="5772"/>
                                </a:cubicBezTo>
                                <a:cubicBezTo>
                                  <a:pt x="204" y="5774"/>
                                  <a:pt x="221" y="5776"/>
                                  <a:pt x="238" y="5779"/>
                                </a:cubicBezTo>
                                <a:cubicBezTo>
                                  <a:pt x="255" y="5776"/>
                                  <a:pt x="271" y="5774"/>
                                  <a:pt x="288" y="5772"/>
                                </a:cubicBezTo>
                                <a:cubicBezTo>
                                  <a:pt x="308" y="5769"/>
                                  <a:pt x="328" y="5767"/>
                                  <a:pt x="348" y="5764"/>
                                </a:cubicBezTo>
                                <a:lnTo>
                                  <a:pt x="596" y="5757"/>
                                </a:lnTo>
                                <a:lnTo>
                                  <a:pt x="854" y="5742"/>
                                </a:lnTo>
                                <a:lnTo>
                                  <a:pt x="1112" y="5734"/>
                                </a:lnTo>
                                <a:lnTo>
                                  <a:pt x="1359" y="5749"/>
                                </a:lnTo>
                                <a:lnTo>
                                  <a:pt x="1757" y="5646"/>
                                </a:lnTo>
                                <a:lnTo>
                                  <a:pt x="2152" y="5541"/>
                                </a:lnTo>
                                <a:lnTo>
                                  <a:pt x="2541" y="5431"/>
                                </a:lnTo>
                                <a:lnTo>
                                  <a:pt x="2930" y="5312"/>
                                </a:lnTo>
                                <a:lnTo>
                                  <a:pt x="3318" y="5178"/>
                                </a:lnTo>
                                <a:lnTo>
                                  <a:pt x="3702" y="5038"/>
                                </a:lnTo>
                                <a:lnTo>
                                  <a:pt x="4086" y="4881"/>
                                </a:lnTo>
                                <a:lnTo>
                                  <a:pt x="4470" y="4711"/>
                                </a:lnTo>
                                <a:lnTo>
                                  <a:pt x="4849" y="4518"/>
                                </a:lnTo>
                                <a:lnTo>
                                  <a:pt x="5010" y="4444"/>
                                </a:lnTo>
                                <a:lnTo>
                                  <a:pt x="5172" y="4392"/>
                                </a:lnTo>
                                <a:lnTo>
                                  <a:pt x="5333" y="4340"/>
                                </a:lnTo>
                                <a:lnTo>
                                  <a:pt x="5495" y="4273"/>
                                </a:lnTo>
                                <a:lnTo>
                                  <a:pt x="5737" y="3991"/>
                                </a:lnTo>
                                <a:lnTo>
                                  <a:pt x="6020" y="3806"/>
                                </a:lnTo>
                                <a:lnTo>
                                  <a:pt x="6323" y="3665"/>
                                </a:lnTo>
                                <a:lnTo>
                                  <a:pt x="6616" y="3524"/>
                                </a:lnTo>
                                <a:cubicBezTo>
                                  <a:pt x="6641" y="3504"/>
                                  <a:pt x="6667" y="3485"/>
                                  <a:pt x="6692" y="3465"/>
                                </a:cubicBezTo>
                                <a:lnTo>
                                  <a:pt x="6772" y="3382"/>
                                </a:lnTo>
                                <a:lnTo>
                                  <a:pt x="6854" y="3324"/>
                                </a:lnTo>
                                <a:lnTo>
                                  <a:pt x="6914" y="3324"/>
                                </a:lnTo>
                                <a:cubicBezTo>
                                  <a:pt x="6924" y="3286"/>
                                  <a:pt x="6935" y="3249"/>
                                  <a:pt x="6945" y="3212"/>
                                </a:cubicBezTo>
                                <a:cubicBezTo>
                                  <a:pt x="6957" y="3195"/>
                                  <a:pt x="6968" y="3177"/>
                                  <a:pt x="6980" y="3160"/>
                                </a:cubicBezTo>
                                <a:cubicBezTo>
                                  <a:pt x="6993" y="3150"/>
                                  <a:pt x="7007" y="3140"/>
                                  <a:pt x="7020" y="3131"/>
                                </a:cubicBezTo>
                                <a:cubicBezTo>
                                  <a:pt x="7037" y="3114"/>
                                  <a:pt x="7053" y="3096"/>
                                  <a:pt x="7070" y="3079"/>
                                </a:cubicBezTo>
                                <a:cubicBezTo>
                                  <a:pt x="7099" y="3044"/>
                                  <a:pt x="7128" y="3010"/>
                                  <a:pt x="7157" y="2975"/>
                                </a:cubicBezTo>
                                <a:cubicBezTo>
                                  <a:pt x="7189" y="2950"/>
                                  <a:pt x="7221" y="2926"/>
                                  <a:pt x="7253" y="2901"/>
                                </a:cubicBezTo>
                                <a:lnTo>
                                  <a:pt x="7348" y="2841"/>
                                </a:lnTo>
                                <a:cubicBezTo>
                                  <a:pt x="7383" y="2821"/>
                                  <a:pt x="7419" y="2802"/>
                                  <a:pt x="7454" y="2782"/>
                                </a:cubicBezTo>
                                <a:cubicBezTo>
                                  <a:pt x="7473" y="2765"/>
                                  <a:pt x="7492" y="2747"/>
                                  <a:pt x="7511" y="2730"/>
                                </a:cubicBezTo>
                                <a:cubicBezTo>
                                  <a:pt x="7528" y="2708"/>
                                  <a:pt x="7544" y="2685"/>
                                  <a:pt x="7561" y="2663"/>
                                </a:cubicBezTo>
                                <a:lnTo>
                                  <a:pt x="7611" y="2589"/>
                                </a:lnTo>
                                <a:cubicBezTo>
                                  <a:pt x="7630" y="2569"/>
                                  <a:pt x="7648" y="2549"/>
                                  <a:pt x="7667" y="2529"/>
                                </a:cubicBezTo>
                                <a:cubicBezTo>
                                  <a:pt x="7687" y="2510"/>
                                  <a:pt x="7707" y="2490"/>
                                  <a:pt x="7727" y="2471"/>
                                </a:cubicBezTo>
                                <a:cubicBezTo>
                                  <a:pt x="7745" y="2448"/>
                                  <a:pt x="7764" y="2426"/>
                                  <a:pt x="7782" y="2404"/>
                                </a:cubicBezTo>
                                <a:cubicBezTo>
                                  <a:pt x="7803" y="2381"/>
                                  <a:pt x="7824" y="2359"/>
                                  <a:pt x="7844" y="2337"/>
                                </a:cubicBezTo>
                                <a:lnTo>
                                  <a:pt x="8146" y="2011"/>
                                </a:lnTo>
                                <a:lnTo>
                                  <a:pt x="8273" y="1818"/>
                                </a:lnTo>
                                <a:lnTo>
                                  <a:pt x="8516" y="1528"/>
                                </a:lnTo>
                                <a:lnTo>
                                  <a:pt x="8767" y="1313"/>
                                </a:lnTo>
                                <a:lnTo>
                                  <a:pt x="9015" y="1113"/>
                                </a:lnTo>
                                <a:lnTo>
                                  <a:pt x="9248" y="831"/>
                                </a:lnTo>
                                <a:cubicBezTo>
                                  <a:pt x="9316" y="744"/>
                                  <a:pt x="9386" y="658"/>
                                  <a:pt x="9454" y="572"/>
                                </a:cubicBezTo>
                                <a:cubicBezTo>
                                  <a:pt x="9474" y="549"/>
                                  <a:pt x="9495" y="527"/>
                                  <a:pt x="9516" y="505"/>
                                </a:cubicBezTo>
                                <a:cubicBezTo>
                                  <a:pt x="9534" y="502"/>
                                  <a:pt x="9553" y="500"/>
                                  <a:pt x="9571" y="497"/>
                                </a:cubicBezTo>
                                <a:lnTo>
                                  <a:pt x="9752" y="422"/>
                                </a:lnTo>
                                <a:cubicBezTo>
                                  <a:pt x="9788" y="371"/>
                                  <a:pt x="9824" y="319"/>
                                  <a:pt x="9859" y="267"/>
                                </a:cubicBezTo>
                                <a:cubicBezTo>
                                  <a:pt x="9851" y="277"/>
                                  <a:pt x="9842" y="287"/>
                                  <a:pt x="9834" y="297"/>
                                </a:cubicBezTo>
                                <a:lnTo>
                                  <a:pt x="9641" y="505"/>
                                </a:lnTo>
                                <a:lnTo>
                                  <a:pt x="9263" y="868"/>
                                </a:lnTo>
                                <a:lnTo>
                                  <a:pt x="10000" y="0"/>
                                </a:lnTo>
                                <a:cubicBezTo>
                                  <a:pt x="9985" y="2977"/>
                                  <a:pt x="9970" y="5955"/>
                                  <a:pt x="9955" y="8932"/>
                                </a:cubicBezTo>
                                <a:lnTo>
                                  <a:pt x="308" y="8976"/>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9" name="1083"/>
                          <pic:cNvPicPr preferRelativeResize="0">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2800" y="1984"/>
                            <a:ext cx="752" cy="3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30" name="1084"/>
                          <pic:cNvPicPr preferRelativeResize="0">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4315" y="1932"/>
                            <a:ext cx="1786" cy="3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31" name="1085"/>
                          <pic:cNvPicPr preferRelativeResize="0">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3195" y="1857"/>
                            <a:ext cx="169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32" name="1086"/>
                          <pic:cNvPicPr preferRelativeResize="0">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4479" y="1857"/>
                            <a:ext cx="169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3" name="1087"/>
                        <wps:cNvSpPr>
                          <a:spLocks noChangeArrowheads="1"/>
                        </wps:cNvSpPr>
                        <wps:spPr bwMode="auto">
                          <a:xfrm>
                            <a:off x="6089" y="1832"/>
                            <a:ext cx="184" cy="1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4" name="1088"/>
                        <wps:cNvSpPr>
                          <a:spLocks noChangeArrowheads="1"/>
                        </wps:cNvSpPr>
                        <wps:spPr bwMode="auto">
                          <a:xfrm>
                            <a:off x="6089" y="1281"/>
                            <a:ext cx="184" cy="569"/>
                          </a:xfrm>
                          <a:prstGeom prst="rect">
                            <a:avLst/>
                          </a:prstGeom>
                          <a:noFill/>
                          <a:ln w="2540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 name="1091"/>
                        <wps:cNvSpPr>
                          <a:spLocks noChangeArrowheads="1"/>
                        </wps:cNvSpPr>
                        <wps:spPr bwMode="auto">
                          <a:xfrm>
                            <a:off x="6089" y="1263"/>
                            <a:ext cx="184" cy="56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6" name="1092"/>
                        <wps:cNvSpPr>
                          <a:spLocks noChangeArrowheads="1"/>
                        </wps:cNvSpPr>
                        <wps:spPr bwMode="auto">
                          <a:xfrm>
                            <a:off x="6089" y="1263"/>
                            <a:ext cx="184" cy="569"/>
                          </a:xfrm>
                          <a:prstGeom prst="rect">
                            <a:avLst/>
                          </a:prstGeom>
                          <a:noFill/>
                          <a:ln w="2540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5" name="1094"/>
                        <wps:cNvSpPr txBox="1">
                          <a:spLocks noChangeArrowheads="1"/>
                        </wps:cNvSpPr>
                        <wps:spPr bwMode="auto">
                          <a:xfrm>
                            <a:off x="409" y="662"/>
                            <a:ext cx="1712" cy="5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D1BA6B" w14:textId="77777777" w:rsidR="009E5268" w:rsidRPr="00593461" w:rsidRDefault="009E5268" w:rsidP="00EB6349">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olak</w:t>
                              </w:r>
                            </w:p>
                            <w:p w14:paraId="66E99C45" w14:textId="77777777" w:rsidR="009E5268" w:rsidRDefault="009E5268" w:rsidP="00EB6349"/>
                          </w:txbxContent>
                        </wps:txbx>
                        <wps:bodyPr rot="0" vert="horz" wrap="square" lIns="0" tIns="0" rIns="0" bIns="0" anchor="t" anchorCtr="0" upright="1">
                          <a:noAutofit/>
                        </wps:bodyPr>
                      </wps:wsp>
                      <wps:wsp>
                        <wps:cNvPr id="1047" name="1096"/>
                        <wps:cNvSpPr txBox="1">
                          <a:spLocks noChangeArrowheads="1"/>
                        </wps:cNvSpPr>
                        <wps:spPr bwMode="auto">
                          <a:xfrm>
                            <a:off x="2502" y="1094"/>
                            <a:ext cx="1554" cy="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52D3EB" w14:textId="77777777" w:rsidR="009E5268" w:rsidRPr="00593461" w:rsidRDefault="009E5268" w:rsidP="00EB6349">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erima</w:t>
                              </w:r>
                            </w:p>
                          </w:txbxContent>
                        </wps:txbx>
                        <wps:bodyPr rot="0" vert="horz" wrap="square" lIns="0" tIns="0" rIns="0" bIns="0" anchor="t" anchorCtr="0" upright="1">
                          <a:noAutofit/>
                        </wps:bodyPr>
                      </wps:wsp>
                      <wps:wsp>
                        <wps:cNvPr id="1049" name="1097"/>
                        <wps:cNvSpPr txBox="1">
                          <a:spLocks noChangeArrowheads="1"/>
                        </wps:cNvSpPr>
                        <wps:spPr bwMode="auto">
                          <a:xfrm>
                            <a:off x="1784" y="1848"/>
                            <a:ext cx="1584"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AA5451" w14:textId="77777777" w:rsidR="009E5268" w:rsidRPr="00146DD2" w:rsidRDefault="009E5268" w:rsidP="00EB6349">
                              <w:pPr>
                                <w:spacing w:line="221" w:lineRule="exact"/>
                                <w:rPr>
                                  <w:rFonts w:ascii="Times New Roman" w:hAnsi="Times New Roman" w:cs="Times New Roman"/>
                                  <w:sz w:val="22"/>
                                </w:rPr>
                              </w:pPr>
                              <w:r w:rsidRPr="00146DD2">
                                <w:rPr>
                                  <w:rFonts w:ascii="Times New Roman" w:hAnsi="Times New Roman" w:cs="Times New Roman"/>
                                  <w:sz w:val="22"/>
                                </w:rPr>
                                <w:t>-1,993</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C8B8177" id="Group 120" o:spid="_x0000_s1108" style="position:absolute;left:0;text-align:left;margin-left:74.7pt;margin-top:28.9pt;width:304.2pt;height:114.35pt;z-index:251678720;mso-position-horizontal-relative:text;mso-position-vertical-relative:text;mso-width-relative:margin;mso-height-relative:margin" coordorigin="189" coordsize="6084,2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">
                <o:lock v:ext="edit" position="t"/>
                <v:line id="1071" o:spid="_x0000_s1109" style="position:absolute;visibility:visible;mso-wrap-style:square" from="671,1774" to="6090,1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YQ18IAAADcAAAADwAAAGRycy9kb3ducmV2LnhtbERPS2rDMBDdF3IHMYFuSiPHgZI6kU1o&#10;KU2XdXKAwZpYJtbItVR/bl8FAt3N431nX0y2FQP1vnGsYL1KQBBXTjdcKzifPp63IHxA1tg6JgUz&#10;eSjyxcMeM+1G/qahDLWIIewzVGBC6DIpfWXIol+5jjhyF9dbDBH2tdQ9jjHctjJNkhdpseHYYLCj&#10;N0PVtfy1Cr7KzXa4fB43T1NSm/H9p3w9uFmpx+V02IEINIV/8d191HF+uobbM/ECmf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dYQ18IAAADcAAAADwAAAAAAAAAAAAAA&#10;AAChAgAAZHJzL2Rvd25yZXYueG1sUEsFBgAAAAAEAAQA+QAAAJADAAAAAA==&#10;" strokeweight="1.11pt"/>
                <v:line id="1072" o:spid="_x0000_s1110" style="position:absolute;visibility:visible;mso-wrap-style:square" from="467,1758" to="467,1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SOoMEAAADcAAAADwAAAGRycy9kb3ducmV2LnhtbERPzYrCMBC+L+w7hFnwsmi6FUSrUWRF&#10;dI9WH2BoxqZsM+k2sa1vbwRhb/Px/c5qM9hadNT6yrGCr0kCgrhwuuJSweW8H89B+ICssXZMCu7k&#10;YbN+f1thpl3PJ+ryUIoYwj5DBSaEJpPSF4Ys+olriCN3da3FEGFbSt1iH8NtLdMkmUmLFccGgw19&#10;Gyp+85tV8JNP5931cJx+Dklp+t1fvti6u1Kjj2G7BBFoCP/il/uo4/w0hecz8QK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BI6gwQAAANwAAAAPAAAAAAAAAAAAAAAA&#10;AKECAABkcnMvZG93bnJldi54bWxQSwUGAAAAAAQABAD5AAAAjwMAAAAA&#10;" strokeweight="1.11pt"/>
                <v:shape id="1073" o:spid="_x0000_s1111" style="position:absolute;left:482;top:38;width:5337;height:1458;visibility:visible;mso-wrap-style:square;v-text-anchor:top" coordsize="5337,14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93sIA&#10;AADcAAAADwAAAGRycy9kb3ducmV2LnhtbERP3WrCMBS+H/gO4Qi7EU3tsI6uUUQYDDYm6h7g0Jw1&#10;pc1JaDLt3n4ZCN6dj+/3VNvR9uJCQ2gdK1guMhDEtdMtNwq+zq/zZxAhImvsHZOCXwqw3UweKiy1&#10;u/KRLqfYiBTCoUQFJkZfShlqQxbDwnnixH27wWJMcGikHvCawm0v8ywrpMWWU4NBT3tDdXf6sQqK&#10;z4M0ez8bZ7Vev68+jF11PlfqcTruXkBEGuNdfHO/6TQ/f4L/Z9IF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D/3ewgAAANwAAAAPAAAAAAAAAAAAAAAAAJgCAABkcnMvZG93&#10;bnJldi54bWxQSwUGAAAAAAQABAD1AAAAhwMAAAAA&#10;" path="m33,1440l5,1452r-5,5l41,1448r107,-33l195,1402r53,-13l308,1375r66,-15l445,1344r76,-18l601,1306r83,-22l770,1258r89,-30l949,1195r92,-38l1133,1115r92,-48l1277,1036r53,-36l1385,959r55,-45l1497,865r57,-51l1613,760r59,-56l1731,647r61,-58l1853,531r61,-57l1976,417r62,-56l2101,308r62,-51l2226,209r63,-45l2352,124r62,-36l2477,58r62,-25l2601,15,2662,4,2723,r62,4l2846,15r63,19l2972,59r64,30l3100,125r64,41l3229,210r64,49l3358,310r64,54l3486,420r64,57l3614,535r63,58l3740,651r61,57l3862,764r61,54l3982,869r58,48l4097,961r56,40l4208,1037r53,30l4354,1113r94,39l4541,1187r92,30l4723,1242r88,22l4895,1282r80,16l5051,1312r71,12l5186,1335r58,10l5295,1355r42,10e" filled="f">
                  <v:path arrowok="t" o:connecttype="custom" o:connectlocs="5,1490;41,1486;195,1440;308,1413;445,1382;601,1344;770,1296;949,1233;1133,1153;1277,1074;1385,997;1497,903;1613,798;1731,685;1853,569;1976,455;2101,346;2226,247;2352,162;2477,96;2601,53;2723,38;2846,53;2972,97;3100,163;3229,248;3358,348;3486,458;3614,573;3740,689;3862,802;3982,907;4097,999;4208,1075;4354,1151;4541,1225;4723,1280;4895,1320;5051,1350;5186,1373;5295,1393" o:connectangles="0,0,0,0,0,0,0,0,0,0,0,0,0,0,0,0,0,0,0,0,0,0,0,0,0,0,0,0,0,0,0,0,0,0,0,0,0,0,0,0,0"/>
                </v:shape>
                <v:shape id="1074" o:spid="_x0000_s1112" type="#_x0000_t75" style="position:absolute;left:189;width:1616;height:44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eqmvEAAAA3AAAAA8AAABkcnMvZG93bnJldi54bWxEj0uLwkAQhO8L/oehhb2tE0WjREeRZV3W&#10;m/FxbzKdB2Z6YmbU7L93BMFbN1VdX/Vi1Zla3Kh1lWUFw0EEgjizuuJCwfGw+ZqBcB5ZY22ZFPyT&#10;g9Wy97HARNs7p3Tb+0KEEHYJKii9bxIpXVaSQTewDXHQctsa9GFtC6lbvIdwU8tRFMXSYMWBUGJD&#10;3yVl5/3VBO4pu6ST9HeTx4f89LObXuS2i5X67HfrOQhPnX+bX9d/OtQfjeH5TJh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XeqmvEAAAA3AAAAA8AAAAAAAAAAAAAAAAA&#10;nwIAAGRycy9kb3ducmV2LnhtbFBLBQYAAAAABAAEAPcAAACQAwAAAAA=&#10;">
                  <v:imagedata r:id="rId22" o:title=""/>
                </v:shape>
                <v:shape id="1075" o:spid="_x0000_s1113" type="#_x0000_t75" style="position:absolute;left:4487;width:1615;height:44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KtDEAAAA3AAAAA8AAABkcnMvZG93bnJldi54bWxET01PAjEQvZvwH5oh8SZdMCCsFEJUEkI4&#10;KHrxNmmH7cp2um7Lsvx7SmLibV7e58yXnatES00oPSsYDjIQxNqbkgsFX5/rhymIEJENVp5JwYUC&#10;LBe9uznmxp/5g9p9LEQK4ZCjAhtjnUsZtCWHYeBr4sQdfOMwJtgU0jR4TuGukqMsm0iHJacGizW9&#10;WNLH/ckp2G2efh7fXvV2dtC/7fT9O9pjN1Pqvt+tnkFE6uK/+M+9MWn+aAy3Z9IFcnE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8KtDEAAAA3AAAAA8AAAAAAAAAAAAAAAAA&#10;nwIAAGRycy9kb3ducmV2LnhtbFBLBQYAAAAABAAEAPcAAACQAwAAAAA=&#10;">
                  <v:imagedata r:id="rId23" o:title=""/>
                </v:shape>
                <v:shape id="1076" o:spid="_x0000_s1114" type="#_x0000_t75" style="position:absolute;left:2474;top:638;width:1616;height:92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l4OLBAAAA3AAAAA8AAABkcnMvZG93bnJldi54bWxET99rwjAQfhf2P4Qb+CJramEyOtMiw8Fe&#10;5wTx7dacTbC5dE2s9b9fBgPf7uP7eet6cp0YaQjWs4JlloMgbry23CrYf70/vYAIEVlj55kU3ChA&#10;XT3M1lhqf+VPGnexFSmEQ4kKTIx9KWVoDDkMme+JE3fyg8OY4NBKPeA1hbtOFnm+kg4tpwaDPb0Z&#10;as67i1PwbL9/LvZQaHmcxgLN9rTwVio1f5w2ryAiTfEu/nd/6DS/WMHfM+kCWf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8l4OLBAAAA3AAAAA8AAAAAAAAAAAAAAAAAnwIA&#10;AGRycy9kb3ducmV2LnhtbFBLBQYAAAAABAAEAPcAAACNAwAAAAA=&#10;">
                  <v:imagedata r:id="rId24" o:title=""/>
                </v:shape>
                <v:rect id="1077" o:spid="_x0000_s1115" style="position:absolute;left:478;top:1374;width:193;height: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RkJMMA&#10;AADcAAAADwAAAGRycy9kb3ducmV2LnhtbERPS2sCMRC+C/0PYYTeaqJtV91uFBGEgvXgWuh12Mw+&#10;6Gay3UTd/vtGKHibj+852XqwrbhQ7xvHGqYTBYK4cKbhSsPnafe0AOEDssHWMWn4JQ/r1cMow9S4&#10;Kx/pkodKxBD2KWqoQ+hSKX1Rk0U/cR1x5ErXWwwR9pU0PV5juG3lTKlEWmw4NtTY0bam4js/Ww2Y&#10;vJifQ/n8cdqfE1xWg9q9fimtH8fD5g1EoCHcxf/udxPnz+ZweyZe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1RkJMMAAADcAAAADwAAAAAAAAAAAAAAAACYAgAAZHJzL2Rv&#10;d25yZXYueG1sUEsFBgAAAAAEAAQA9QAAAIgDAAAAAA==&#10;" stroked="f"/>
                <v:rect id="1078" o:spid="_x0000_s1116" style="position:absolute;left:5643;top:1293;width:447;height: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ZdKMQA&#10;AADdAAAADwAAAGRycy9kb3ducmV2LnhtbERPS2vCQBC+F/wPywje6m5TG2p0DaUgCLYHH9DrkB2T&#10;0Oxsml2T+O+7hYK3+fies85H24ieOl871vA0VyCIC2dqLjWcT9vHVxA+IBtsHJOGG3nIN5OHNWbG&#10;DXyg/hhKEUPYZ6ihCqHNpPRFRRb93LXEkbu4zmKIsCul6XCI4baRiVKptFhzbKiwpfeKiu/j1WrA&#10;dGF+Pi/PH6f9NcVlOarty5fSejYd31YgAo3hLv5370ycr5IF/H0TT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WXSjEAAAA3QAAAA8AAAAAAAAAAAAAAAAAmAIAAGRycy9k&#10;b3ducmV2LnhtbFBLBQYAAAAABAAEAPUAAACJAwAAAAA=&#10;" stroked="f"/>
                <v:shape id="1079" o:spid="_x0000_s1117" type="#_x0000_t75" style="position:absolute;left:4090;top:561;width:2060;height:120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bWcDFAAAA3QAAAA8AAABkcnMvZG93bnJldi54bWxET01rAjEQvRf8D2EEL6UmihW7GqUIaili&#10;qa3gcdiMm6WbybKJuv77plDwNo/3ObNF6ypxoSaUnjUM+goEce5NyYWG76/V0wREiMgGK8+k4UYB&#10;FvPOwwwz46/8SZd9LEQK4ZChBhtjnUkZcksOQ9/XxIk7+cZhTLAppGnwmsJdJYdKjaXDklODxZqW&#10;lvKf/dlpmKy37kXtNqPHD/u+O41u1XFwPGjd67avUxCR2ngX/7vfTJqvhs/w9006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W1nAxQAAAN0AAAAPAAAAAAAAAAAAAAAA&#10;AJ8CAABkcnMvZG93bnJldi54bWxQSwUGAAAAAAQABAD3AAAAkQMAAAAA&#10;">
                  <v:imagedata r:id="rId25" o:title=""/>
                </v:shape>
                <v:shape id="1080" o:spid="_x0000_s1118" style="position:absolute;left:4090;top:561;width:2060;height:1204;visibility:visible;mso-wrap-style:square;v-text-anchor:top" coordsize="2060,1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LGMIA&#10;AADdAAAADwAAAGRycy9kb3ducmV2LnhtbERPTWvCQBC9F/wPywje6iY5RImuooLQgy2tevA4ZMck&#10;mJ0Nma2m/74rFHqbx/uc5XpwrbpTL41nA+k0AUVcettwZeB82r/OQUlAtth6JgM/JLBejV6WWFj/&#10;4C+6H0OlYghLgQbqELpCaylrcihT3xFH7up7hyHCvtK2x0cMd63OkiTXDhuODTV2tKupvB2/nYEL&#10;bbJZk19S4e0nv89F0o+DGDMZD5sFqEBD+Bf/ud9snJ9kOTy/iSfo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dosYwgAAAN0AAAAPAAAAAAAAAAAAAAAAAJgCAABkcnMvZG93&#10;bnJldi54bWxQSwUGAAAAAAQABAD1AAAAhwMAAAAA&#10;" path="m,l9,1204r2051,l2045,783r-6,5l2035,782r-6,-7l2019,775r-12,3l1997,779r-11,-1l1974,777r-50,-1l1871,774r-53,-1l1767,775r-81,-14l1605,747r-79,-15l1446,716r-79,-18l1288,679r-78,-21l1131,635r-78,-26l1020,599r-33,-7l954,585r-33,-9l872,538,814,513,752,494,692,475r-15,-8l660,456r-17,-8l631,448r-6,-15l618,426r-9,-4l599,415,581,401,562,391r-20,-8l521,375r-12,-7l499,359,489,349r-11,-8l465,333r-12,-9l441,315,379,271,353,245,304,206,252,177,201,150,153,112,112,77,99,68,87,67,50,57,28,36r6,4l73,68r77,49l,xe" filled="f">
                  <v:path arrowok="t" o:connecttype="custom" o:connectlocs="9,1765;2045,1344;2035,1343;2019,1336;1997,1340;1974,1338;1871,1335;1767,1336;1605,1308;1446,1277;1288,1240;1131,1196;1020,1160;954,1146;872,1099;752,1055;677,1028;643,1009;625,994;609,983;581,962;542,944;509,929;489,910;465,894;441,876;353,806;252,738;153,673;99,629;50,618;34,601;150,678" o:connectangles="0,0,0,0,0,0,0,0,0,0,0,0,0,0,0,0,0,0,0,0,0,0,0,0,0,0,0,0,0,0,0,0,0"/>
                </v:shape>
                <v:shape id="1081" o:spid="_x0000_s1119" type="#_x0000_t75" style="position:absolute;left:313;top:570;width:1980;height:120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yrxLCAAAA3QAAAA8AAABkcnMvZG93bnJldi54bWxET01rAjEQvRf8D2EEbzVxkVpWo6jQ4kVo&#10;taDHYTPuLm4myyau8d+bQqG3ebzPWayibURPna8da5iMFQjiwpmaSw0/x4/XdxA+IBtsHJOGB3lY&#10;LQcvC8yNu/M39YdQihTCPkcNVQhtLqUvKrLox64lTtzFdRZDgl0pTYf3FG4bmSn1Ji3WnBoqbGlb&#10;UXE93KyGYNVnxON+2nz158fsttucrlnUejSM6zmIQDH8i//cO5Pmq2wGv9+kE+TyC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8q8SwgAAAN0AAAAPAAAAAAAAAAAAAAAAAJ8C&#10;AABkcnMvZG93bnJldi54bWxQSwUGAAAAAAQABAD3AAAAjgMAAAAA&#10;">
                  <v:imagedata r:id="rId26" o:title=""/>
                </v:shape>
                <v:shape id="1082" o:spid="_x0000_s1120" style="position:absolute;left:313;top:581;width:1980;height:1210;visibility:visible;mso-wrap-style:square;v-text-anchor:top" coordsize="10000,89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SCMQA&#10;AADdAAAADwAAAGRycy9kb3ducmV2LnhtbESPQU/DMAyF70j8h8hIu7GErUJQlk2AxNiVDe6m8dpq&#10;iVM1oev49fNh0m623vN7nxerMXg1UJ/ayBYepgYUcRVdy7WF793H/ROolJEd+shk4UQJVsvbmwWW&#10;Lh75i4ZtrpWEcCrRQpNzV2qdqoYCpmnsiEXbxz5glrWvtevxKOHB65kxjzpgy9LQYEfvDVWH7V+w&#10;kAr3ZkxR7NP83//6w8/zsP7M1k7uxtcXUJnGfDVfrjdO8M1McOUbGUEvz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V0gjEAAAA3QAAAA8AAAAAAAAAAAAAAAAAmAIAAGRycy9k&#10;b3ducmV2LnhtbFBLBQYAAAAABAAEAPUAAACJAwAAAAA=&#10;" path="m,5808v10,13,20,25,30,38c37,5831,43,5816,50,5801v8,-17,17,-35,26,-52l132,5749v18,8,37,16,55,23c204,5774,221,5776,238,5779v17,-3,33,-5,50,-7c308,5769,328,5767,348,5764r248,-7l854,5742r258,-8l1359,5749r398,-103l2152,5541r389,-110l2930,5312r388,-134l3702,5038r384,-157l4470,4711r379,-193l5010,4444r162,-52l5333,4340r162,-67l5737,3991r283,-185l6323,3665r293,-141c6641,3504,6667,3485,6692,3465r80,-83l6854,3324r60,c6924,3286,6935,3249,6945,3212v12,-17,23,-35,35,-52c6993,3150,7007,3140,7020,3131v17,-17,33,-35,50,-52c7099,3044,7128,3010,7157,2975v32,-25,64,-49,96,-74l7348,2841v35,-20,71,-39,106,-59c7473,2765,7492,2747,7511,2730v17,-22,33,-45,50,-67l7611,2589v19,-20,37,-40,56,-60c7687,2510,7707,2490,7727,2471v18,-23,37,-45,55,-67c7803,2381,7824,2359,7844,2337r302,-326l8273,1818r243,-290l8767,1313r248,-200l9248,831v68,-87,138,-173,206,-259c9474,549,9495,527,9516,505v18,-3,37,-5,55,-8l9752,422v36,-51,72,-103,107,-155c9851,277,9842,287,9834,297l9641,505,9263,868,10000,v-15,2977,-30,5955,-45,8932l308,8976e" filled="f">
                  <v:path arrowok="t" o:connecttype="custom" o:connectlocs="0,783;6,788;10,782;15,775;26,775;37,778;47,779;57,778;69,777;118,776;169,774;220,773;269,775;348,761;426,747;503,732;580,716;657,698;733,679;809,658;885,635;960,609;992,599;1024,592;1056,585;1088,576;1136,538;1192,513;1252,494;1310,475;1325,467;1341,456;1357,448;1369,448;1375,433;1382,426;1390,422;1400,415;1417,401;1436,391;1455,383;1476,375;1487,368;1497,359;1507,349;1518,341;1530,333;1541,324;1553,315;1613,271;1638,245;1686,206;1736,177;1785,150;1831,112;1872,77;1884,68;1895,67;1931,57;1952,36;1947,40;1909,68;1834,117;1980,0;1971,1204;61,1210" o:connectangles="0,0,0,0,0,0,0,0,0,0,0,0,0,0,0,0,0,0,0,0,0,0,0,0,0,0,0,0,0,0,0,0,0,0,0,0,0,0,0,0,0,0,0,0,0,0,0,0,0,0,0,0,0,0,0,0,0,0,0,0,0,0,0,0,0,0"/>
                </v:shape>
                <v:shape id="1083" o:spid="_x0000_s1121" type="#_x0000_t75" style="position:absolute;left:2800;top:1984;width:752;height:30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moUrFAAAA3QAAAA8AAABkcnMvZG93bnJldi54bWxET0trAjEQvhf8D2EKvdWkIkVXo4hQ8FBb&#10;XB/gbdiMu4ubyTZJddtf3xQEb/PxPWc672wjLuRD7VjDS1+BIC6cqbnUsNu+PY9AhIhssHFMGn4o&#10;wHzWe5hiZtyVN3TJYylSCIcMNVQxtpmUoajIYui7ljhxJ+ctxgR9KY3Hawq3jRwo9Sot1pwaKmxp&#10;WVFxzr+thvf9yi/i53C4ztXH/veYr8+Hr7HWT4/dYgIiUhfv4pt7ZdJ8NRjD/zfpBDn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pqFKxQAAAN0AAAAPAAAAAAAAAAAAAAAA&#10;AJ8CAABkcnMvZG93bnJldi54bWxQSwUGAAAAAAQABAD3AAAAkQMAAAAA&#10;">
                  <v:imagedata r:id="rId27" o:title=""/>
                </v:shape>
                <v:shape id="1084" o:spid="_x0000_s1122" type="#_x0000_t75" style="position:absolute;left:4315;top:1932;width:1786;height:30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Y2zPGAAAA3QAAAA8AAABkcnMvZG93bnJldi54bWxEj1trwkAQhd8L/odlBN/qxgslRFeRgjco&#10;ghdoH4fsmASzsyG71fjvnYdC32Y4Z875Zr7sXK3u1IbKs4HRMAFFnHtbcWHgcl6/p6BCRLZYeyYD&#10;TwqwXPTe5phZ/+Aj3U+xUBLCIUMDZYxNpnXIS3IYhr4hFu3qW4dR1rbQtsWHhLtaj5PkQzusWBpK&#10;bOizpPx2+nUG0u3lJ420mZ5XXTH+3uwPX/n6YMyg361moCJ18d/8d72zgp9MhF++kRH04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5jbM8YAAADdAAAADwAAAAAAAAAAAAAA&#10;AACfAgAAZHJzL2Rvd25yZXYueG1sUEsFBgAAAAAEAAQA9wAAAJIDAAAAAA==&#10;">
                  <v:imagedata r:id="rId28" o:title=""/>
                </v:shape>
                <v:shape id="1085" o:spid="_x0000_s1123" type="#_x0000_t75" style="position:absolute;left:3195;top:1857;width:1696;height:42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BSNrBAAAA3QAAAA8AAABkcnMvZG93bnJldi54bWxET0uLwjAQvgv7H8IIe7OprohUo7iisDfx&#10;dR+bsSk2k9LE2vXXG2Fhb/PxPWe+7GwlWmp86VjBMElBEOdOl1woOB23gykIH5A1Vo5JwS95WC4+&#10;enPMtHvwntpDKEQMYZ+hAhNCnUnpc0MWfeJq4shdXWMxRNgUUjf4iOG2kqM0nUiLJccGgzWtDeW3&#10;w90qmIyK521zH1+exm121+9zK1eXnVKf/W41AxGoC//iP/ePjvPTryG8v4knyMU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KBSNrBAAAA3QAAAA8AAAAAAAAAAAAAAAAAnwIA&#10;AGRycy9kb3ducmV2LnhtbFBLBQYAAAAABAAEAPcAAACNAwAAAAA=&#10;">
                  <v:imagedata r:id="rId29" o:title=""/>
                </v:shape>
                <v:shape id="1086" o:spid="_x0000_s1124" type="#_x0000_t75" style="position:absolute;left:4479;top:1857;width:1696;height:42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T1q3CAAAA3QAAAA8AAABkcnMvZG93bnJldi54bWxET0uLwjAQvi/4H8II3tbUuohUo+jigjdZ&#10;H/exGZtiMylNrNVfv1kQvM3H95z5srOVaKnxpWMFo2ECgjh3uuRCwfHw8zkF4QOyxsoxKXiQh+Wi&#10;9zHHTLs7/1K7D4WIIewzVGBCqDMpfW7Ioh+6mjhyF9dYDBE2hdQN3mO4rWSaJBNpseTYYLCmb0P5&#10;dX+zCiZp8bxubl/np3Gb3WV9auXqvFNq0O9WMxCBuvAWv9xbHecn4xT+v4knyM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iU9atwgAAAN0AAAAPAAAAAAAAAAAAAAAAAJ8C&#10;AABkcnMvZG93bnJldi54bWxQSwUGAAAAAAQABAD3AAAAjgMAAAAA&#10;">
                  <v:imagedata r:id="rId29" o:title=""/>
                </v:shape>
                <v:rect id="1087" o:spid="_x0000_s1125" style="position:absolute;left:6089;top:1832;width:184;height: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ZTgcMA&#10;AADdAAAADwAAAGRycy9kb3ducmV2LnhtbERPTWvCQBC9F/wPywje6q6NDTV1lSIIgvZgLHgdsmMS&#10;mp2N2VXjv3cLBW/zeJ8zX/a2EVfqfO1Yw2SsQBAXztRcavg5rF8/QPiAbLBxTBru5GG5GLzMMTPu&#10;xnu65qEUMYR9hhqqENpMSl9UZNGPXUscuZPrLIYIu1KaDm8x3DbyTalUWqw5NlTY0qqi4je/WA2Y&#10;Ts35+5TsDttLirOyV+v3o9J6NOy/PkEE6sNT/O/emDhfJQn8fRN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6ZTgcMAAADdAAAADwAAAAAAAAAAAAAAAACYAgAAZHJzL2Rv&#10;d25yZXYueG1sUEsFBgAAAAAEAAQA9QAAAIgDAAAAAA==&#10;" stroked="f"/>
                <v:rect id="1088" o:spid="_x0000_s1126" style="position:absolute;left:6089;top:1281;width:184;height: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K8LcgA&#10;AADdAAAADwAAAGRycy9kb3ducmV2LnhtbESPzU8CMRDF7yb+D82YcJMuHzGyUoiREBHigY8D3obt&#10;sF3dTte2wvrfWxITbjN57/fmzXja2lqcyIfKsYJeNwNBXDhdcalgt53fP4IIEVlj7ZgU/FKA6eT2&#10;Zoy5dmde02kTS5FCOOSowMTY5FKGwpDF0HUNcdKOzluMafWl1B7PKdzWsp9lD9JixemCwYZeDBVf&#10;mx+barx7tziY1fDztTcb4ff8bV8vP5Tq3LXPTyAitfFq/qcXOnHZYAiXb9IIcvI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grwtyAAAAN0AAAAPAAAAAAAAAAAAAAAAAJgCAABk&#10;cnMvZG93bnJldi54bWxQSwUGAAAAAAQABAD1AAAAjQMAAAAA&#10;" filled="f" strokecolor="white" strokeweight="2pt"/>
                <v:rect id="1091" o:spid="_x0000_s1127" style="position:absolute;left:6089;top:1263;width:184;height: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NubsQA&#10;AADdAAAADwAAAGRycy9kb3ducmV2LnhtbERPS2vCQBC+F/wPywje6m5NDTW6hiIEhLYHH9DrkB2T&#10;0Oxsmt1o+u+7hYK3+fies8lH24or9b5xrOFprkAQl840XGk4n4rHFxA+IBtsHZOGH/KQbycPG8yM&#10;u/GBrsdQiRjCPkMNdQhdJqUva7Lo564jjtzF9RZDhH0lTY+3GG5buVAqlRYbjg01drSrqfw6DlYD&#10;ps/m++OSvJ/ehhRX1aiK5afSejYdX9cgAo3hLv53702cr5Il/H0TT5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Dbm7EAAAA3QAAAA8AAAAAAAAAAAAAAAAAmAIAAGRycy9k&#10;b3ducmV2LnhtbFBLBQYAAAAABAAEAPUAAACJAwAAAAA=&#10;" stroked="f"/>
                <v:rect id="1092" o:spid="_x0000_s1128" style="position:absolute;left:6089;top:1263;width:184;height: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yHwcgA&#10;AADdAAAADwAAAGRycy9kb3ducmV2LnhtbESPT08CMRDF7yR+h2ZMvEEXNERWCjESIkI88OeAt2E7&#10;bFe307WtsH57a0LCbSbv/d68GU9bW4sT+VA5VtDvZSCIC6crLhXstvPuI4gQkTXWjknBLwWYTm46&#10;Y8y1O/OaTptYihTCIUcFJsYmlzIUhiyGnmuIk3Z03mJMqy+l9nhO4baWgywbSosVpwsGG3oxVHxt&#10;fmyq8e7d4mBWD5+v/dkIv+dv+3r5odTdbfv8BCJSG6/mC73Qicvuh/D/TRpBTv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UHIfByAAAAN0AAAAPAAAAAAAAAAAAAAAAAJgCAABk&#10;cnMvZG93bnJldi54bWxQSwUGAAAAAAQABAD1AAAAjQMAAAAA&#10;" filled="f" strokecolor="white" strokeweight="2pt"/>
                <v:shape id="_x0000_s1129" type="#_x0000_t202" style="position:absolute;left:409;top:662;width:1712;height: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V74MQA&#10;AADdAAAADwAAAGRycy9kb3ducmV2LnhtbERPTWsCMRC9F/wPYQq91aTSSrs1ioiCUJCu20OP0824&#10;G9xM1k3U9d8boeBtHu9zJrPeNeJEXbCeNbwMFQji0hvLlYafYvX8DiJEZIONZ9JwoQCz6eBhgpnx&#10;Z87ptI2VSCEcMtRQx9hmUoayJodh6FvixO185zAm2FXSdHhO4a6RI6XG0qHl1FBjS4uayv326DTM&#10;fzlf2sPm7zvf5bYoPhR/jfdaPz32808Qkfp4F/+71ybNV69vcPsmnSC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Fe+DEAAAA3QAAAA8AAAAAAAAAAAAAAAAAmAIAAGRycy9k&#10;b3ducmV2LnhtbFBLBQYAAAAABAAEAPUAAACJAwAAAAA=&#10;" filled="f" stroked="f">
                  <v:textbox inset="0,0,0,0">
                    <w:txbxContent>
                      <w:p w14:paraId="76D1BA6B" w14:textId="77777777" w:rsidR="009E5268" w:rsidRPr="00593461" w:rsidRDefault="009E5268" w:rsidP="00EB6349">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olak</w:t>
                        </w:r>
                      </w:p>
                      <w:p w14:paraId="66E99C45" w14:textId="77777777" w:rsidR="009E5268" w:rsidRDefault="009E5268" w:rsidP="00EB6349"/>
                    </w:txbxContent>
                  </v:textbox>
                </v:shape>
                <v:shape id="1096" o:spid="_x0000_s1130" type="#_x0000_t202" style="position:absolute;left:2502;top:1094;width:1554;height: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tADMQA&#10;AADdAAAADwAAAGRycy9kb3ducmV2LnhtbERPTWsCMRC9F/wPYQq91aRSbLs1ioiCIEjX7aHH6Wbc&#10;DW4m6ybq+u9NoeBtHu9zJrPeNeJMXbCeNbwMFQji0hvLlYbvYvX8DiJEZIONZ9JwpQCz6eBhgpnx&#10;F87pvIuVSCEcMtRQx9hmUoayJodh6FvixO195zAm2FXSdHhJ4a6RI6XG0qHl1FBjS4uaysPu5DTM&#10;fzhf2uP29yvf57YoPhRvxgetnx77+SeISH28i//da5Pmq9c3+PsmnSC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bQAzEAAAA3QAAAA8AAAAAAAAAAAAAAAAAmAIAAGRycy9k&#10;b3ducmV2LnhtbFBLBQYAAAAABAAEAPUAAACJAwAAAAA=&#10;" filled="f" stroked="f">
                  <v:textbox inset="0,0,0,0">
                    <w:txbxContent>
                      <w:p w14:paraId="1152D3EB" w14:textId="77777777" w:rsidR="009E5268" w:rsidRPr="00593461" w:rsidRDefault="009E5268" w:rsidP="00EB6349">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erima</w:t>
                        </w:r>
                      </w:p>
                    </w:txbxContent>
                  </v:textbox>
                </v:shape>
                <v:shape id="_x0000_s1131" type="#_x0000_t202" style="position:absolute;left:1784;top:1848;width:1584;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hx5cQA&#10;AADdAAAADwAAAGRycy9kb3ducmV2LnhtbERP32vCMBB+H/g/hBP2NhPHkLUaRWSDwUBW64OPZ3O2&#10;webSNZl2/70ZDHy7j+/nLVaDa8WF+mA9a5hOFAjiyhvLtYZ9+f70CiJEZIOtZ9LwSwFWy9HDAnPj&#10;r1zQZRdrkUI45KihibHLpQxVQw7DxHfEiTv53mFMsK+l6fGawl0rn5WaSYeWU0ODHW0aqs67H6dh&#10;feDizX5vj1/FqbBlmSn+nJ21fhwP6zmISEO8i//dHybNVy8Z/H2TTp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IceXEAAAA3QAAAA8AAAAAAAAAAAAAAAAAmAIAAGRycy9k&#10;b3ducmV2LnhtbFBLBQYAAAAABAAEAPUAAACJAwAAAAA=&#10;" filled="f" stroked="f">
                  <v:textbox inset="0,0,0,0">
                    <w:txbxContent>
                      <w:p w14:paraId="43AA5451" w14:textId="77777777" w:rsidR="009E5268" w:rsidRPr="00146DD2" w:rsidRDefault="009E5268" w:rsidP="00EB6349">
                        <w:pPr>
                          <w:spacing w:line="221" w:lineRule="exact"/>
                          <w:rPr>
                            <w:rFonts w:ascii="Times New Roman" w:hAnsi="Times New Roman" w:cs="Times New Roman"/>
                            <w:sz w:val="22"/>
                          </w:rPr>
                        </w:pPr>
                        <w:r w:rsidRPr="00146DD2">
                          <w:rPr>
                            <w:rFonts w:ascii="Times New Roman" w:hAnsi="Times New Roman" w:cs="Times New Roman"/>
                            <w:sz w:val="22"/>
                          </w:rPr>
                          <w:t>-1,993</w:t>
                        </w:r>
                      </w:p>
                    </w:txbxContent>
                  </v:textbox>
                </v:shape>
                <w10:wrap type="topAndBottom"/>
              </v:group>
            </w:pict>
          </mc:Fallback>
        </mc:AlternateContent>
      </w:r>
      <w:r w:rsidR="00EB6349" w:rsidRPr="008222C5">
        <w:rPr>
          <w:rFonts w:ascii="Times New Roman" w:hAnsi="Times New Roman" w:cs="Times New Roman"/>
          <w:sz w:val="24"/>
          <w:szCs w:val="24"/>
        </w:rPr>
        <w:t>Kriteria pengujian</w:t>
      </w:r>
    </w:p>
    <w:p w14:paraId="50C093CA" w14:textId="77777777" w:rsidR="00EB6349" w:rsidRDefault="00EB6349" w:rsidP="000D42B1">
      <w:pPr>
        <w:ind w:left="851"/>
        <w:jc w:val="center"/>
        <w:rPr>
          <w:rFonts w:ascii="Times New Roman" w:eastAsia="Times New Roman" w:hAnsi="Times New Roman" w:cs="Times New Roman"/>
          <w:color w:val="000000" w:themeColor="text1"/>
          <w:sz w:val="24"/>
          <w:szCs w:val="24"/>
        </w:rPr>
      </w:pPr>
      <w:r>
        <w:rPr>
          <w:noProof/>
        </w:rPr>
        <mc:AlternateContent>
          <mc:Choice Requires="wps">
            <w:drawing>
              <wp:anchor distT="0" distB="0" distL="114300" distR="114300" simplePos="0" relativeHeight="251681792" behindDoc="0" locked="0" layoutInCell="1" allowOverlap="1" wp14:anchorId="393F485C" wp14:editId="4BC7C1F8">
                <wp:simplePos x="0" y="0"/>
                <wp:positionH relativeFrom="column">
                  <wp:posOffset>2402205</wp:posOffset>
                </wp:positionH>
                <wp:positionV relativeFrom="paragraph">
                  <wp:posOffset>1184910</wp:posOffset>
                </wp:positionV>
                <wp:extent cx="1005840" cy="259715"/>
                <wp:effectExtent l="0" t="0" r="3810" b="6985"/>
                <wp:wrapNone/>
                <wp:docPr id="118" name="10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5840" cy="259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33E27B" w14:textId="77777777" w:rsidR="009E5268" w:rsidRPr="00146DD2" w:rsidRDefault="009E5268" w:rsidP="00EB6349">
                            <w:pPr>
                              <w:spacing w:line="221" w:lineRule="exact"/>
                              <w:jc w:val="center"/>
                              <w:rPr>
                                <w:rFonts w:ascii="Times New Roman" w:hAnsi="Times New Roman" w:cs="Times New Roman"/>
                                <w:sz w:val="22"/>
                              </w:rPr>
                            </w:pPr>
                            <w:r>
                              <w:rPr>
                                <w:rFonts w:ascii="Times New Roman" w:hAnsi="Times New Roman" w:cs="Times New Roman"/>
                                <w:sz w:val="22"/>
                              </w:rPr>
                              <w:t>0</w:t>
                            </w:r>
                          </w:p>
                        </w:txbxContent>
                      </wps:txbx>
                      <wps:bodyPr rot="0" vert="horz" wrap="square" lIns="0" tIns="0" rIns="0" bIns="0" anchor="t" anchorCtr="0" upright="1">
                        <a:noAutofit/>
                      </wps:bodyPr>
                    </wps:wsp>
                  </a:graphicData>
                </a:graphic>
              </wp:anchor>
            </w:drawing>
          </mc:Choice>
          <mc:Fallback>
            <w:pict>
              <v:shape w14:anchorId="393F485C" id="1097" o:spid="_x0000_s1132" type="#_x0000_t202" style="position:absolute;left:0;text-align:left;margin-left:189.15pt;margin-top:93.3pt;width:79.2pt;height:20.4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" filled="f" stroked="f">
                <v:textbox inset="0,0,0,0">
                  <w:txbxContent>
                    <w:p w14:paraId="3533E27B" w14:textId="77777777" w:rsidR="009E5268" w:rsidRPr="00146DD2" w:rsidRDefault="009E5268" w:rsidP="00EB6349">
                      <w:pPr>
                        <w:spacing w:line="221" w:lineRule="exact"/>
                        <w:jc w:val="center"/>
                        <w:rPr>
                          <w:rFonts w:ascii="Times New Roman" w:hAnsi="Times New Roman" w:cs="Times New Roman"/>
                          <w:sz w:val="22"/>
                        </w:rPr>
                      </w:pPr>
                      <w:r>
                        <w:rPr>
                          <w:rFonts w:ascii="Times New Roman" w:hAnsi="Times New Roman" w:cs="Times New Roman"/>
                          <w:sz w:val="22"/>
                        </w:rPr>
                        <w:t>0</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49692B0C" wp14:editId="62A55109">
                <wp:simplePos x="0" y="0"/>
                <wp:positionH relativeFrom="column">
                  <wp:posOffset>3447415</wp:posOffset>
                </wp:positionH>
                <wp:positionV relativeFrom="paragraph">
                  <wp:posOffset>1181735</wp:posOffset>
                </wp:positionV>
                <wp:extent cx="1005840" cy="259715"/>
                <wp:effectExtent l="0" t="0" r="0" b="0"/>
                <wp:wrapNone/>
                <wp:docPr id="119" name="10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5840" cy="259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4C1CCE" w14:textId="77777777" w:rsidR="009E5268" w:rsidRPr="00146DD2" w:rsidRDefault="009E5268" w:rsidP="00EB6349">
                            <w:pPr>
                              <w:spacing w:line="221" w:lineRule="exact"/>
                              <w:rPr>
                                <w:rFonts w:ascii="Times New Roman" w:hAnsi="Times New Roman" w:cs="Times New Roman"/>
                                <w:sz w:val="22"/>
                              </w:rPr>
                            </w:pPr>
                            <w:r w:rsidRPr="00146DD2">
                              <w:rPr>
                                <w:rFonts w:ascii="Times New Roman" w:hAnsi="Times New Roman" w:cs="Times New Roman"/>
                                <w:sz w:val="22"/>
                              </w:rPr>
                              <w:t>1,993</w:t>
                            </w:r>
                          </w:p>
                        </w:txbxContent>
                      </wps:txbx>
                      <wps:bodyPr rot="0" vert="horz" wrap="square" lIns="0" tIns="0" rIns="0" bIns="0" anchor="t" anchorCtr="0" upright="1">
                        <a:noAutofit/>
                      </wps:bodyPr>
                    </wps:wsp>
                  </a:graphicData>
                </a:graphic>
              </wp:anchor>
            </w:drawing>
          </mc:Choice>
          <mc:Fallback>
            <w:pict>
              <v:shape w14:anchorId="49692B0C" id="_x0000_s1133" type="#_x0000_t202" style="position:absolute;left:0;text-align:left;margin-left:271.45pt;margin-top:93.05pt;width:79.2pt;height:20.4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" filled="f" stroked="f">
                <v:textbox inset="0,0,0,0">
                  <w:txbxContent>
                    <w:p w14:paraId="494C1CCE" w14:textId="77777777" w:rsidR="009E5268" w:rsidRPr="00146DD2" w:rsidRDefault="009E5268" w:rsidP="00EB6349">
                      <w:pPr>
                        <w:spacing w:line="221" w:lineRule="exact"/>
                        <w:rPr>
                          <w:rFonts w:ascii="Times New Roman" w:hAnsi="Times New Roman" w:cs="Times New Roman"/>
                          <w:sz w:val="22"/>
                        </w:rPr>
                      </w:pPr>
                      <w:r w:rsidRPr="00146DD2">
                        <w:rPr>
                          <w:rFonts w:ascii="Times New Roman" w:hAnsi="Times New Roman" w:cs="Times New Roman"/>
                          <w:sz w:val="22"/>
                        </w:rPr>
                        <w:t>1,993</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7B22B2C3" wp14:editId="7D30E3A3">
                <wp:simplePos x="0" y="0"/>
                <wp:positionH relativeFrom="column">
                  <wp:posOffset>3868420</wp:posOffset>
                </wp:positionH>
                <wp:positionV relativeFrom="paragraph">
                  <wp:posOffset>441960</wp:posOffset>
                </wp:positionV>
                <wp:extent cx="1087120" cy="321945"/>
                <wp:effectExtent l="0" t="0" r="0" b="0"/>
                <wp:wrapNone/>
                <wp:docPr id="1059" name="10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712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98EB9D" w14:textId="77777777" w:rsidR="009E5268" w:rsidRPr="00593461" w:rsidRDefault="009E5268" w:rsidP="00EB6349">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olak</w:t>
                            </w:r>
                          </w:p>
                          <w:p w14:paraId="039392EC" w14:textId="77777777" w:rsidR="009E5268" w:rsidRDefault="009E5268" w:rsidP="00EB6349"/>
                        </w:txbxContent>
                      </wps:txbx>
                      <wps:bodyPr rot="0" vert="horz" wrap="square" lIns="0" tIns="0" rIns="0" bIns="0" anchor="t" anchorCtr="0" upright="1">
                        <a:noAutofit/>
                      </wps:bodyPr>
                    </wps:wsp>
                  </a:graphicData>
                </a:graphic>
              </wp:anchor>
            </w:drawing>
          </mc:Choice>
          <mc:Fallback>
            <w:pict>
              <v:shape w14:anchorId="7B22B2C3" id="1094" o:spid="_x0000_s1134" type="#_x0000_t202" style="position:absolute;left:0;text-align:left;margin-left:304.6pt;margin-top:34.8pt;width:85.6pt;height:25.3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" filled="f" stroked="f">
                <v:textbox inset="0,0,0,0">
                  <w:txbxContent>
                    <w:p w14:paraId="1698EB9D" w14:textId="77777777" w:rsidR="009E5268" w:rsidRPr="00593461" w:rsidRDefault="009E5268" w:rsidP="00EB6349">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olak</w:t>
                      </w:r>
                    </w:p>
                    <w:p w14:paraId="039392EC" w14:textId="77777777" w:rsidR="009E5268" w:rsidRDefault="009E5268" w:rsidP="00EB6349"/>
                  </w:txbxContent>
                </v:textbox>
              </v:shape>
            </w:pict>
          </mc:Fallback>
        </mc:AlternateContent>
      </w:r>
      <w:r>
        <w:rPr>
          <w:rFonts w:ascii="Times New Roman" w:eastAsia="Times New Roman" w:hAnsi="Times New Roman" w:cs="Times New Roman"/>
          <w:color w:val="000000" w:themeColor="text1"/>
          <w:sz w:val="24"/>
          <w:szCs w:val="24"/>
        </w:rPr>
        <w:t>Gambar 4.4</w:t>
      </w:r>
    </w:p>
    <w:p w14:paraId="06F28B52" w14:textId="77777777" w:rsidR="00EB6349" w:rsidRPr="00146DD2" w:rsidRDefault="00EB6349" w:rsidP="000D42B1">
      <w:pPr>
        <w:ind w:left="851"/>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t promosi jabatan</w:t>
      </w:r>
    </w:p>
    <w:p w14:paraId="21D78196" w14:textId="77777777" w:rsidR="00EB6349" w:rsidRPr="008B71BD" w:rsidRDefault="00EB6349" w:rsidP="00EB6349">
      <w:pPr>
        <w:widowControl w:val="0"/>
        <w:tabs>
          <w:tab w:val="left" w:pos="3147"/>
          <w:tab w:val="left" w:pos="3148"/>
        </w:tabs>
        <w:autoSpaceDE w:val="0"/>
        <w:autoSpaceDN w:val="0"/>
        <w:spacing w:before="99"/>
        <w:rPr>
          <w:i/>
          <w:sz w:val="24"/>
        </w:rPr>
      </w:pPr>
    </w:p>
    <w:p w14:paraId="63932531" w14:textId="5835FD95" w:rsidR="00F30D40" w:rsidRDefault="00EB6349" w:rsidP="00F30D40">
      <w:pPr>
        <w:pStyle w:val="ListParagraph"/>
        <w:spacing w:line="480" w:lineRule="auto"/>
        <w:ind w:left="1508"/>
        <w:jc w:val="both"/>
        <w:rPr>
          <w:rFonts w:ascii="Times New Roman" w:hAnsi="Times New Roman" w:cs="Times New Roman"/>
          <w:position w:val="1"/>
          <w:sz w:val="24"/>
          <w:szCs w:val="24"/>
        </w:rPr>
      </w:pPr>
      <w:r w:rsidRPr="00F30D40">
        <w:rPr>
          <w:rFonts w:ascii="Times New Roman" w:hAnsi="Times New Roman" w:cs="Times New Roman"/>
          <w:position w:val="1"/>
          <w:sz w:val="24"/>
          <w:szCs w:val="24"/>
        </w:rPr>
        <w:t>Ho</w:t>
      </w:r>
      <w:r w:rsidRPr="00F30D40">
        <w:rPr>
          <w:rFonts w:ascii="Times New Roman" w:hAnsi="Times New Roman" w:cs="Times New Roman"/>
          <w:spacing w:val="-8"/>
          <w:position w:val="1"/>
          <w:sz w:val="24"/>
          <w:szCs w:val="24"/>
        </w:rPr>
        <w:t xml:space="preserve"> </w:t>
      </w:r>
      <w:r w:rsidRPr="00F30D40">
        <w:rPr>
          <w:rFonts w:ascii="Times New Roman" w:hAnsi="Times New Roman" w:cs="Times New Roman"/>
          <w:position w:val="1"/>
          <w:sz w:val="24"/>
          <w:szCs w:val="24"/>
        </w:rPr>
        <w:t>diterima</w:t>
      </w:r>
      <w:r w:rsidRPr="00F30D40">
        <w:rPr>
          <w:rFonts w:ascii="Times New Roman" w:hAnsi="Times New Roman" w:cs="Times New Roman"/>
          <w:spacing w:val="-9"/>
          <w:position w:val="1"/>
          <w:sz w:val="24"/>
          <w:szCs w:val="24"/>
        </w:rPr>
        <w:t xml:space="preserve"> </w:t>
      </w:r>
      <w:r w:rsidRPr="00F30D40">
        <w:rPr>
          <w:rFonts w:ascii="Times New Roman" w:hAnsi="Times New Roman" w:cs="Times New Roman"/>
          <w:position w:val="1"/>
          <w:sz w:val="24"/>
          <w:szCs w:val="24"/>
        </w:rPr>
        <w:t>jika</w:t>
      </w:r>
      <w:r w:rsidRPr="00F30D40">
        <w:rPr>
          <w:rFonts w:ascii="Times New Roman" w:hAnsi="Times New Roman" w:cs="Times New Roman"/>
          <w:spacing w:val="-9"/>
          <w:position w:val="1"/>
          <w:sz w:val="24"/>
          <w:szCs w:val="24"/>
        </w:rPr>
        <w:t xml:space="preserve"> </w:t>
      </w:r>
      <w:r w:rsidRPr="00F30D40">
        <w:rPr>
          <w:rFonts w:ascii="Times New Roman" w:hAnsi="Times New Roman" w:cs="Times New Roman"/>
          <w:position w:val="1"/>
          <w:sz w:val="24"/>
          <w:szCs w:val="24"/>
        </w:rPr>
        <w:t>-1,993</w:t>
      </w:r>
      <w:r w:rsidRPr="00F30D40">
        <w:rPr>
          <w:rFonts w:ascii="Times New Roman" w:hAnsi="Times New Roman" w:cs="Times New Roman"/>
          <w:spacing w:val="43"/>
          <w:position w:val="1"/>
          <w:sz w:val="24"/>
          <w:szCs w:val="24"/>
        </w:rPr>
        <w:t xml:space="preserve"> </w:t>
      </w:r>
      <w:r w:rsidRPr="00F30D40">
        <w:rPr>
          <w:rFonts w:ascii="Times New Roman" w:hAnsi="Times New Roman" w:cs="Times New Roman"/>
          <w:position w:val="1"/>
          <w:sz w:val="24"/>
          <w:szCs w:val="24"/>
        </w:rPr>
        <w:t>≤</w:t>
      </w:r>
      <w:r w:rsidRPr="00F30D40">
        <w:rPr>
          <w:rFonts w:ascii="Times New Roman" w:hAnsi="Times New Roman" w:cs="Times New Roman"/>
          <w:spacing w:val="-7"/>
          <w:position w:val="1"/>
          <w:sz w:val="24"/>
          <w:szCs w:val="24"/>
        </w:rPr>
        <w:t xml:space="preserve"> </w:t>
      </w:r>
      <w:r w:rsidRPr="00F30D40">
        <w:rPr>
          <w:rFonts w:ascii="Times New Roman" w:hAnsi="Times New Roman" w:cs="Times New Roman"/>
          <w:position w:val="1"/>
          <w:sz w:val="24"/>
          <w:szCs w:val="24"/>
        </w:rPr>
        <w:t>t</w:t>
      </w:r>
      <w:r w:rsidRPr="00F30D40">
        <w:rPr>
          <w:rFonts w:ascii="Times New Roman" w:hAnsi="Times New Roman" w:cs="Times New Roman"/>
          <w:sz w:val="24"/>
          <w:szCs w:val="24"/>
          <w:vertAlign w:val="subscript"/>
        </w:rPr>
        <w:t>hitung</w:t>
      </w:r>
      <w:r w:rsidRPr="00F30D40">
        <w:rPr>
          <w:rFonts w:ascii="Times New Roman" w:hAnsi="Times New Roman" w:cs="Times New Roman"/>
          <w:spacing w:val="14"/>
          <w:sz w:val="24"/>
          <w:szCs w:val="24"/>
        </w:rPr>
        <w:t xml:space="preserve"> </w:t>
      </w:r>
      <w:r w:rsidRPr="00F30D40">
        <w:rPr>
          <w:rFonts w:ascii="Times New Roman" w:hAnsi="Times New Roman" w:cs="Times New Roman"/>
          <w:position w:val="1"/>
          <w:sz w:val="24"/>
          <w:szCs w:val="24"/>
        </w:rPr>
        <w:t>≤</w:t>
      </w:r>
      <w:r w:rsidRPr="00F30D40">
        <w:rPr>
          <w:rFonts w:ascii="Times New Roman" w:hAnsi="Times New Roman" w:cs="Times New Roman"/>
          <w:spacing w:val="-8"/>
          <w:position w:val="1"/>
          <w:sz w:val="24"/>
          <w:szCs w:val="24"/>
        </w:rPr>
        <w:t xml:space="preserve"> </w:t>
      </w:r>
      <w:r w:rsidRPr="00F30D40">
        <w:rPr>
          <w:rFonts w:ascii="Times New Roman" w:hAnsi="Times New Roman" w:cs="Times New Roman"/>
          <w:position w:val="1"/>
          <w:sz w:val="24"/>
          <w:szCs w:val="24"/>
        </w:rPr>
        <w:t>1,993</w:t>
      </w:r>
    </w:p>
    <w:p w14:paraId="1F06B081" w14:textId="4C544709" w:rsidR="00EB6349" w:rsidRPr="000D42B1" w:rsidRDefault="00EB6349" w:rsidP="00F30D40">
      <w:pPr>
        <w:pStyle w:val="ListParagraph"/>
        <w:spacing w:line="480" w:lineRule="auto"/>
        <w:ind w:left="1508"/>
        <w:jc w:val="both"/>
        <w:rPr>
          <w:rFonts w:ascii="Times New Roman" w:hAnsi="Times New Roman" w:cs="Times New Roman"/>
          <w:position w:val="1"/>
          <w:sz w:val="24"/>
          <w:szCs w:val="24"/>
        </w:rPr>
      </w:pPr>
      <w:r w:rsidRPr="008B71BD">
        <w:rPr>
          <w:rFonts w:ascii="Times New Roman" w:hAnsi="Times New Roman" w:cs="Times New Roman"/>
          <w:position w:val="1"/>
          <w:sz w:val="24"/>
          <w:szCs w:val="24"/>
        </w:rPr>
        <w:t>Ho</w:t>
      </w:r>
      <w:r w:rsidRPr="008B71BD">
        <w:rPr>
          <w:rFonts w:ascii="Times New Roman" w:hAnsi="Times New Roman" w:cs="Times New Roman"/>
          <w:spacing w:val="-11"/>
          <w:position w:val="1"/>
          <w:sz w:val="24"/>
          <w:szCs w:val="24"/>
        </w:rPr>
        <w:t xml:space="preserve"> </w:t>
      </w:r>
      <w:r w:rsidRPr="008B71BD">
        <w:rPr>
          <w:rFonts w:ascii="Times New Roman" w:hAnsi="Times New Roman" w:cs="Times New Roman"/>
          <w:position w:val="1"/>
          <w:sz w:val="24"/>
          <w:szCs w:val="24"/>
        </w:rPr>
        <w:t>ditolak</w:t>
      </w:r>
      <w:r w:rsidRPr="008B71BD">
        <w:rPr>
          <w:rFonts w:ascii="Times New Roman" w:hAnsi="Times New Roman" w:cs="Times New Roman"/>
          <w:spacing w:val="-11"/>
          <w:position w:val="1"/>
          <w:sz w:val="24"/>
          <w:szCs w:val="24"/>
        </w:rPr>
        <w:t xml:space="preserve"> </w:t>
      </w:r>
      <w:r w:rsidRPr="008B71BD">
        <w:rPr>
          <w:rFonts w:ascii="Times New Roman" w:hAnsi="Times New Roman" w:cs="Times New Roman"/>
          <w:position w:val="1"/>
          <w:sz w:val="24"/>
          <w:szCs w:val="24"/>
        </w:rPr>
        <w:t>jika</w:t>
      </w:r>
      <w:r w:rsidRPr="008B71BD">
        <w:rPr>
          <w:rFonts w:ascii="Times New Roman" w:hAnsi="Times New Roman" w:cs="Times New Roman"/>
          <w:spacing w:val="-12"/>
          <w:position w:val="1"/>
          <w:sz w:val="24"/>
          <w:szCs w:val="24"/>
        </w:rPr>
        <w:t xml:space="preserve"> </w:t>
      </w:r>
      <w:r w:rsidRPr="008B71BD">
        <w:rPr>
          <w:rFonts w:ascii="Times New Roman" w:hAnsi="Times New Roman" w:cs="Times New Roman"/>
          <w:position w:val="1"/>
          <w:sz w:val="24"/>
          <w:szCs w:val="24"/>
        </w:rPr>
        <w:t>-t</w:t>
      </w:r>
      <w:r w:rsidRPr="008B71BD">
        <w:rPr>
          <w:rFonts w:ascii="Times New Roman" w:hAnsi="Times New Roman" w:cs="Times New Roman"/>
          <w:sz w:val="24"/>
          <w:szCs w:val="24"/>
          <w:vertAlign w:val="subscript"/>
        </w:rPr>
        <w:t>hitung</w:t>
      </w:r>
      <w:r w:rsidRPr="008B71BD">
        <w:rPr>
          <w:rFonts w:ascii="Times New Roman" w:hAnsi="Times New Roman" w:cs="Times New Roman"/>
          <w:spacing w:val="11"/>
          <w:sz w:val="24"/>
          <w:szCs w:val="24"/>
        </w:rPr>
        <w:t xml:space="preserve"> </w:t>
      </w:r>
      <w:r w:rsidRPr="008B71BD">
        <w:rPr>
          <w:rFonts w:ascii="Times New Roman" w:hAnsi="Times New Roman" w:cs="Times New Roman"/>
          <w:position w:val="1"/>
          <w:sz w:val="24"/>
          <w:szCs w:val="24"/>
        </w:rPr>
        <w:t>≤</w:t>
      </w:r>
      <w:r w:rsidRPr="008B71BD">
        <w:rPr>
          <w:rFonts w:ascii="Times New Roman" w:hAnsi="Times New Roman" w:cs="Times New Roman"/>
          <w:spacing w:val="-11"/>
          <w:position w:val="1"/>
          <w:sz w:val="24"/>
          <w:szCs w:val="24"/>
        </w:rPr>
        <w:t xml:space="preserve"> </w:t>
      </w:r>
      <w:r>
        <w:rPr>
          <w:rFonts w:ascii="Times New Roman" w:hAnsi="Times New Roman" w:cs="Times New Roman"/>
          <w:position w:val="1"/>
          <w:sz w:val="24"/>
          <w:szCs w:val="24"/>
        </w:rPr>
        <w:t>-1,993</w:t>
      </w:r>
      <w:r w:rsidRPr="008B71BD">
        <w:rPr>
          <w:rFonts w:ascii="Times New Roman" w:hAnsi="Times New Roman" w:cs="Times New Roman"/>
          <w:spacing w:val="-12"/>
          <w:position w:val="1"/>
          <w:sz w:val="24"/>
          <w:szCs w:val="24"/>
        </w:rPr>
        <w:t xml:space="preserve"> </w:t>
      </w:r>
      <w:r w:rsidRPr="008B71BD">
        <w:rPr>
          <w:rFonts w:ascii="Times New Roman" w:hAnsi="Times New Roman" w:cs="Times New Roman"/>
          <w:position w:val="1"/>
          <w:sz w:val="24"/>
          <w:szCs w:val="24"/>
        </w:rPr>
        <w:t>atau</w:t>
      </w:r>
      <w:r w:rsidRPr="008B71BD">
        <w:rPr>
          <w:rFonts w:ascii="Times New Roman" w:hAnsi="Times New Roman" w:cs="Times New Roman"/>
          <w:spacing w:val="-11"/>
          <w:position w:val="1"/>
          <w:sz w:val="24"/>
          <w:szCs w:val="24"/>
        </w:rPr>
        <w:t xml:space="preserve"> </w:t>
      </w:r>
      <w:r w:rsidRPr="008B71BD">
        <w:rPr>
          <w:rFonts w:ascii="Times New Roman" w:hAnsi="Times New Roman" w:cs="Times New Roman"/>
          <w:position w:val="1"/>
          <w:sz w:val="24"/>
          <w:szCs w:val="24"/>
        </w:rPr>
        <w:t>t</w:t>
      </w:r>
      <w:r w:rsidRPr="008B71BD">
        <w:rPr>
          <w:rFonts w:ascii="Times New Roman" w:hAnsi="Times New Roman" w:cs="Times New Roman"/>
          <w:sz w:val="24"/>
          <w:szCs w:val="24"/>
          <w:vertAlign w:val="subscript"/>
        </w:rPr>
        <w:t>hitung</w:t>
      </w:r>
      <w:r w:rsidRPr="008B71BD">
        <w:rPr>
          <w:rFonts w:ascii="Times New Roman" w:hAnsi="Times New Roman" w:cs="Times New Roman"/>
          <w:spacing w:val="10"/>
          <w:sz w:val="24"/>
          <w:szCs w:val="24"/>
        </w:rPr>
        <w:t xml:space="preserve"> </w:t>
      </w:r>
      <w:r w:rsidRPr="008B71BD">
        <w:rPr>
          <w:rFonts w:ascii="Times New Roman" w:hAnsi="Times New Roman" w:cs="Times New Roman"/>
          <w:position w:val="1"/>
          <w:sz w:val="24"/>
          <w:szCs w:val="24"/>
        </w:rPr>
        <w:t>≥</w:t>
      </w:r>
      <w:r w:rsidRPr="008B71BD">
        <w:rPr>
          <w:rFonts w:ascii="Times New Roman" w:hAnsi="Times New Roman" w:cs="Times New Roman"/>
          <w:spacing w:val="-12"/>
          <w:position w:val="1"/>
          <w:sz w:val="24"/>
          <w:szCs w:val="24"/>
        </w:rPr>
        <w:t xml:space="preserve"> </w:t>
      </w:r>
      <w:r>
        <w:rPr>
          <w:rFonts w:ascii="Times New Roman" w:hAnsi="Times New Roman" w:cs="Times New Roman"/>
          <w:position w:val="1"/>
          <w:sz w:val="24"/>
          <w:szCs w:val="24"/>
        </w:rPr>
        <w:t>1,993</w:t>
      </w:r>
    </w:p>
    <w:p w14:paraId="5EAE0753" w14:textId="77777777" w:rsidR="00F30D40" w:rsidRDefault="00EB6349" w:rsidP="00F30D40">
      <w:pPr>
        <w:numPr>
          <w:ilvl w:val="0"/>
          <w:numId w:val="84"/>
        </w:numPr>
        <w:spacing w:line="480" w:lineRule="auto"/>
        <w:ind w:left="1508" w:hanging="357"/>
        <w:jc w:val="both"/>
        <w:rPr>
          <w:rFonts w:ascii="Times New Roman" w:eastAsia="Times New Roman" w:hAnsi="Times New Roman" w:cs="Times New Roman"/>
          <w:color w:val="000000" w:themeColor="text1"/>
          <w:sz w:val="24"/>
          <w:szCs w:val="24"/>
        </w:rPr>
      </w:pPr>
      <w:r w:rsidRPr="008222C5">
        <w:rPr>
          <w:rFonts w:ascii="Times New Roman" w:eastAsia="Times New Roman" w:hAnsi="Times New Roman" w:cs="Times New Roman"/>
          <w:color w:val="000000" w:themeColor="text1"/>
          <w:sz w:val="24"/>
          <w:szCs w:val="24"/>
        </w:rPr>
        <w:t>Menentukan nilai t</w:t>
      </w:r>
    </w:p>
    <w:p w14:paraId="555BD969" w14:textId="76C3F4C0" w:rsidR="00EB6349" w:rsidRPr="00F30D40" w:rsidRDefault="00EB6349" w:rsidP="00F30D40">
      <w:pPr>
        <w:spacing w:line="480" w:lineRule="auto"/>
        <w:ind w:left="1508"/>
        <w:jc w:val="both"/>
        <w:rPr>
          <w:rFonts w:ascii="Times New Roman" w:eastAsia="Times New Roman" w:hAnsi="Times New Roman" w:cs="Times New Roman"/>
          <w:color w:val="000000" w:themeColor="text1"/>
          <w:sz w:val="24"/>
          <w:szCs w:val="24"/>
        </w:rPr>
      </w:pPr>
      <w:r w:rsidRPr="00F30D40">
        <w:rPr>
          <w:rFonts w:ascii="Times New Roman" w:hAnsi="Times New Roman" w:cs="Times New Roman"/>
          <w:sz w:val="24"/>
          <w:szCs w:val="24"/>
        </w:rPr>
        <w:t>Hasil analisis data yang telah dilakukan dengan menggunakan bantuan SPSS 21, maka dapat diketahui bahwa t</w:t>
      </w:r>
      <w:r w:rsidRPr="00F30D40">
        <w:rPr>
          <w:rFonts w:ascii="Times New Roman" w:hAnsi="Times New Roman" w:cs="Times New Roman"/>
          <w:sz w:val="24"/>
          <w:szCs w:val="24"/>
          <w:vertAlign w:val="subscript"/>
        </w:rPr>
        <w:t>hitung</w:t>
      </w:r>
      <w:r w:rsidRPr="00F30D40">
        <w:rPr>
          <w:rFonts w:ascii="Times New Roman" w:hAnsi="Times New Roman" w:cs="Times New Roman"/>
          <w:sz w:val="24"/>
          <w:szCs w:val="24"/>
        </w:rPr>
        <w:t xml:space="preserve"> promosi jabatan (X</w:t>
      </w:r>
      <w:r w:rsidRPr="00F30D40">
        <w:rPr>
          <w:rFonts w:ascii="Times New Roman" w:hAnsi="Times New Roman" w:cs="Times New Roman"/>
          <w:sz w:val="24"/>
          <w:szCs w:val="24"/>
          <w:vertAlign w:val="subscript"/>
        </w:rPr>
        <w:t>2</w:t>
      </w:r>
      <w:r w:rsidRPr="00F30D40">
        <w:rPr>
          <w:rFonts w:ascii="Times New Roman" w:hAnsi="Times New Roman" w:cs="Times New Roman"/>
          <w:sz w:val="24"/>
          <w:szCs w:val="24"/>
        </w:rPr>
        <w:t>) = 4,816</w:t>
      </w:r>
      <w:r w:rsidR="00D312D0">
        <w:rPr>
          <w:rFonts w:ascii="Times New Roman" w:hAnsi="Times New Roman" w:cs="Times New Roman"/>
          <w:sz w:val="24"/>
          <w:szCs w:val="24"/>
        </w:rPr>
        <w:t>.</w:t>
      </w:r>
    </w:p>
    <w:p w14:paraId="3FB07E51" w14:textId="77777777" w:rsidR="00F30D40" w:rsidRDefault="00EB6349" w:rsidP="00F30D40">
      <w:pPr>
        <w:numPr>
          <w:ilvl w:val="0"/>
          <w:numId w:val="84"/>
        </w:numPr>
        <w:spacing w:line="480" w:lineRule="auto"/>
        <w:ind w:left="1508" w:hanging="357"/>
        <w:jc w:val="both"/>
        <w:rPr>
          <w:rFonts w:ascii="Times New Roman" w:eastAsia="Times New Roman" w:hAnsi="Times New Roman" w:cs="Times New Roman"/>
          <w:color w:val="000000" w:themeColor="text1"/>
          <w:sz w:val="24"/>
          <w:szCs w:val="24"/>
        </w:rPr>
      </w:pPr>
      <w:r w:rsidRPr="00B0158E">
        <w:rPr>
          <w:rFonts w:ascii="Times New Roman" w:eastAsia="Times New Roman" w:hAnsi="Times New Roman" w:cs="Times New Roman"/>
          <w:color w:val="000000" w:themeColor="text1"/>
          <w:sz w:val="24"/>
          <w:szCs w:val="24"/>
        </w:rPr>
        <w:t>Keputusan</w:t>
      </w:r>
    </w:p>
    <w:p w14:paraId="70EAB5DA" w14:textId="77777777" w:rsidR="00EB6349" w:rsidRPr="00F30D40" w:rsidRDefault="00EB6349" w:rsidP="00F30D40">
      <w:pPr>
        <w:spacing w:line="480" w:lineRule="auto"/>
        <w:ind w:left="1508"/>
        <w:jc w:val="both"/>
        <w:rPr>
          <w:rFonts w:ascii="Times New Roman" w:eastAsia="Times New Roman" w:hAnsi="Times New Roman" w:cs="Times New Roman"/>
          <w:color w:val="000000" w:themeColor="text1"/>
          <w:sz w:val="24"/>
          <w:szCs w:val="24"/>
        </w:rPr>
      </w:pPr>
      <w:r w:rsidRPr="00F30D40">
        <w:rPr>
          <w:rFonts w:ascii="Times New Roman" w:hAnsi="Times New Roman" w:cs="Times New Roman"/>
          <w:sz w:val="24"/>
          <w:szCs w:val="24"/>
        </w:rPr>
        <w:t>Hasil perhitungan menunjukkan t</w:t>
      </w:r>
      <w:r w:rsidRPr="00F30D40">
        <w:rPr>
          <w:rFonts w:ascii="Times New Roman" w:hAnsi="Times New Roman" w:cs="Times New Roman"/>
          <w:sz w:val="24"/>
          <w:szCs w:val="24"/>
          <w:vertAlign w:val="subscript"/>
        </w:rPr>
        <w:t>hitung</w:t>
      </w:r>
      <w:r w:rsidRPr="00F30D40">
        <w:rPr>
          <w:rFonts w:ascii="Times New Roman" w:hAnsi="Times New Roman" w:cs="Times New Roman"/>
          <w:sz w:val="24"/>
          <w:szCs w:val="24"/>
        </w:rPr>
        <w:t xml:space="preserve"> &gt; t</w:t>
      </w:r>
      <w:r w:rsidRPr="00F30D40">
        <w:rPr>
          <w:rFonts w:ascii="Times New Roman" w:hAnsi="Times New Roman" w:cs="Times New Roman"/>
          <w:sz w:val="24"/>
          <w:szCs w:val="24"/>
          <w:vertAlign w:val="subscript"/>
        </w:rPr>
        <w:t>tabel</w:t>
      </w:r>
      <w:r w:rsidRPr="00F30D40">
        <w:rPr>
          <w:rFonts w:ascii="Times New Roman" w:hAnsi="Times New Roman" w:cs="Times New Roman"/>
          <w:sz w:val="24"/>
          <w:szCs w:val="24"/>
        </w:rPr>
        <w:t xml:space="preserve"> (4,816 &gt; 1,993) dan nilai signifikansi (0,000 &lt; 0,05), maka Ho ditolak. Dapat disimpulkan bahwa variabel promosi jabatan (X</w:t>
      </w:r>
      <w:r w:rsidRPr="00F30D40">
        <w:rPr>
          <w:rFonts w:ascii="Times New Roman" w:hAnsi="Times New Roman" w:cs="Times New Roman"/>
          <w:sz w:val="24"/>
          <w:szCs w:val="24"/>
          <w:vertAlign w:val="subscript"/>
        </w:rPr>
        <w:t>2</w:t>
      </w:r>
      <w:r w:rsidRPr="00F30D40">
        <w:rPr>
          <w:rFonts w:ascii="Times New Roman" w:hAnsi="Times New Roman" w:cs="Times New Roman"/>
          <w:sz w:val="24"/>
          <w:szCs w:val="24"/>
        </w:rPr>
        <w:t>) secara parsial berpengaruh positif dan signifikan terhadap kinerja karyawan (Y).</w:t>
      </w:r>
    </w:p>
    <w:p w14:paraId="774F5085" w14:textId="77777777" w:rsidR="00EB6349" w:rsidRPr="00B0158E" w:rsidRDefault="00EB6349" w:rsidP="00F30D40">
      <w:pPr>
        <w:numPr>
          <w:ilvl w:val="0"/>
          <w:numId w:val="82"/>
        </w:numPr>
        <w:spacing w:line="480" w:lineRule="auto"/>
        <w:ind w:left="1151" w:hanging="357"/>
        <w:jc w:val="both"/>
        <w:rPr>
          <w:rFonts w:ascii="Times New Roman" w:eastAsia="Times New Roman" w:hAnsi="Times New Roman" w:cs="Times New Roman"/>
          <w:color w:val="000000" w:themeColor="text1"/>
          <w:sz w:val="24"/>
          <w:szCs w:val="24"/>
        </w:rPr>
      </w:pPr>
      <w:r>
        <w:rPr>
          <w:rFonts w:ascii="Times New Roman" w:hAnsi="Times New Roman" w:cs="Times New Roman"/>
          <w:sz w:val="24"/>
        </w:rPr>
        <w:t>Uji pengaruh stres kerja</w:t>
      </w:r>
      <w:r w:rsidRPr="00F63929">
        <w:rPr>
          <w:rFonts w:ascii="Times New Roman" w:hAnsi="Times New Roman" w:cs="Times New Roman"/>
          <w:sz w:val="24"/>
        </w:rPr>
        <w:t xml:space="preserve"> (X</w:t>
      </w:r>
      <w:r>
        <w:rPr>
          <w:rFonts w:ascii="Times New Roman" w:hAnsi="Times New Roman" w:cs="Times New Roman"/>
          <w:sz w:val="24"/>
          <w:vertAlign w:val="subscript"/>
        </w:rPr>
        <w:t>3</w:t>
      </w:r>
      <w:r>
        <w:rPr>
          <w:rFonts w:ascii="Times New Roman" w:hAnsi="Times New Roman" w:cs="Times New Roman"/>
          <w:sz w:val="24"/>
        </w:rPr>
        <w:t>) terhadap kinerja k</w:t>
      </w:r>
      <w:r w:rsidRPr="00F63929">
        <w:rPr>
          <w:rFonts w:ascii="Times New Roman" w:hAnsi="Times New Roman" w:cs="Times New Roman"/>
          <w:sz w:val="24"/>
        </w:rPr>
        <w:t>aryawan (Y) dengan langkah-langkah pengujian sebagai berikut:</w:t>
      </w:r>
    </w:p>
    <w:p w14:paraId="38D106E9" w14:textId="77777777" w:rsidR="00F30D40" w:rsidRDefault="00EB6349" w:rsidP="00F30D40">
      <w:pPr>
        <w:numPr>
          <w:ilvl w:val="0"/>
          <w:numId w:val="85"/>
        </w:numPr>
        <w:spacing w:line="480" w:lineRule="auto"/>
        <w:ind w:left="1508" w:hanging="357"/>
        <w:jc w:val="both"/>
        <w:rPr>
          <w:rFonts w:ascii="Times New Roman" w:eastAsia="Times New Roman" w:hAnsi="Times New Roman" w:cs="Times New Roman"/>
          <w:color w:val="000000" w:themeColor="text1"/>
          <w:sz w:val="24"/>
          <w:szCs w:val="24"/>
        </w:rPr>
      </w:pPr>
      <w:r w:rsidRPr="00B0158E">
        <w:rPr>
          <w:rFonts w:ascii="Times New Roman" w:eastAsia="Times New Roman" w:hAnsi="Times New Roman" w:cs="Times New Roman"/>
          <w:color w:val="000000" w:themeColor="text1"/>
          <w:sz w:val="24"/>
          <w:szCs w:val="24"/>
        </w:rPr>
        <w:t>Menentukan Ho dan Ha</w:t>
      </w:r>
    </w:p>
    <w:p w14:paraId="4602F794" w14:textId="77777777" w:rsidR="00F30D40" w:rsidRDefault="00EB6349" w:rsidP="00F30D40">
      <w:pPr>
        <w:spacing w:line="480" w:lineRule="auto"/>
        <w:ind w:left="1508"/>
        <w:jc w:val="both"/>
        <w:rPr>
          <w:rFonts w:ascii="Times New Roman" w:eastAsia="Times New Roman" w:hAnsi="Times New Roman" w:cs="Times New Roman"/>
          <w:color w:val="000000" w:themeColor="text1"/>
          <w:sz w:val="24"/>
          <w:szCs w:val="24"/>
        </w:rPr>
      </w:pPr>
      <w:r w:rsidRPr="00F30D40">
        <w:rPr>
          <w:rFonts w:ascii="Times New Roman" w:hAnsi="Times New Roman" w:cs="Times New Roman"/>
          <w:sz w:val="24"/>
          <w:szCs w:val="24"/>
        </w:rPr>
        <w:t>Ho : β</w:t>
      </w:r>
      <w:r w:rsidRPr="00F30D40">
        <w:rPr>
          <w:rFonts w:ascii="Times New Roman" w:hAnsi="Times New Roman" w:cs="Times New Roman"/>
          <w:sz w:val="24"/>
          <w:szCs w:val="24"/>
          <w:vertAlign w:val="subscript"/>
        </w:rPr>
        <w:t>1</w:t>
      </w:r>
      <w:r w:rsidRPr="00F30D40">
        <w:rPr>
          <w:rFonts w:ascii="Times New Roman" w:hAnsi="Times New Roman" w:cs="Times New Roman"/>
          <w:sz w:val="24"/>
          <w:szCs w:val="24"/>
        </w:rPr>
        <w:t xml:space="preserve"> = 0, artinya tidak ada pengaruh yang signifikan  antara stres kerja (X</w:t>
      </w:r>
      <w:r w:rsidRPr="00F30D40">
        <w:rPr>
          <w:rFonts w:ascii="Times New Roman" w:hAnsi="Times New Roman" w:cs="Times New Roman"/>
          <w:sz w:val="24"/>
          <w:szCs w:val="24"/>
          <w:vertAlign w:val="subscript"/>
        </w:rPr>
        <w:t>3</w:t>
      </w:r>
      <w:r w:rsidRPr="00F30D40">
        <w:rPr>
          <w:rFonts w:ascii="Times New Roman" w:hAnsi="Times New Roman" w:cs="Times New Roman"/>
          <w:sz w:val="24"/>
          <w:szCs w:val="24"/>
        </w:rPr>
        <w:t>) terhadap kinerja karyawan (Y).</w:t>
      </w:r>
    </w:p>
    <w:p w14:paraId="7AE0C7EC" w14:textId="77777777" w:rsidR="00EB6349" w:rsidRPr="00307424" w:rsidRDefault="00EB6349" w:rsidP="00F30D40">
      <w:pPr>
        <w:spacing w:line="480" w:lineRule="auto"/>
        <w:ind w:left="1508"/>
        <w:jc w:val="both"/>
        <w:rPr>
          <w:rFonts w:ascii="Times New Roman" w:eastAsia="Times New Roman" w:hAnsi="Times New Roman" w:cs="Times New Roman"/>
          <w:color w:val="000000" w:themeColor="text1"/>
          <w:sz w:val="24"/>
          <w:szCs w:val="24"/>
        </w:rPr>
      </w:pPr>
      <w:r w:rsidRPr="00307424">
        <w:rPr>
          <w:rFonts w:ascii="Times New Roman" w:hAnsi="Times New Roman" w:cs="Times New Roman"/>
          <w:sz w:val="24"/>
          <w:szCs w:val="24"/>
        </w:rPr>
        <w:t>Ha : β</w:t>
      </w:r>
      <w:r w:rsidRPr="00307424">
        <w:rPr>
          <w:rFonts w:ascii="Times New Roman" w:hAnsi="Times New Roman" w:cs="Times New Roman"/>
          <w:sz w:val="24"/>
          <w:szCs w:val="24"/>
          <w:vertAlign w:val="subscript"/>
        </w:rPr>
        <w:t>1</w:t>
      </w:r>
      <w:r w:rsidRPr="00307424">
        <w:rPr>
          <w:rFonts w:ascii="Times New Roman" w:hAnsi="Times New Roman" w:cs="Times New Roman"/>
          <w:sz w:val="24"/>
          <w:szCs w:val="24"/>
        </w:rPr>
        <w:t xml:space="preserve"> ≠ 0, artinya terdapat pengaruh yang signifikan antara </w:t>
      </w:r>
      <w:r>
        <w:rPr>
          <w:rFonts w:ascii="Times New Roman" w:hAnsi="Times New Roman" w:cs="Times New Roman"/>
          <w:sz w:val="24"/>
          <w:szCs w:val="24"/>
        </w:rPr>
        <w:t>stres kerja (X</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Pr="00307424">
        <w:rPr>
          <w:rFonts w:ascii="Times New Roman" w:hAnsi="Times New Roman" w:cs="Times New Roman"/>
          <w:sz w:val="24"/>
          <w:szCs w:val="24"/>
        </w:rPr>
        <w:t>terhadap kinerja pegawai</w:t>
      </w:r>
      <w:r>
        <w:rPr>
          <w:rFonts w:ascii="Times New Roman" w:hAnsi="Times New Roman" w:cs="Times New Roman"/>
          <w:sz w:val="24"/>
          <w:szCs w:val="24"/>
        </w:rPr>
        <w:t xml:space="preserve"> (Y).</w:t>
      </w:r>
    </w:p>
    <w:p w14:paraId="1C629CCD" w14:textId="77777777" w:rsidR="00F30D40" w:rsidRDefault="00EB6349" w:rsidP="00F30D40">
      <w:pPr>
        <w:widowControl w:val="0"/>
        <w:numPr>
          <w:ilvl w:val="0"/>
          <w:numId w:val="85"/>
        </w:numPr>
        <w:autoSpaceDE w:val="0"/>
        <w:autoSpaceDN w:val="0"/>
        <w:adjustRightInd w:val="0"/>
        <w:spacing w:line="480" w:lineRule="auto"/>
        <w:ind w:left="1508" w:hanging="357"/>
        <w:jc w:val="both"/>
        <w:rPr>
          <w:rFonts w:ascii="Times New Roman" w:hAnsi="Times New Roman" w:cs="Times New Roman"/>
          <w:sz w:val="24"/>
          <w:szCs w:val="24"/>
        </w:rPr>
      </w:pPr>
      <w:r w:rsidRPr="00B0158E">
        <w:rPr>
          <w:rFonts w:ascii="Times New Roman" w:hAnsi="Times New Roman" w:cs="Times New Roman"/>
          <w:sz w:val="24"/>
          <w:szCs w:val="24"/>
        </w:rPr>
        <w:t xml:space="preserve">Tingkat </w:t>
      </w:r>
      <w:r w:rsidRPr="00B0158E">
        <w:rPr>
          <w:rFonts w:ascii="Times New Roman" w:hAnsi="Times New Roman" w:cs="Times New Roman"/>
          <w:i/>
          <w:sz w:val="24"/>
          <w:szCs w:val="24"/>
        </w:rPr>
        <w:t>Level of signifikan</w:t>
      </w:r>
      <w:r w:rsidRPr="00B0158E">
        <w:rPr>
          <w:rFonts w:ascii="Times New Roman" w:hAnsi="Times New Roman" w:cs="Times New Roman"/>
          <w:sz w:val="24"/>
          <w:szCs w:val="24"/>
        </w:rPr>
        <w:t xml:space="preserve"> (α) = 0,05</w:t>
      </w:r>
    </w:p>
    <w:p w14:paraId="0E2625E3" w14:textId="77777777" w:rsidR="00F30D40" w:rsidRDefault="00EB6349" w:rsidP="00F30D40">
      <w:pPr>
        <w:widowControl w:val="0"/>
        <w:autoSpaceDE w:val="0"/>
        <w:autoSpaceDN w:val="0"/>
        <w:adjustRightInd w:val="0"/>
        <w:spacing w:line="480" w:lineRule="auto"/>
        <w:ind w:left="1508"/>
        <w:jc w:val="both"/>
        <w:rPr>
          <w:rFonts w:ascii="Times New Roman" w:hAnsi="Times New Roman" w:cs="Times New Roman"/>
          <w:sz w:val="24"/>
          <w:szCs w:val="24"/>
        </w:rPr>
      </w:pPr>
      <w:r w:rsidRPr="00F30D40">
        <w:rPr>
          <w:rFonts w:ascii="Times New Roman" w:hAnsi="Times New Roman" w:cs="Times New Roman"/>
          <w:sz w:val="24"/>
          <w:szCs w:val="24"/>
        </w:rPr>
        <w:t>t</w:t>
      </w:r>
      <w:r w:rsidRPr="00F30D40">
        <w:rPr>
          <w:rFonts w:ascii="Times New Roman" w:hAnsi="Times New Roman" w:cs="Times New Roman"/>
          <w:sz w:val="24"/>
          <w:szCs w:val="24"/>
          <w:vertAlign w:val="subscript"/>
        </w:rPr>
        <w:t>tabel</w:t>
      </w:r>
      <w:r w:rsidRPr="00F30D40">
        <w:rPr>
          <w:rFonts w:ascii="Times New Roman" w:hAnsi="Times New Roman" w:cs="Times New Roman"/>
          <w:sz w:val="24"/>
          <w:szCs w:val="24"/>
        </w:rPr>
        <w:tab/>
        <w:t>= α/2; (n-k-1)</w:t>
      </w:r>
    </w:p>
    <w:p w14:paraId="68883EE4" w14:textId="77777777" w:rsidR="00F30D40" w:rsidRDefault="00EB6349" w:rsidP="00F30D40">
      <w:pPr>
        <w:widowControl w:val="0"/>
        <w:autoSpaceDE w:val="0"/>
        <w:autoSpaceDN w:val="0"/>
        <w:adjustRightInd w:val="0"/>
        <w:spacing w:line="480" w:lineRule="auto"/>
        <w:ind w:left="1508" w:firstLine="652"/>
        <w:jc w:val="both"/>
        <w:rPr>
          <w:rFonts w:ascii="Times New Roman" w:hAnsi="Times New Roman" w:cs="Times New Roman"/>
          <w:sz w:val="24"/>
          <w:szCs w:val="24"/>
        </w:rPr>
      </w:pPr>
      <w:r>
        <w:rPr>
          <w:rFonts w:ascii="Times New Roman" w:hAnsi="Times New Roman" w:cs="Times New Roman"/>
          <w:sz w:val="24"/>
          <w:szCs w:val="24"/>
        </w:rPr>
        <w:t>= 0,025; (76-3-1)</w:t>
      </w:r>
    </w:p>
    <w:p w14:paraId="4DE1B154" w14:textId="77777777" w:rsidR="00F30D40" w:rsidRDefault="00F30D40" w:rsidP="00F30D40">
      <w:pPr>
        <w:widowControl w:val="0"/>
        <w:autoSpaceDE w:val="0"/>
        <w:autoSpaceDN w:val="0"/>
        <w:adjustRightInd w:val="0"/>
        <w:spacing w:line="480" w:lineRule="auto"/>
        <w:ind w:left="1508" w:firstLine="652"/>
        <w:jc w:val="both"/>
        <w:rPr>
          <w:rFonts w:ascii="Times New Roman" w:hAnsi="Times New Roman" w:cs="Times New Roman"/>
          <w:sz w:val="24"/>
          <w:szCs w:val="24"/>
        </w:rPr>
      </w:pPr>
      <w:r>
        <w:rPr>
          <w:rFonts w:ascii="Times New Roman" w:hAnsi="Times New Roman" w:cs="Times New Roman"/>
          <w:sz w:val="24"/>
          <w:szCs w:val="24"/>
        </w:rPr>
        <w:t>= 0,025; 72</w:t>
      </w:r>
    </w:p>
    <w:p w14:paraId="665CD10F" w14:textId="77777777" w:rsidR="00EB6349" w:rsidRPr="00BF5EDA" w:rsidRDefault="00EB6349" w:rsidP="00F30D40">
      <w:pPr>
        <w:widowControl w:val="0"/>
        <w:autoSpaceDE w:val="0"/>
        <w:autoSpaceDN w:val="0"/>
        <w:adjustRightInd w:val="0"/>
        <w:spacing w:line="480" w:lineRule="auto"/>
        <w:ind w:left="1508" w:firstLine="652"/>
        <w:jc w:val="both"/>
        <w:rPr>
          <w:rFonts w:ascii="Times New Roman" w:hAnsi="Times New Roman" w:cs="Times New Roman"/>
          <w:sz w:val="24"/>
          <w:szCs w:val="24"/>
        </w:rPr>
      </w:pPr>
      <w:r w:rsidRPr="00307424">
        <w:rPr>
          <w:rFonts w:ascii="Times New Roman" w:hAnsi="Times New Roman" w:cs="Times New Roman"/>
          <w:sz w:val="24"/>
          <w:szCs w:val="24"/>
        </w:rPr>
        <w:t>= 1,993</w:t>
      </w:r>
    </w:p>
    <w:p w14:paraId="11CD1BB9" w14:textId="77777777" w:rsidR="00EB6349" w:rsidRPr="00B0158E" w:rsidRDefault="00F30D40" w:rsidP="00F30D40">
      <w:pPr>
        <w:numPr>
          <w:ilvl w:val="0"/>
          <w:numId w:val="85"/>
        </w:numPr>
        <w:spacing w:line="480" w:lineRule="auto"/>
        <w:ind w:left="1508" w:hanging="357"/>
        <w:jc w:val="both"/>
        <w:rPr>
          <w:rFonts w:ascii="Times New Roman" w:eastAsia="Times New Roman" w:hAnsi="Times New Roman" w:cs="Times New Roman"/>
          <w:color w:val="000000" w:themeColor="text1"/>
          <w:sz w:val="24"/>
          <w:szCs w:val="24"/>
        </w:rPr>
      </w:pPr>
      <w:r w:rsidRPr="002D4707">
        <w:rPr>
          <w:rFonts w:ascii="Times New Roman" w:eastAsia="Times New Roman" w:hAnsi="Times New Roman" w:cs="Times New Roman"/>
          <w:noProof/>
          <w:color w:val="000000"/>
          <w:sz w:val="24"/>
          <w:szCs w:val="24"/>
        </w:rPr>
        <w:lastRenderedPageBreak/>
        <mc:AlternateContent>
          <mc:Choice Requires="wpg">
            <w:drawing>
              <wp:anchor distT="0" distB="0" distL="114300" distR="114300" simplePos="0" relativeHeight="251682816" behindDoc="0" locked="0" layoutInCell="1" allowOverlap="1" wp14:anchorId="5799EDB5" wp14:editId="47411E95">
                <wp:simplePos x="0" y="0"/>
                <wp:positionH relativeFrom="column">
                  <wp:posOffset>929005</wp:posOffset>
                </wp:positionH>
                <wp:positionV relativeFrom="paragraph">
                  <wp:posOffset>456565</wp:posOffset>
                </wp:positionV>
                <wp:extent cx="3863340" cy="1452245"/>
                <wp:effectExtent l="0" t="0" r="22860" b="0"/>
                <wp:wrapTopAndBottom/>
                <wp:docPr id="1062" name="Group 1062"/>
                <wp:cNvGraphicFramePr>
                  <a:graphicFrameLocks xmlns:a="http://schemas.openxmlformats.org/drawingml/2006/main" noMove="1" noResize="1"/>
                </wp:cNvGraphicFramePr>
                <a:graphic xmlns:a="http://schemas.openxmlformats.org/drawingml/2006/main">
                  <a:graphicData uri="http://schemas.microsoft.com/office/word/2010/wordprocessingGroup">
                    <wpg:wgp>
                      <wpg:cNvGrpSpPr>
                        <a:grpSpLocks noMove="1" noResize="1"/>
                      </wpg:cNvGrpSpPr>
                      <wpg:grpSpPr bwMode="auto">
                        <a:xfrm>
                          <a:off x="0" y="0"/>
                          <a:ext cx="3863340" cy="1452245"/>
                          <a:chOff x="189" y="0"/>
                          <a:chExt cx="6084" cy="2287"/>
                        </a:xfrm>
                      </wpg:grpSpPr>
                      <wps:wsp>
                        <wps:cNvPr id="1063" name="1071"/>
                        <wps:cNvCnPr/>
                        <wps:spPr bwMode="auto">
                          <a:xfrm>
                            <a:off x="671" y="1774"/>
                            <a:ext cx="5419" cy="0"/>
                          </a:xfrm>
                          <a:prstGeom prst="line">
                            <a:avLst/>
                          </a:prstGeom>
                          <a:noFill/>
                          <a:ln w="14097">
                            <a:solidFill>
                              <a:srgbClr val="000000"/>
                            </a:solidFill>
                            <a:round/>
                            <a:headEnd/>
                            <a:tailEnd/>
                          </a:ln>
                          <a:extLst>
                            <a:ext uri="{909E8E84-426E-40DD-AFC4-6F175D3DCCD1}">
                              <a14:hiddenFill xmlns:a14="http://schemas.microsoft.com/office/drawing/2010/main">
                                <a:noFill/>
                              </a14:hiddenFill>
                            </a:ext>
                          </a:extLst>
                        </wps:spPr>
                        <wps:bodyPr/>
                      </wps:wsp>
                      <wps:wsp>
                        <wps:cNvPr id="1064" name="1072"/>
                        <wps:cNvCnPr/>
                        <wps:spPr bwMode="auto">
                          <a:xfrm>
                            <a:off x="467" y="1758"/>
                            <a:ext cx="0" cy="33"/>
                          </a:xfrm>
                          <a:prstGeom prst="line">
                            <a:avLst/>
                          </a:prstGeom>
                          <a:noFill/>
                          <a:ln w="14097">
                            <a:solidFill>
                              <a:srgbClr val="000000"/>
                            </a:solidFill>
                            <a:round/>
                            <a:headEnd/>
                            <a:tailEnd/>
                          </a:ln>
                          <a:extLst>
                            <a:ext uri="{909E8E84-426E-40DD-AFC4-6F175D3DCCD1}">
                              <a14:hiddenFill xmlns:a14="http://schemas.microsoft.com/office/drawing/2010/main">
                                <a:noFill/>
                              </a14:hiddenFill>
                            </a:ext>
                          </a:extLst>
                        </wps:spPr>
                        <wps:bodyPr/>
                      </wps:wsp>
                      <wps:wsp>
                        <wps:cNvPr id="1065" name="1073"/>
                        <wps:cNvSpPr>
                          <a:spLocks/>
                        </wps:cNvSpPr>
                        <wps:spPr bwMode="auto">
                          <a:xfrm>
                            <a:off x="482" y="38"/>
                            <a:ext cx="5337" cy="1458"/>
                          </a:xfrm>
                          <a:custGeom>
                            <a:avLst/>
                            <a:gdLst>
                              <a:gd name="T0" fmla="*/ 5 w 5337"/>
                              <a:gd name="T1" fmla="*/ 1490 h 1458"/>
                              <a:gd name="T2" fmla="*/ 41 w 5337"/>
                              <a:gd name="T3" fmla="*/ 1486 h 1458"/>
                              <a:gd name="T4" fmla="*/ 195 w 5337"/>
                              <a:gd name="T5" fmla="*/ 1440 h 1458"/>
                              <a:gd name="T6" fmla="*/ 308 w 5337"/>
                              <a:gd name="T7" fmla="*/ 1413 h 1458"/>
                              <a:gd name="T8" fmla="*/ 445 w 5337"/>
                              <a:gd name="T9" fmla="*/ 1382 h 1458"/>
                              <a:gd name="T10" fmla="*/ 601 w 5337"/>
                              <a:gd name="T11" fmla="*/ 1344 h 1458"/>
                              <a:gd name="T12" fmla="*/ 770 w 5337"/>
                              <a:gd name="T13" fmla="*/ 1296 h 1458"/>
                              <a:gd name="T14" fmla="*/ 949 w 5337"/>
                              <a:gd name="T15" fmla="*/ 1233 h 1458"/>
                              <a:gd name="T16" fmla="*/ 1133 w 5337"/>
                              <a:gd name="T17" fmla="*/ 1153 h 1458"/>
                              <a:gd name="T18" fmla="*/ 1277 w 5337"/>
                              <a:gd name="T19" fmla="*/ 1074 h 1458"/>
                              <a:gd name="T20" fmla="*/ 1385 w 5337"/>
                              <a:gd name="T21" fmla="*/ 997 h 1458"/>
                              <a:gd name="T22" fmla="*/ 1497 w 5337"/>
                              <a:gd name="T23" fmla="*/ 903 h 1458"/>
                              <a:gd name="T24" fmla="*/ 1613 w 5337"/>
                              <a:gd name="T25" fmla="*/ 798 h 1458"/>
                              <a:gd name="T26" fmla="*/ 1731 w 5337"/>
                              <a:gd name="T27" fmla="*/ 685 h 1458"/>
                              <a:gd name="T28" fmla="*/ 1853 w 5337"/>
                              <a:gd name="T29" fmla="*/ 569 h 1458"/>
                              <a:gd name="T30" fmla="*/ 1976 w 5337"/>
                              <a:gd name="T31" fmla="*/ 455 h 1458"/>
                              <a:gd name="T32" fmla="*/ 2101 w 5337"/>
                              <a:gd name="T33" fmla="*/ 346 h 1458"/>
                              <a:gd name="T34" fmla="*/ 2226 w 5337"/>
                              <a:gd name="T35" fmla="*/ 247 h 1458"/>
                              <a:gd name="T36" fmla="*/ 2352 w 5337"/>
                              <a:gd name="T37" fmla="*/ 162 h 1458"/>
                              <a:gd name="T38" fmla="*/ 2477 w 5337"/>
                              <a:gd name="T39" fmla="*/ 96 h 1458"/>
                              <a:gd name="T40" fmla="*/ 2601 w 5337"/>
                              <a:gd name="T41" fmla="*/ 53 h 1458"/>
                              <a:gd name="T42" fmla="*/ 2723 w 5337"/>
                              <a:gd name="T43" fmla="*/ 38 h 1458"/>
                              <a:gd name="T44" fmla="*/ 2846 w 5337"/>
                              <a:gd name="T45" fmla="*/ 53 h 1458"/>
                              <a:gd name="T46" fmla="*/ 2972 w 5337"/>
                              <a:gd name="T47" fmla="*/ 97 h 1458"/>
                              <a:gd name="T48" fmla="*/ 3100 w 5337"/>
                              <a:gd name="T49" fmla="*/ 163 h 1458"/>
                              <a:gd name="T50" fmla="*/ 3229 w 5337"/>
                              <a:gd name="T51" fmla="*/ 248 h 1458"/>
                              <a:gd name="T52" fmla="*/ 3358 w 5337"/>
                              <a:gd name="T53" fmla="*/ 348 h 1458"/>
                              <a:gd name="T54" fmla="*/ 3486 w 5337"/>
                              <a:gd name="T55" fmla="*/ 458 h 1458"/>
                              <a:gd name="T56" fmla="*/ 3614 w 5337"/>
                              <a:gd name="T57" fmla="*/ 573 h 1458"/>
                              <a:gd name="T58" fmla="*/ 3740 w 5337"/>
                              <a:gd name="T59" fmla="*/ 689 h 1458"/>
                              <a:gd name="T60" fmla="*/ 3862 w 5337"/>
                              <a:gd name="T61" fmla="*/ 802 h 1458"/>
                              <a:gd name="T62" fmla="*/ 3982 w 5337"/>
                              <a:gd name="T63" fmla="*/ 907 h 1458"/>
                              <a:gd name="T64" fmla="*/ 4097 w 5337"/>
                              <a:gd name="T65" fmla="*/ 999 h 1458"/>
                              <a:gd name="T66" fmla="*/ 4208 w 5337"/>
                              <a:gd name="T67" fmla="*/ 1075 h 1458"/>
                              <a:gd name="T68" fmla="*/ 4354 w 5337"/>
                              <a:gd name="T69" fmla="*/ 1151 h 1458"/>
                              <a:gd name="T70" fmla="*/ 4541 w 5337"/>
                              <a:gd name="T71" fmla="*/ 1225 h 1458"/>
                              <a:gd name="T72" fmla="*/ 4723 w 5337"/>
                              <a:gd name="T73" fmla="*/ 1280 h 1458"/>
                              <a:gd name="T74" fmla="*/ 4895 w 5337"/>
                              <a:gd name="T75" fmla="*/ 1320 h 1458"/>
                              <a:gd name="T76" fmla="*/ 5051 w 5337"/>
                              <a:gd name="T77" fmla="*/ 1350 h 1458"/>
                              <a:gd name="T78" fmla="*/ 5186 w 5337"/>
                              <a:gd name="T79" fmla="*/ 1373 h 1458"/>
                              <a:gd name="T80" fmla="*/ 5295 w 5337"/>
                              <a:gd name="T81" fmla="*/ 1393 h 1458"/>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Lst>
                            <a:ahLst/>
                            <a:cxnLst>
                              <a:cxn ang="T82">
                                <a:pos x="T0" y="T1"/>
                              </a:cxn>
                              <a:cxn ang="T83">
                                <a:pos x="T2" y="T3"/>
                              </a:cxn>
                              <a:cxn ang="T84">
                                <a:pos x="T4" y="T5"/>
                              </a:cxn>
                              <a:cxn ang="T85">
                                <a:pos x="T6" y="T7"/>
                              </a:cxn>
                              <a:cxn ang="T86">
                                <a:pos x="T8" y="T9"/>
                              </a:cxn>
                              <a:cxn ang="T87">
                                <a:pos x="T10" y="T11"/>
                              </a:cxn>
                              <a:cxn ang="T88">
                                <a:pos x="T12" y="T13"/>
                              </a:cxn>
                              <a:cxn ang="T89">
                                <a:pos x="T14" y="T15"/>
                              </a:cxn>
                              <a:cxn ang="T90">
                                <a:pos x="T16" y="T17"/>
                              </a:cxn>
                              <a:cxn ang="T91">
                                <a:pos x="T18" y="T19"/>
                              </a:cxn>
                              <a:cxn ang="T92">
                                <a:pos x="T20" y="T21"/>
                              </a:cxn>
                              <a:cxn ang="T93">
                                <a:pos x="T22" y="T23"/>
                              </a:cxn>
                              <a:cxn ang="T94">
                                <a:pos x="T24" y="T25"/>
                              </a:cxn>
                              <a:cxn ang="T95">
                                <a:pos x="T26" y="T27"/>
                              </a:cxn>
                              <a:cxn ang="T96">
                                <a:pos x="T28" y="T29"/>
                              </a:cxn>
                              <a:cxn ang="T97">
                                <a:pos x="T30" y="T31"/>
                              </a:cxn>
                              <a:cxn ang="T98">
                                <a:pos x="T32" y="T33"/>
                              </a:cxn>
                              <a:cxn ang="T99">
                                <a:pos x="T34" y="T35"/>
                              </a:cxn>
                              <a:cxn ang="T100">
                                <a:pos x="T36" y="T37"/>
                              </a:cxn>
                              <a:cxn ang="T101">
                                <a:pos x="T38" y="T39"/>
                              </a:cxn>
                              <a:cxn ang="T102">
                                <a:pos x="T40" y="T41"/>
                              </a:cxn>
                              <a:cxn ang="T103">
                                <a:pos x="T42" y="T43"/>
                              </a:cxn>
                              <a:cxn ang="T104">
                                <a:pos x="T44" y="T45"/>
                              </a:cxn>
                              <a:cxn ang="T105">
                                <a:pos x="T46" y="T47"/>
                              </a:cxn>
                              <a:cxn ang="T106">
                                <a:pos x="T48" y="T49"/>
                              </a:cxn>
                              <a:cxn ang="T107">
                                <a:pos x="T50" y="T51"/>
                              </a:cxn>
                              <a:cxn ang="T108">
                                <a:pos x="T52" y="T53"/>
                              </a:cxn>
                              <a:cxn ang="T109">
                                <a:pos x="T54" y="T55"/>
                              </a:cxn>
                              <a:cxn ang="T110">
                                <a:pos x="T56" y="T57"/>
                              </a:cxn>
                              <a:cxn ang="T111">
                                <a:pos x="T58" y="T59"/>
                              </a:cxn>
                              <a:cxn ang="T112">
                                <a:pos x="T60" y="T61"/>
                              </a:cxn>
                              <a:cxn ang="T113">
                                <a:pos x="T62" y="T63"/>
                              </a:cxn>
                              <a:cxn ang="T114">
                                <a:pos x="T64" y="T65"/>
                              </a:cxn>
                              <a:cxn ang="T115">
                                <a:pos x="T66" y="T67"/>
                              </a:cxn>
                              <a:cxn ang="T116">
                                <a:pos x="T68" y="T69"/>
                              </a:cxn>
                              <a:cxn ang="T117">
                                <a:pos x="T70" y="T71"/>
                              </a:cxn>
                              <a:cxn ang="T118">
                                <a:pos x="T72" y="T73"/>
                              </a:cxn>
                              <a:cxn ang="T119">
                                <a:pos x="T74" y="T75"/>
                              </a:cxn>
                              <a:cxn ang="T120">
                                <a:pos x="T76" y="T77"/>
                              </a:cxn>
                              <a:cxn ang="T121">
                                <a:pos x="T78" y="T79"/>
                              </a:cxn>
                              <a:cxn ang="T122">
                                <a:pos x="T80" y="T81"/>
                              </a:cxn>
                            </a:cxnLst>
                            <a:rect l="0" t="0" r="r" b="b"/>
                            <a:pathLst>
                              <a:path w="5337" h="1458">
                                <a:moveTo>
                                  <a:pt x="33" y="1440"/>
                                </a:moveTo>
                                <a:lnTo>
                                  <a:pt x="5" y="1452"/>
                                </a:lnTo>
                                <a:lnTo>
                                  <a:pt x="0" y="1457"/>
                                </a:lnTo>
                                <a:lnTo>
                                  <a:pt x="41" y="1448"/>
                                </a:lnTo>
                                <a:lnTo>
                                  <a:pt x="148" y="1415"/>
                                </a:lnTo>
                                <a:lnTo>
                                  <a:pt x="195" y="1402"/>
                                </a:lnTo>
                                <a:lnTo>
                                  <a:pt x="248" y="1389"/>
                                </a:lnTo>
                                <a:lnTo>
                                  <a:pt x="308" y="1375"/>
                                </a:lnTo>
                                <a:lnTo>
                                  <a:pt x="374" y="1360"/>
                                </a:lnTo>
                                <a:lnTo>
                                  <a:pt x="445" y="1344"/>
                                </a:lnTo>
                                <a:lnTo>
                                  <a:pt x="521" y="1326"/>
                                </a:lnTo>
                                <a:lnTo>
                                  <a:pt x="601" y="1306"/>
                                </a:lnTo>
                                <a:lnTo>
                                  <a:pt x="684" y="1284"/>
                                </a:lnTo>
                                <a:lnTo>
                                  <a:pt x="770" y="1258"/>
                                </a:lnTo>
                                <a:lnTo>
                                  <a:pt x="859" y="1228"/>
                                </a:lnTo>
                                <a:lnTo>
                                  <a:pt x="949" y="1195"/>
                                </a:lnTo>
                                <a:lnTo>
                                  <a:pt x="1041" y="1157"/>
                                </a:lnTo>
                                <a:lnTo>
                                  <a:pt x="1133" y="1115"/>
                                </a:lnTo>
                                <a:lnTo>
                                  <a:pt x="1225" y="1067"/>
                                </a:lnTo>
                                <a:lnTo>
                                  <a:pt x="1277" y="1036"/>
                                </a:lnTo>
                                <a:lnTo>
                                  <a:pt x="1330" y="1000"/>
                                </a:lnTo>
                                <a:lnTo>
                                  <a:pt x="1385" y="959"/>
                                </a:lnTo>
                                <a:lnTo>
                                  <a:pt x="1440" y="914"/>
                                </a:lnTo>
                                <a:lnTo>
                                  <a:pt x="1497" y="865"/>
                                </a:lnTo>
                                <a:lnTo>
                                  <a:pt x="1554" y="814"/>
                                </a:lnTo>
                                <a:lnTo>
                                  <a:pt x="1613" y="760"/>
                                </a:lnTo>
                                <a:lnTo>
                                  <a:pt x="1672" y="704"/>
                                </a:lnTo>
                                <a:lnTo>
                                  <a:pt x="1731" y="647"/>
                                </a:lnTo>
                                <a:lnTo>
                                  <a:pt x="1792" y="589"/>
                                </a:lnTo>
                                <a:lnTo>
                                  <a:pt x="1853" y="531"/>
                                </a:lnTo>
                                <a:lnTo>
                                  <a:pt x="1914" y="474"/>
                                </a:lnTo>
                                <a:lnTo>
                                  <a:pt x="1976" y="417"/>
                                </a:lnTo>
                                <a:lnTo>
                                  <a:pt x="2038" y="361"/>
                                </a:lnTo>
                                <a:lnTo>
                                  <a:pt x="2101" y="308"/>
                                </a:lnTo>
                                <a:lnTo>
                                  <a:pt x="2163" y="257"/>
                                </a:lnTo>
                                <a:lnTo>
                                  <a:pt x="2226" y="209"/>
                                </a:lnTo>
                                <a:lnTo>
                                  <a:pt x="2289" y="164"/>
                                </a:lnTo>
                                <a:lnTo>
                                  <a:pt x="2352" y="124"/>
                                </a:lnTo>
                                <a:lnTo>
                                  <a:pt x="2414" y="88"/>
                                </a:lnTo>
                                <a:lnTo>
                                  <a:pt x="2477" y="58"/>
                                </a:lnTo>
                                <a:lnTo>
                                  <a:pt x="2539" y="33"/>
                                </a:lnTo>
                                <a:lnTo>
                                  <a:pt x="2601" y="15"/>
                                </a:lnTo>
                                <a:lnTo>
                                  <a:pt x="2662" y="4"/>
                                </a:lnTo>
                                <a:lnTo>
                                  <a:pt x="2723" y="0"/>
                                </a:lnTo>
                                <a:lnTo>
                                  <a:pt x="2785" y="4"/>
                                </a:lnTo>
                                <a:lnTo>
                                  <a:pt x="2846" y="15"/>
                                </a:lnTo>
                                <a:lnTo>
                                  <a:pt x="2909" y="34"/>
                                </a:lnTo>
                                <a:lnTo>
                                  <a:pt x="2972" y="59"/>
                                </a:lnTo>
                                <a:lnTo>
                                  <a:pt x="3036" y="89"/>
                                </a:lnTo>
                                <a:lnTo>
                                  <a:pt x="3100" y="125"/>
                                </a:lnTo>
                                <a:lnTo>
                                  <a:pt x="3164" y="166"/>
                                </a:lnTo>
                                <a:lnTo>
                                  <a:pt x="3229" y="210"/>
                                </a:lnTo>
                                <a:lnTo>
                                  <a:pt x="3293" y="259"/>
                                </a:lnTo>
                                <a:lnTo>
                                  <a:pt x="3358" y="310"/>
                                </a:lnTo>
                                <a:lnTo>
                                  <a:pt x="3422" y="364"/>
                                </a:lnTo>
                                <a:lnTo>
                                  <a:pt x="3486" y="420"/>
                                </a:lnTo>
                                <a:lnTo>
                                  <a:pt x="3550" y="477"/>
                                </a:lnTo>
                                <a:lnTo>
                                  <a:pt x="3614" y="535"/>
                                </a:lnTo>
                                <a:lnTo>
                                  <a:pt x="3677" y="593"/>
                                </a:lnTo>
                                <a:lnTo>
                                  <a:pt x="3740" y="651"/>
                                </a:lnTo>
                                <a:lnTo>
                                  <a:pt x="3801" y="708"/>
                                </a:lnTo>
                                <a:lnTo>
                                  <a:pt x="3862" y="764"/>
                                </a:lnTo>
                                <a:lnTo>
                                  <a:pt x="3923" y="818"/>
                                </a:lnTo>
                                <a:lnTo>
                                  <a:pt x="3982" y="869"/>
                                </a:lnTo>
                                <a:lnTo>
                                  <a:pt x="4040" y="917"/>
                                </a:lnTo>
                                <a:lnTo>
                                  <a:pt x="4097" y="961"/>
                                </a:lnTo>
                                <a:lnTo>
                                  <a:pt x="4153" y="1001"/>
                                </a:lnTo>
                                <a:lnTo>
                                  <a:pt x="4208" y="1037"/>
                                </a:lnTo>
                                <a:lnTo>
                                  <a:pt x="4261" y="1067"/>
                                </a:lnTo>
                                <a:lnTo>
                                  <a:pt x="4354" y="1113"/>
                                </a:lnTo>
                                <a:lnTo>
                                  <a:pt x="4448" y="1152"/>
                                </a:lnTo>
                                <a:lnTo>
                                  <a:pt x="4541" y="1187"/>
                                </a:lnTo>
                                <a:lnTo>
                                  <a:pt x="4633" y="1217"/>
                                </a:lnTo>
                                <a:lnTo>
                                  <a:pt x="4723" y="1242"/>
                                </a:lnTo>
                                <a:lnTo>
                                  <a:pt x="4811" y="1264"/>
                                </a:lnTo>
                                <a:lnTo>
                                  <a:pt x="4895" y="1282"/>
                                </a:lnTo>
                                <a:lnTo>
                                  <a:pt x="4975" y="1298"/>
                                </a:lnTo>
                                <a:lnTo>
                                  <a:pt x="5051" y="1312"/>
                                </a:lnTo>
                                <a:lnTo>
                                  <a:pt x="5122" y="1324"/>
                                </a:lnTo>
                                <a:lnTo>
                                  <a:pt x="5186" y="1335"/>
                                </a:lnTo>
                                <a:lnTo>
                                  <a:pt x="5244" y="1345"/>
                                </a:lnTo>
                                <a:lnTo>
                                  <a:pt x="5295" y="1355"/>
                                </a:lnTo>
                                <a:lnTo>
                                  <a:pt x="5337" y="1365"/>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6" name="1074"/>
                          <pic:cNvPicPr preferRelativeResize="0">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89" y="0"/>
                            <a:ext cx="1616"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67" name="1075"/>
                          <pic:cNvPicPr preferRelativeResize="0">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487" y="0"/>
                            <a:ext cx="1615"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68" name="1076"/>
                          <pic:cNvPicPr preferRelativeResize="0">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2474" y="638"/>
                            <a:ext cx="1616" cy="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69" name="1077"/>
                        <wps:cNvSpPr>
                          <a:spLocks noChangeArrowheads="1"/>
                        </wps:cNvSpPr>
                        <wps:spPr bwMode="auto">
                          <a:xfrm>
                            <a:off x="478" y="1374"/>
                            <a:ext cx="193" cy="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0" name="1078"/>
                        <wps:cNvSpPr>
                          <a:spLocks noChangeArrowheads="1"/>
                        </wps:cNvSpPr>
                        <wps:spPr bwMode="auto">
                          <a:xfrm>
                            <a:off x="5643" y="1293"/>
                            <a:ext cx="447" cy="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071" name="1079"/>
                          <pic:cNvPicPr preferRelativeResize="0">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4090" y="561"/>
                            <a:ext cx="2060" cy="1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2" name="1080"/>
                        <wps:cNvSpPr>
                          <a:spLocks/>
                        </wps:cNvSpPr>
                        <wps:spPr bwMode="auto">
                          <a:xfrm>
                            <a:off x="4090" y="561"/>
                            <a:ext cx="2060" cy="1204"/>
                          </a:xfrm>
                          <a:custGeom>
                            <a:avLst/>
                            <a:gdLst>
                              <a:gd name="T0" fmla="*/ 9 w 2060"/>
                              <a:gd name="T1" fmla="*/ 1765 h 1204"/>
                              <a:gd name="T2" fmla="*/ 2045 w 2060"/>
                              <a:gd name="T3" fmla="*/ 1344 h 1204"/>
                              <a:gd name="T4" fmla="*/ 2035 w 2060"/>
                              <a:gd name="T5" fmla="*/ 1343 h 1204"/>
                              <a:gd name="T6" fmla="*/ 2019 w 2060"/>
                              <a:gd name="T7" fmla="*/ 1336 h 1204"/>
                              <a:gd name="T8" fmla="*/ 1997 w 2060"/>
                              <a:gd name="T9" fmla="*/ 1340 h 1204"/>
                              <a:gd name="T10" fmla="*/ 1974 w 2060"/>
                              <a:gd name="T11" fmla="*/ 1338 h 1204"/>
                              <a:gd name="T12" fmla="*/ 1871 w 2060"/>
                              <a:gd name="T13" fmla="*/ 1335 h 1204"/>
                              <a:gd name="T14" fmla="*/ 1767 w 2060"/>
                              <a:gd name="T15" fmla="*/ 1336 h 1204"/>
                              <a:gd name="T16" fmla="*/ 1605 w 2060"/>
                              <a:gd name="T17" fmla="*/ 1308 h 1204"/>
                              <a:gd name="T18" fmla="*/ 1446 w 2060"/>
                              <a:gd name="T19" fmla="*/ 1277 h 1204"/>
                              <a:gd name="T20" fmla="*/ 1288 w 2060"/>
                              <a:gd name="T21" fmla="*/ 1240 h 1204"/>
                              <a:gd name="T22" fmla="*/ 1131 w 2060"/>
                              <a:gd name="T23" fmla="*/ 1196 h 1204"/>
                              <a:gd name="T24" fmla="*/ 1020 w 2060"/>
                              <a:gd name="T25" fmla="*/ 1160 h 1204"/>
                              <a:gd name="T26" fmla="*/ 954 w 2060"/>
                              <a:gd name="T27" fmla="*/ 1146 h 1204"/>
                              <a:gd name="T28" fmla="*/ 872 w 2060"/>
                              <a:gd name="T29" fmla="*/ 1099 h 1204"/>
                              <a:gd name="T30" fmla="*/ 752 w 2060"/>
                              <a:gd name="T31" fmla="*/ 1055 h 1204"/>
                              <a:gd name="T32" fmla="*/ 677 w 2060"/>
                              <a:gd name="T33" fmla="*/ 1028 h 1204"/>
                              <a:gd name="T34" fmla="*/ 643 w 2060"/>
                              <a:gd name="T35" fmla="*/ 1009 h 1204"/>
                              <a:gd name="T36" fmla="*/ 625 w 2060"/>
                              <a:gd name="T37" fmla="*/ 994 h 1204"/>
                              <a:gd name="T38" fmla="*/ 609 w 2060"/>
                              <a:gd name="T39" fmla="*/ 983 h 1204"/>
                              <a:gd name="T40" fmla="*/ 581 w 2060"/>
                              <a:gd name="T41" fmla="*/ 962 h 1204"/>
                              <a:gd name="T42" fmla="*/ 542 w 2060"/>
                              <a:gd name="T43" fmla="*/ 944 h 1204"/>
                              <a:gd name="T44" fmla="*/ 509 w 2060"/>
                              <a:gd name="T45" fmla="*/ 929 h 1204"/>
                              <a:gd name="T46" fmla="*/ 489 w 2060"/>
                              <a:gd name="T47" fmla="*/ 910 h 1204"/>
                              <a:gd name="T48" fmla="*/ 465 w 2060"/>
                              <a:gd name="T49" fmla="*/ 894 h 1204"/>
                              <a:gd name="T50" fmla="*/ 441 w 2060"/>
                              <a:gd name="T51" fmla="*/ 876 h 1204"/>
                              <a:gd name="T52" fmla="*/ 353 w 2060"/>
                              <a:gd name="T53" fmla="*/ 806 h 1204"/>
                              <a:gd name="T54" fmla="*/ 252 w 2060"/>
                              <a:gd name="T55" fmla="*/ 738 h 1204"/>
                              <a:gd name="T56" fmla="*/ 153 w 2060"/>
                              <a:gd name="T57" fmla="*/ 673 h 1204"/>
                              <a:gd name="T58" fmla="*/ 99 w 2060"/>
                              <a:gd name="T59" fmla="*/ 629 h 1204"/>
                              <a:gd name="T60" fmla="*/ 50 w 2060"/>
                              <a:gd name="T61" fmla="*/ 618 h 1204"/>
                              <a:gd name="T62" fmla="*/ 34 w 2060"/>
                              <a:gd name="T63" fmla="*/ 601 h 1204"/>
                              <a:gd name="T64" fmla="*/ 150 w 2060"/>
                              <a:gd name="T65" fmla="*/ 678 h 1204"/>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Lst>
                            <a:ahLst/>
                            <a:cxnLst>
                              <a:cxn ang="T66">
                                <a:pos x="T0" y="T1"/>
                              </a:cxn>
                              <a:cxn ang="T67">
                                <a:pos x="T2" y="T3"/>
                              </a:cxn>
                              <a:cxn ang="T68">
                                <a:pos x="T4" y="T5"/>
                              </a:cxn>
                              <a:cxn ang="T69">
                                <a:pos x="T6" y="T7"/>
                              </a:cxn>
                              <a:cxn ang="T70">
                                <a:pos x="T8" y="T9"/>
                              </a:cxn>
                              <a:cxn ang="T71">
                                <a:pos x="T10" y="T11"/>
                              </a:cxn>
                              <a:cxn ang="T72">
                                <a:pos x="T12" y="T13"/>
                              </a:cxn>
                              <a:cxn ang="T73">
                                <a:pos x="T14" y="T15"/>
                              </a:cxn>
                              <a:cxn ang="T74">
                                <a:pos x="T16" y="T17"/>
                              </a:cxn>
                              <a:cxn ang="T75">
                                <a:pos x="T18" y="T19"/>
                              </a:cxn>
                              <a:cxn ang="T76">
                                <a:pos x="T20" y="T21"/>
                              </a:cxn>
                              <a:cxn ang="T77">
                                <a:pos x="T22" y="T23"/>
                              </a:cxn>
                              <a:cxn ang="T78">
                                <a:pos x="T24" y="T25"/>
                              </a:cxn>
                              <a:cxn ang="T79">
                                <a:pos x="T26" y="T27"/>
                              </a:cxn>
                              <a:cxn ang="T80">
                                <a:pos x="T28" y="T29"/>
                              </a:cxn>
                              <a:cxn ang="T81">
                                <a:pos x="T30" y="T31"/>
                              </a:cxn>
                              <a:cxn ang="T82">
                                <a:pos x="T32" y="T33"/>
                              </a:cxn>
                              <a:cxn ang="T83">
                                <a:pos x="T34" y="T35"/>
                              </a:cxn>
                              <a:cxn ang="T84">
                                <a:pos x="T36" y="T37"/>
                              </a:cxn>
                              <a:cxn ang="T85">
                                <a:pos x="T38" y="T39"/>
                              </a:cxn>
                              <a:cxn ang="T86">
                                <a:pos x="T40" y="T41"/>
                              </a:cxn>
                              <a:cxn ang="T87">
                                <a:pos x="T42" y="T43"/>
                              </a:cxn>
                              <a:cxn ang="T88">
                                <a:pos x="T44" y="T45"/>
                              </a:cxn>
                              <a:cxn ang="T89">
                                <a:pos x="T46" y="T47"/>
                              </a:cxn>
                              <a:cxn ang="T90">
                                <a:pos x="T48" y="T49"/>
                              </a:cxn>
                              <a:cxn ang="T91">
                                <a:pos x="T50" y="T51"/>
                              </a:cxn>
                              <a:cxn ang="T92">
                                <a:pos x="T52" y="T53"/>
                              </a:cxn>
                              <a:cxn ang="T93">
                                <a:pos x="T54" y="T55"/>
                              </a:cxn>
                              <a:cxn ang="T94">
                                <a:pos x="T56" y="T57"/>
                              </a:cxn>
                              <a:cxn ang="T95">
                                <a:pos x="T58" y="T59"/>
                              </a:cxn>
                              <a:cxn ang="T96">
                                <a:pos x="T60" y="T61"/>
                              </a:cxn>
                              <a:cxn ang="T97">
                                <a:pos x="T62" y="T63"/>
                              </a:cxn>
                              <a:cxn ang="T98">
                                <a:pos x="T64" y="T65"/>
                              </a:cxn>
                            </a:cxnLst>
                            <a:rect l="0" t="0" r="r" b="b"/>
                            <a:pathLst>
                              <a:path w="2060" h="1204">
                                <a:moveTo>
                                  <a:pt x="0" y="0"/>
                                </a:moveTo>
                                <a:lnTo>
                                  <a:pt x="9" y="1204"/>
                                </a:lnTo>
                                <a:lnTo>
                                  <a:pt x="2060" y="1204"/>
                                </a:lnTo>
                                <a:lnTo>
                                  <a:pt x="2045" y="783"/>
                                </a:lnTo>
                                <a:lnTo>
                                  <a:pt x="2039" y="788"/>
                                </a:lnTo>
                                <a:lnTo>
                                  <a:pt x="2035" y="782"/>
                                </a:lnTo>
                                <a:lnTo>
                                  <a:pt x="2029" y="775"/>
                                </a:lnTo>
                                <a:lnTo>
                                  <a:pt x="2019" y="775"/>
                                </a:lnTo>
                                <a:lnTo>
                                  <a:pt x="2007" y="778"/>
                                </a:lnTo>
                                <a:lnTo>
                                  <a:pt x="1997" y="779"/>
                                </a:lnTo>
                                <a:lnTo>
                                  <a:pt x="1986" y="778"/>
                                </a:lnTo>
                                <a:lnTo>
                                  <a:pt x="1974" y="777"/>
                                </a:lnTo>
                                <a:lnTo>
                                  <a:pt x="1924" y="776"/>
                                </a:lnTo>
                                <a:lnTo>
                                  <a:pt x="1871" y="774"/>
                                </a:lnTo>
                                <a:lnTo>
                                  <a:pt x="1818" y="773"/>
                                </a:lnTo>
                                <a:lnTo>
                                  <a:pt x="1767" y="775"/>
                                </a:lnTo>
                                <a:lnTo>
                                  <a:pt x="1686" y="761"/>
                                </a:lnTo>
                                <a:lnTo>
                                  <a:pt x="1605" y="747"/>
                                </a:lnTo>
                                <a:lnTo>
                                  <a:pt x="1526" y="732"/>
                                </a:lnTo>
                                <a:lnTo>
                                  <a:pt x="1446" y="716"/>
                                </a:lnTo>
                                <a:lnTo>
                                  <a:pt x="1367" y="698"/>
                                </a:lnTo>
                                <a:lnTo>
                                  <a:pt x="1288" y="679"/>
                                </a:lnTo>
                                <a:lnTo>
                                  <a:pt x="1210" y="658"/>
                                </a:lnTo>
                                <a:lnTo>
                                  <a:pt x="1131" y="635"/>
                                </a:lnTo>
                                <a:lnTo>
                                  <a:pt x="1053" y="609"/>
                                </a:lnTo>
                                <a:lnTo>
                                  <a:pt x="1020" y="599"/>
                                </a:lnTo>
                                <a:lnTo>
                                  <a:pt x="987" y="592"/>
                                </a:lnTo>
                                <a:lnTo>
                                  <a:pt x="954" y="585"/>
                                </a:lnTo>
                                <a:lnTo>
                                  <a:pt x="921" y="576"/>
                                </a:lnTo>
                                <a:lnTo>
                                  <a:pt x="872" y="538"/>
                                </a:lnTo>
                                <a:lnTo>
                                  <a:pt x="814" y="513"/>
                                </a:lnTo>
                                <a:lnTo>
                                  <a:pt x="752" y="494"/>
                                </a:lnTo>
                                <a:lnTo>
                                  <a:pt x="692" y="475"/>
                                </a:lnTo>
                                <a:lnTo>
                                  <a:pt x="677" y="467"/>
                                </a:lnTo>
                                <a:lnTo>
                                  <a:pt x="660" y="456"/>
                                </a:lnTo>
                                <a:lnTo>
                                  <a:pt x="643" y="448"/>
                                </a:lnTo>
                                <a:lnTo>
                                  <a:pt x="631" y="448"/>
                                </a:lnTo>
                                <a:lnTo>
                                  <a:pt x="625" y="433"/>
                                </a:lnTo>
                                <a:lnTo>
                                  <a:pt x="618" y="426"/>
                                </a:lnTo>
                                <a:lnTo>
                                  <a:pt x="609" y="422"/>
                                </a:lnTo>
                                <a:lnTo>
                                  <a:pt x="599" y="415"/>
                                </a:lnTo>
                                <a:lnTo>
                                  <a:pt x="581" y="401"/>
                                </a:lnTo>
                                <a:lnTo>
                                  <a:pt x="562" y="391"/>
                                </a:lnTo>
                                <a:lnTo>
                                  <a:pt x="542" y="383"/>
                                </a:lnTo>
                                <a:lnTo>
                                  <a:pt x="521" y="375"/>
                                </a:lnTo>
                                <a:lnTo>
                                  <a:pt x="509" y="368"/>
                                </a:lnTo>
                                <a:lnTo>
                                  <a:pt x="499" y="359"/>
                                </a:lnTo>
                                <a:lnTo>
                                  <a:pt x="489" y="349"/>
                                </a:lnTo>
                                <a:lnTo>
                                  <a:pt x="478" y="341"/>
                                </a:lnTo>
                                <a:lnTo>
                                  <a:pt x="465" y="333"/>
                                </a:lnTo>
                                <a:lnTo>
                                  <a:pt x="453" y="324"/>
                                </a:lnTo>
                                <a:lnTo>
                                  <a:pt x="441" y="315"/>
                                </a:lnTo>
                                <a:lnTo>
                                  <a:pt x="379" y="271"/>
                                </a:lnTo>
                                <a:lnTo>
                                  <a:pt x="353" y="245"/>
                                </a:lnTo>
                                <a:lnTo>
                                  <a:pt x="304" y="206"/>
                                </a:lnTo>
                                <a:lnTo>
                                  <a:pt x="252" y="177"/>
                                </a:lnTo>
                                <a:lnTo>
                                  <a:pt x="201" y="150"/>
                                </a:lnTo>
                                <a:lnTo>
                                  <a:pt x="153" y="112"/>
                                </a:lnTo>
                                <a:lnTo>
                                  <a:pt x="112" y="77"/>
                                </a:lnTo>
                                <a:lnTo>
                                  <a:pt x="99" y="68"/>
                                </a:lnTo>
                                <a:lnTo>
                                  <a:pt x="87" y="67"/>
                                </a:lnTo>
                                <a:lnTo>
                                  <a:pt x="50" y="57"/>
                                </a:lnTo>
                                <a:lnTo>
                                  <a:pt x="28" y="36"/>
                                </a:lnTo>
                                <a:lnTo>
                                  <a:pt x="34" y="40"/>
                                </a:lnTo>
                                <a:lnTo>
                                  <a:pt x="73" y="68"/>
                                </a:lnTo>
                                <a:lnTo>
                                  <a:pt x="150" y="117"/>
                                </a:lnTo>
                                <a:lnTo>
                                  <a:pt x="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73" name="1081"/>
                          <pic:cNvPicPr preferRelativeResize="0">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313" y="570"/>
                            <a:ext cx="1980" cy="1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4" name="1082"/>
                        <wps:cNvSpPr>
                          <a:spLocks/>
                        </wps:cNvSpPr>
                        <wps:spPr bwMode="auto">
                          <a:xfrm>
                            <a:off x="313" y="581"/>
                            <a:ext cx="1980" cy="1210"/>
                          </a:xfrm>
                          <a:custGeom>
                            <a:avLst/>
                            <a:gdLst>
                              <a:gd name="T0" fmla="*/ 1985 w 1994"/>
                              <a:gd name="T1" fmla="*/ 1785 h 1204"/>
                              <a:gd name="T2" fmla="*/ 14 w 1994"/>
                              <a:gd name="T3" fmla="*/ 1364 h 1204"/>
                              <a:gd name="T4" fmla="*/ 24 w 1994"/>
                              <a:gd name="T5" fmla="*/ 1363 h 1204"/>
                              <a:gd name="T6" fmla="*/ 40 w 1994"/>
                              <a:gd name="T7" fmla="*/ 1356 h 1204"/>
                              <a:gd name="T8" fmla="*/ 61 w 1994"/>
                              <a:gd name="T9" fmla="*/ 1360 h 1204"/>
                              <a:gd name="T10" fmla="*/ 83 w 1994"/>
                              <a:gd name="T11" fmla="*/ 1358 h 1204"/>
                              <a:gd name="T12" fmla="*/ 183 w 1994"/>
                              <a:gd name="T13" fmla="*/ 1355 h 1204"/>
                              <a:gd name="T14" fmla="*/ 283 w 1994"/>
                              <a:gd name="T15" fmla="*/ 1356 h 1204"/>
                              <a:gd name="T16" fmla="*/ 440 w 1994"/>
                              <a:gd name="T17" fmla="*/ 1328 h 1204"/>
                              <a:gd name="T18" fmla="*/ 594 w 1994"/>
                              <a:gd name="T19" fmla="*/ 1297 h 1204"/>
                              <a:gd name="T20" fmla="*/ 747 w 1994"/>
                              <a:gd name="T21" fmla="*/ 1260 h 1204"/>
                              <a:gd name="T22" fmla="*/ 899 w 1994"/>
                              <a:gd name="T23" fmla="*/ 1216 h 1204"/>
                              <a:gd name="T24" fmla="*/ 1006 w 1994"/>
                              <a:gd name="T25" fmla="*/ 1180 h 1204"/>
                              <a:gd name="T26" fmla="*/ 1070 w 1994"/>
                              <a:gd name="T27" fmla="*/ 1166 h 1204"/>
                              <a:gd name="T28" fmla="*/ 1150 w 1994"/>
                              <a:gd name="T29" fmla="*/ 1119 h 1204"/>
                              <a:gd name="T30" fmla="*/ 1266 w 1994"/>
                              <a:gd name="T31" fmla="*/ 1075 h 1204"/>
                              <a:gd name="T32" fmla="*/ 1339 w 1994"/>
                              <a:gd name="T33" fmla="*/ 1048 h 1204"/>
                              <a:gd name="T34" fmla="*/ 1371 w 1994"/>
                              <a:gd name="T35" fmla="*/ 1029 h 1204"/>
                              <a:gd name="T36" fmla="*/ 1389 w 1994"/>
                              <a:gd name="T37" fmla="*/ 1014 h 1204"/>
                              <a:gd name="T38" fmla="*/ 1404 w 1994"/>
                              <a:gd name="T39" fmla="*/ 1003 h 1204"/>
                              <a:gd name="T40" fmla="*/ 1431 w 1994"/>
                              <a:gd name="T41" fmla="*/ 982 h 1204"/>
                              <a:gd name="T42" fmla="*/ 1469 w 1994"/>
                              <a:gd name="T43" fmla="*/ 964 h 1204"/>
                              <a:gd name="T44" fmla="*/ 1501 w 1994"/>
                              <a:gd name="T45" fmla="*/ 949 h 1204"/>
                              <a:gd name="T46" fmla="*/ 1521 w 1994"/>
                              <a:gd name="T47" fmla="*/ 930 h 1204"/>
                              <a:gd name="T48" fmla="*/ 1544 w 1994"/>
                              <a:gd name="T49" fmla="*/ 914 h 1204"/>
                              <a:gd name="T50" fmla="*/ 1567 w 1994"/>
                              <a:gd name="T51" fmla="*/ 896 h 1204"/>
                              <a:gd name="T52" fmla="*/ 1652 w 1994"/>
                              <a:gd name="T53" fmla="*/ 826 h 1204"/>
                              <a:gd name="T54" fmla="*/ 1750 w 1994"/>
                              <a:gd name="T55" fmla="*/ 758 h 1204"/>
                              <a:gd name="T56" fmla="*/ 1845 w 1994"/>
                              <a:gd name="T57" fmla="*/ 693 h 1204"/>
                              <a:gd name="T58" fmla="*/ 1898 w 1994"/>
                              <a:gd name="T59" fmla="*/ 649 h 1204"/>
                              <a:gd name="T60" fmla="*/ 1945 w 1994"/>
                              <a:gd name="T61" fmla="*/ 638 h 1204"/>
                              <a:gd name="T62" fmla="*/ 1961 w 1994"/>
                              <a:gd name="T63" fmla="*/ 621 h 1204"/>
                              <a:gd name="T64" fmla="*/ 1848 w 1994"/>
                              <a:gd name="T65" fmla="*/ 698 h 1204"/>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connsiteX0" fmla="*/ 0 w 10000"/>
                              <a:gd name="connsiteY0" fmla="*/ 10000 h 11196"/>
                              <a:gd name="connsiteX1" fmla="*/ 70 w 10000"/>
                              <a:gd name="connsiteY1" fmla="*/ 6503 h 11196"/>
                              <a:gd name="connsiteX2" fmla="*/ 100 w 10000"/>
                              <a:gd name="connsiteY2" fmla="*/ 6545 h 11196"/>
                              <a:gd name="connsiteX3" fmla="*/ 120 w 10000"/>
                              <a:gd name="connsiteY3" fmla="*/ 6495 h 11196"/>
                              <a:gd name="connsiteX4" fmla="*/ 145 w 10000"/>
                              <a:gd name="connsiteY4" fmla="*/ 6437 h 11196"/>
                              <a:gd name="connsiteX5" fmla="*/ 201 w 10000"/>
                              <a:gd name="connsiteY5" fmla="*/ 6437 h 11196"/>
                              <a:gd name="connsiteX6" fmla="*/ 256 w 10000"/>
                              <a:gd name="connsiteY6" fmla="*/ 6462 h 11196"/>
                              <a:gd name="connsiteX7" fmla="*/ 306 w 10000"/>
                              <a:gd name="connsiteY7" fmla="*/ 6470 h 11196"/>
                              <a:gd name="connsiteX8" fmla="*/ 356 w 10000"/>
                              <a:gd name="connsiteY8" fmla="*/ 6462 h 11196"/>
                              <a:gd name="connsiteX9" fmla="*/ 416 w 10000"/>
                              <a:gd name="connsiteY9" fmla="*/ 6453 h 11196"/>
                              <a:gd name="connsiteX10" fmla="*/ 662 w 10000"/>
                              <a:gd name="connsiteY10" fmla="*/ 6445 h 11196"/>
                              <a:gd name="connsiteX11" fmla="*/ 918 w 10000"/>
                              <a:gd name="connsiteY11" fmla="*/ 6429 h 11196"/>
                              <a:gd name="connsiteX12" fmla="*/ 1174 w 10000"/>
                              <a:gd name="connsiteY12" fmla="*/ 6420 h 11196"/>
                              <a:gd name="connsiteX13" fmla="*/ 1419 w 10000"/>
                              <a:gd name="connsiteY13" fmla="*/ 6437 h 11196"/>
                              <a:gd name="connsiteX14" fmla="*/ 1815 w 10000"/>
                              <a:gd name="connsiteY14" fmla="*/ 6321 h 11196"/>
                              <a:gd name="connsiteX15" fmla="*/ 2207 w 10000"/>
                              <a:gd name="connsiteY15" fmla="*/ 6204 h 11196"/>
                              <a:gd name="connsiteX16" fmla="*/ 2593 w 10000"/>
                              <a:gd name="connsiteY16" fmla="*/ 6080 h 11196"/>
                              <a:gd name="connsiteX17" fmla="*/ 2979 w 10000"/>
                              <a:gd name="connsiteY17" fmla="*/ 5947 h 11196"/>
                              <a:gd name="connsiteX18" fmla="*/ 3365 w 10000"/>
                              <a:gd name="connsiteY18" fmla="*/ 5797 h 11196"/>
                              <a:gd name="connsiteX19" fmla="*/ 3746 w 10000"/>
                              <a:gd name="connsiteY19" fmla="*/ 5640 h 11196"/>
                              <a:gd name="connsiteX20" fmla="*/ 4127 w 10000"/>
                              <a:gd name="connsiteY20" fmla="*/ 5465 h 11196"/>
                              <a:gd name="connsiteX21" fmla="*/ 4509 w 10000"/>
                              <a:gd name="connsiteY21" fmla="*/ 5274 h 11196"/>
                              <a:gd name="connsiteX22" fmla="*/ 4885 w 10000"/>
                              <a:gd name="connsiteY22" fmla="*/ 5058 h 11196"/>
                              <a:gd name="connsiteX23" fmla="*/ 5045 w 10000"/>
                              <a:gd name="connsiteY23" fmla="*/ 4975 h 11196"/>
                              <a:gd name="connsiteX24" fmla="*/ 5206 w 10000"/>
                              <a:gd name="connsiteY24" fmla="*/ 4917 h 11196"/>
                              <a:gd name="connsiteX25" fmla="*/ 5366 w 10000"/>
                              <a:gd name="connsiteY25" fmla="*/ 4859 h 11196"/>
                              <a:gd name="connsiteX26" fmla="*/ 5527 w 10000"/>
                              <a:gd name="connsiteY26" fmla="*/ 4784 h 11196"/>
                              <a:gd name="connsiteX27" fmla="*/ 5767 w 10000"/>
                              <a:gd name="connsiteY27" fmla="*/ 4468 h 11196"/>
                              <a:gd name="connsiteX28" fmla="*/ 6048 w 10000"/>
                              <a:gd name="connsiteY28" fmla="*/ 4261 h 11196"/>
                              <a:gd name="connsiteX29" fmla="*/ 6349 w 10000"/>
                              <a:gd name="connsiteY29" fmla="*/ 4103 h 11196"/>
                              <a:gd name="connsiteX30" fmla="*/ 6640 w 10000"/>
                              <a:gd name="connsiteY30" fmla="*/ 3945 h 11196"/>
                              <a:gd name="connsiteX31" fmla="*/ 6715 w 10000"/>
                              <a:gd name="connsiteY31" fmla="*/ 3879 h 11196"/>
                              <a:gd name="connsiteX32" fmla="*/ 6795 w 10000"/>
                              <a:gd name="connsiteY32" fmla="*/ 3787 h 11196"/>
                              <a:gd name="connsiteX33" fmla="*/ 6876 w 10000"/>
                              <a:gd name="connsiteY33" fmla="*/ 3721 h 11196"/>
                              <a:gd name="connsiteX34" fmla="*/ 6936 w 10000"/>
                              <a:gd name="connsiteY34" fmla="*/ 3721 h 11196"/>
                              <a:gd name="connsiteX35" fmla="*/ 6966 w 10000"/>
                              <a:gd name="connsiteY35" fmla="*/ 3596 h 11196"/>
                              <a:gd name="connsiteX36" fmla="*/ 7001 w 10000"/>
                              <a:gd name="connsiteY36" fmla="*/ 3538 h 11196"/>
                              <a:gd name="connsiteX37" fmla="*/ 7041 w 10000"/>
                              <a:gd name="connsiteY37" fmla="*/ 3505 h 11196"/>
                              <a:gd name="connsiteX38" fmla="*/ 7091 w 10000"/>
                              <a:gd name="connsiteY38" fmla="*/ 3447 h 11196"/>
                              <a:gd name="connsiteX39" fmla="*/ 7177 w 10000"/>
                              <a:gd name="connsiteY39" fmla="*/ 3331 h 11196"/>
                              <a:gd name="connsiteX40" fmla="*/ 7272 w 10000"/>
                              <a:gd name="connsiteY40" fmla="*/ 3248 h 11196"/>
                              <a:gd name="connsiteX41" fmla="*/ 7367 w 10000"/>
                              <a:gd name="connsiteY41" fmla="*/ 3181 h 11196"/>
                              <a:gd name="connsiteX42" fmla="*/ 7472 w 10000"/>
                              <a:gd name="connsiteY42" fmla="*/ 3115 h 11196"/>
                              <a:gd name="connsiteX43" fmla="*/ 7528 w 10000"/>
                              <a:gd name="connsiteY43" fmla="*/ 3056 h 11196"/>
                              <a:gd name="connsiteX44" fmla="*/ 7578 w 10000"/>
                              <a:gd name="connsiteY44" fmla="*/ 2982 h 11196"/>
                              <a:gd name="connsiteX45" fmla="*/ 7628 w 10000"/>
                              <a:gd name="connsiteY45" fmla="*/ 2899 h 11196"/>
                              <a:gd name="connsiteX46" fmla="*/ 7683 w 10000"/>
                              <a:gd name="connsiteY46" fmla="*/ 2832 h 11196"/>
                              <a:gd name="connsiteX47" fmla="*/ 7743 w 10000"/>
                              <a:gd name="connsiteY47" fmla="*/ 2766 h 11196"/>
                              <a:gd name="connsiteX48" fmla="*/ 7798 w 10000"/>
                              <a:gd name="connsiteY48" fmla="*/ 2691 h 11196"/>
                              <a:gd name="connsiteX49" fmla="*/ 7859 w 10000"/>
                              <a:gd name="connsiteY49" fmla="*/ 2616 h 11196"/>
                              <a:gd name="connsiteX50" fmla="*/ 8159 w 10000"/>
                              <a:gd name="connsiteY50" fmla="*/ 2251 h 11196"/>
                              <a:gd name="connsiteX51" fmla="*/ 8285 w 10000"/>
                              <a:gd name="connsiteY51" fmla="*/ 2035 h 11196"/>
                              <a:gd name="connsiteX52" fmla="*/ 8526 w 10000"/>
                              <a:gd name="connsiteY52" fmla="*/ 1711 h 11196"/>
                              <a:gd name="connsiteX53" fmla="*/ 8776 w 10000"/>
                              <a:gd name="connsiteY53" fmla="*/ 1470 h 11196"/>
                              <a:gd name="connsiteX54" fmla="*/ 9022 w 10000"/>
                              <a:gd name="connsiteY54" fmla="*/ 1246 h 11196"/>
                              <a:gd name="connsiteX55" fmla="*/ 9253 w 10000"/>
                              <a:gd name="connsiteY55" fmla="*/ 930 h 11196"/>
                              <a:gd name="connsiteX56" fmla="*/ 9458 w 10000"/>
                              <a:gd name="connsiteY56" fmla="*/ 640 h 11196"/>
                              <a:gd name="connsiteX57" fmla="*/ 9519 w 10000"/>
                              <a:gd name="connsiteY57" fmla="*/ 565 h 11196"/>
                              <a:gd name="connsiteX58" fmla="*/ 9574 w 10000"/>
                              <a:gd name="connsiteY58" fmla="*/ 556 h 11196"/>
                              <a:gd name="connsiteX59" fmla="*/ 9754 w 10000"/>
                              <a:gd name="connsiteY59" fmla="*/ 473 h 11196"/>
                              <a:gd name="connsiteX60" fmla="*/ 9860 w 10000"/>
                              <a:gd name="connsiteY60" fmla="*/ 299 h 11196"/>
                              <a:gd name="connsiteX61" fmla="*/ 9835 w 10000"/>
                              <a:gd name="connsiteY61" fmla="*/ 332 h 11196"/>
                              <a:gd name="connsiteX62" fmla="*/ 9644 w 10000"/>
                              <a:gd name="connsiteY62" fmla="*/ 565 h 11196"/>
                              <a:gd name="connsiteX63" fmla="*/ 9268 w 10000"/>
                              <a:gd name="connsiteY63" fmla="*/ 972 h 11196"/>
                              <a:gd name="connsiteX64" fmla="*/ 10000 w 10000"/>
                              <a:gd name="connsiteY64" fmla="*/ 0 h 11196"/>
                              <a:gd name="connsiteX65" fmla="*/ 9955 w 10000"/>
                              <a:gd name="connsiteY65" fmla="*/ 10000 h 11196"/>
                              <a:gd name="connsiteX66" fmla="*/ 722 w 10000"/>
                              <a:gd name="connsiteY66" fmla="*/ 11196 h 11196"/>
                              <a:gd name="connsiteX0" fmla="*/ 0 w 9930"/>
                              <a:gd name="connsiteY0" fmla="*/ 6503 h 11196"/>
                              <a:gd name="connsiteX1" fmla="*/ 30 w 9930"/>
                              <a:gd name="connsiteY1" fmla="*/ 6545 h 11196"/>
                              <a:gd name="connsiteX2" fmla="*/ 50 w 9930"/>
                              <a:gd name="connsiteY2" fmla="*/ 6495 h 11196"/>
                              <a:gd name="connsiteX3" fmla="*/ 75 w 9930"/>
                              <a:gd name="connsiteY3" fmla="*/ 6437 h 11196"/>
                              <a:gd name="connsiteX4" fmla="*/ 131 w 9930"/>
                              <a:gd name="connsiteY4" fmla="*/ 6437 h 11196"/>
                              <a:gd name="connsiteX5" fmla="*/ 186 w 9930"/>
                              <a:gd name="connsiteY5" fmla="*/ 6462 h 11196"/>
                              <a:gd name="connsiteX6" fmla="*/ 236 w 9930"/>
                              <a:gd name="connsiteY6" fmla="*/ 6470 h 11196"/>
                              <a:gd name="connsiteX7" fmla="*/ 286 w 9930"/>
                              <a:gd name="connsiteY7" fmla="*/ 6462 h 11196"/>
                              <a:gd name="connsiteX8" fmla="*/ 346 w 9930"/>
                              <a:gd name="connsiteY8" fmla="*/ 6453 h 11196"/>
                              <a:gd name="connsiteX9" fmla="*/ 592 w 9930"/>
                              <a:gd name="connsiteY9" fmla="*/ 6445 h 11196"/>
                              <a:gd name="connsiteX10" fmla="*/ 848 w 9930"/>
                              <a:gd name="connsiteY10" fmla="*/ 6429 h 11196"/>
                              <a:gd name="connsiteX11" fmla="*/ 1104 w 9930"/>
                              <a:gd name="connsiteY11" fmla="*/ 6420 h 11196"/>
                              <a:gd name="connsiteX12" fmla="*/ 1349 w 9930"/>
                              <a:gd name="connsiteY12" fmla="*/ 6437 h 11196"/>
                              <a:gd name="connsiteX13" fmla="*/ 1745 w 9930"/>
                              <a:gd name="connsiteY13" fmla="*/ 6321 h 11196"/>
                              <a:gd name="connsiteX14" fmla="*/ 2137 w 9930"/>
                              <a:gd name="connsiteY14" fmla="*/ 6204 h 11196"/>
                              <a:gd name="connsiteX15" fmla="*/ 2523 w 9930"/>
                              <a:gd name="connsiteY15" fmla="*/ 6080 h 11196"/>
                              <a:gd name="connsiteX16" fmla="*/ 2909 w 9930"/>
                              <a:gd name="connsiteY16" fmla="*/ 5947 h 11196"/>
                              <a:gd name="connsiteX17" fmla="*/ 3295 w 9930"/>
                              <a:gd name="connsiteY17" fmla="*/ 5797 h 11196"/>
                              <a:gd name="connsiteX18" fmla="*/ 3676 w 9930"/>
                              <a:gd name="connsiteY18" fmla="*/ 5640 h 11196"/>
                              <a:gd name="connsiteX19" fmla="*/ 4057 w 9930"/>
                              <a:gd name="connsiteY19" fmla="*/ 5465 h 11196"/>
                              <a:gd name="connsiteX20" fmla="*/ 4439 w 9930"/>
                              <a:gd name="connsiteY20" fmla="*/ 5274 h 11196"/>
                              <a:gd name="connsiteX21" fmla="*/ 4815 w 9930"/>
                              <a:gd name="connsiteY21" fmla="*/ 5058 h 11196"/>
                              <a:gd name="connsiteX22" fmla="*/ 4975 w 9930"/>
                              <a:gd name="connsiteY22" fmla="*/ 4975 h 11196"/>
                              <a:gd name="connsiteX23" fmla="*/ 5136 w 9930"/>
                              <a:gd name="connsiteY23" fmla="*/ 4917 h 11196"/>
                              <a:gd name="connsiteX24" fmla="*/ 5296 w 9930"/>
                              <a:gd name="connsiteY24" fmla="*/ 4859 h 11196"/>
                              <a:gd name="connsiteX25" fmla="*/ 5457 w 9930"/>
                              <a:gd name="connsiteY25" fmla="*/ 4784 h 11196"/>
                              <a:gd name="connsiteX26" fmla="*/ 5697 w 9930"/>
                              <a:gd name="connsiteY26" fmla="*/ 4468 h 11196"/>
                              <a:gd name="connsiteX27" fmla="*/ 5978 w 9930"/>
                              <a:gd name="connsiteY27" fmla="*/ 4261 h 11196"/>
                              <a:gd name="connsiteX28" fmla="*/ 6279 w 9930"/>
                              <a:gd name="connsiteY28" fmla="*/ 4103 h 11196"/>
                              <a:gd name="connsiteX29" fmla="*/ 6570 w 9930"/>
                              <a:gd name="connsiteY29" fmla="*/ 3945 h 11196"/>
                              <a:gd name="connsiteX30" fmla="*/ 6645 w 9930"/>
                              <a:gd name="connsiteY30" fmla="*/ 3879 h 11196"/>
                              <a:gd name="connsiteX31" fmla="*/ 6725 w 9930"/>
                              <a:gd name="connsiteY31" fmla="*/ 3787 h 11196"/>
                              <a:gd name="connsiteX32" fmla="*/ 6806 w 9930"/>
                              <a:gd name="connsiteY32" fmla="*/ 3721 h 11196"/>
                              <a:gd name="connsiteX33" fmla="*/ 6866 w 9930"/>
                              <a:gd name="connsiteY33" fmla="*/ 3721 h 11196"/>
                              <a:gd name="connsiteX34" fmla="*/ 6896 w 9930"/>
                              <a:gd name="connsiteY34" fmla="*/ 3596 h 11196"/>
                              <a:gd name="connsiteX35" fmla="*/ 6931 w 9930"/>
                              <a:gd name="connsiteY35" fmla="*/ 3538 h 11196"/>
                              <a:gd name="connsiteX36" fmla="*/ 6971 w 9930"/>
                              <a:gd name="connsiteY36" fmla="*/ 3505 h 11196"/>
                              <a:gd name="connsiteX37" fmla="*/ 7021 w 9930"/>
                              <a:gd name="connsiteY37" fmla="*/ 3447 h 11196"/>
                              <a:gd name="connsiteX38" fmla="*/ 7107 w 9930"/>
                              <a:gd name="connsiteY38" fmla="*/ 3331 h 11196"/>
                              <a:gd name="connsiteX39" fmla="*/ 7202 w 9930"/>
                              <a:gd name="connsiteY39" fmla="*/ 3248 h 11196"/>
                              <a:gd name="connsiteX40" fmla="*/ 7297 w 9930"/>
                              <a:gd name="connsiteY40" fmla="*/ 3181 h 11196"/>
                              <a:gd name="connsiteX41" fmla="*/ 7402 w 9930"/>
                              <a:gd name="connsiteY41" fmla="*/ 3115 h 11196"/>
                              <a:gd name="connsiteX42" fmla="*/ 7458 w 9930"/>
                              <a:gd name="connsiteY42" fmla="*/ 3056 h 11196"/>
                              <a:gd name="connsiteX43" fmla="*/ 7508 w 9930"/>
                              <a:gd name="connsiteY43" fmla="*/ 2982 h 11196"/>
                              <a:gd name="connsiteX44" fmla="*/ 7558 w 9930"/>
                              <a:gd name="connsiteY44" fmla="*/ 2899 h 11196"/>
                              <a:gd name="connsiteX45" fmla="*/ 7613 w 9930"/>
                              <a:gd name="connsiteY45" fmla="*/ 2832 h 11196"/>
                              <a:gd name="connsiteX46" fmla="*/ 7673 w 9930"/>
                              <a:gd name="connsiteY46" fmla="*/ 2766 h 11196"/>
                              <a:gd name="connsiteX47" fmla="*/ 7728 w 9930"/>
                              <a:gd name="connsiteY47" fmla="*/ 2691 h 11196"/>
                              <a:gd name="connsiteX48" fmla="*/ 7789 w 9930"/>
                              <a:gd name="connsiteY48" fmla="*/ 2616 h 11196"/>
                              <a:gd name="connsiteX49" fmla="*/ 8089 w 9930"/>
                              <a:gd name="connsiteY49" fmla="*/ 2251 h 11196"/>
                              <a:gd name="connsiteX50" fmla="*/ 8215 w 9930"/>
                              <a:gd name="connsiteY50" fmla="*/ 2035 h 11196"/>
                              <a:gd name="connsiteX51" fmla="*/ 8456 w 9930"/>
                              <a:gd name="connsiteY51" fmla="*/ 1711 h 11196"/>
                              <a:gd name="connsiteX52" fmla="*/ 8706 w 9930"/>
                              <a:gd name="connsiteY52" fmla="*/ 1470 h 11196"/>
                              <a:gd name="connsiteX53" fmla="*/ 8952 w 9930"/>
                              <a:gd name="connsiteY53" fmla="*/ 1246 h 11196"/>
                              <a:gd name="connsiteX54" fmla="*/ 9183 w 9930"/>
                              <a:gd name="connsiteY54" fmla="*/ 930 h 11196"/>
                              <a:gd name="connsiteX55" fmla="*/ 9388 w 9930"/>
                              <a:gd name="connsiteY55" fmla="*/ 640 h 11196"/>
                              <a:gd name="connsiteX56" fmla="*/ 9449 w 9930"/>
                              <a:gd name="connsiteY56" fmla="*/ 565 h 11196"/>
                              <a:gd name="connsiteX57" fmla="*/ 9504 w 9930"/>
                              <a:gd name="connsiteY57" fmla="*/ 556 h 11196"/>
                              <a:gd name="connsiteX58" fmla="*/ 9684 w 9930"/>
                              <a:gd name="connsiteY58" fmla="*/ 473 h 11196"/>
                              <a:gd name="connsiteX59" fmla="*/ 9790 w 9930"/>
                              <a:gd name="connsiteY59" fmla="*/ 299 h 11196"/>
                              <a:gd name="connsiteX60" fmla="*/ 9765 w 9930"/>
                              <a:gd name="connsiteY60" fmla="*/ 332 h 11196"/>
                              <a:gd name="connsiteX61" fmla="*/ 9574 w 9930"/>
                              <a:gd name="connsiteY61" fmla="*/ 565 h 11196"/>
                              <a:gd name="connsiteX62" fmla="*/ 9198 w 9930"/>
                              <a:gd name="connsiteY62" fmla="*/ 972 h 11196"/>
                              <a:gd name="connsiteX63" fmla="*/ 9930 w 9930"/>
                              <a:gd name="connsiteY63" fmla="*/ 0 h 11196"/>
                              <a:gd name="connsiteX64" fmla="*/ 9885 w 9930"/>
                              <a:gd name="connsiteY64" fmla="*/ 10000 h 11196"/>
                              <a:gd name="connsiteX65" fmla="*/ 652 w 9930"/>
                              <a:gd name="connsiteY65" fmla="*/ 11196 h 11196"/>
                              <a:gd name="connsiteX0" fmla="*/ 0 w 10000"/>
                              <a:gd name="connsiteY0" fmla="*/ 5808 h 8976"/>
                              <a:gd name="connsiteX1" fmla="*/ 30 w 10000"/>
                              <a:gd name="connsiteY1" fmla="*/ 5846 h 8976"/>
                              <a:gd name="connsiteX2" fmla="*/ 50 w 10000"/>
                              <a:gd name="connsiteY2" fmla="*/ 5801 h 8976"/>
                              <a:gd name="connsiteX3" fmla="*/ 76 w 10000"/>
                              <a:gd name="connsiteY3" fmla="*/ 5749 h 8976"/>
                              <a:gd name="connsiteX4" fmla="*/ 132 w 10000"/>
                              <a:gd name="connsiteY4" fmla="*/ 5749 h 8976"/>
                              <a:gd name="connsiteX5" fmla="*/ 187 w 10000"/>
                              <a:gd name="connsiteY5" fmla="*/ 5772 h 8976"/>
                              <a:gd name="connsiteX6" fmla="*/ 238 w 10000"/>
                              <a:gd name="connsiteY6" fmla="*/ 5779 h 8976"/>
                              <a:gd name="connsiteX7" fmla="*/ 288 w 10000"/>
                              <a:gd name="connsiteY7" fmla="*/ 5772 h 8976"/>
                              <a:gd name="connsiteX8" fmla="*/ 348 w 10000"/>
                              <a:gd name="connsiteY8" fmla="*/ 5764 h 8976"/>
                              <a:gd name="connsiteX9" fmla="*/ 596 w 10000"/>
                              <a:gd name="connsiteY9" fmla="*/ 5757 h 8976"/>
                              <a:gd name="connsiteX10" fmla="*/ 854 w 10000"/>
                              <a:gd name="connsiteY10" fmla="*/ 5742 h 8976"/>
                              <a:gd name="connsiteX11" fmla="*/ 1112 w 10000"/>
                              <a:gd name="connsiteY11" fmla="*/ 5734 h 8976"/>
                              <a:gd name="connsiteX12" fmla="*/ 1359 w 10000"/>
                              <a:gd name="connsiteY12" fmla="*/ 5749 h 8976"/>
                              <a:gd name="connsiteX13" fmla="*/ 1757 w 10000"/>
                              <a:gd name="connsiteY13" fmla="*/ 5646 h 8976"/>
                              <a:gd name="connsiteX14" fmla="*/ 2152 w 10000"/>
                              <a:gd name="connsiteY14" fmla="*/ 5541 h 8976"/>
                              <a:gd name="connsiteX15" fmla="*/ 2541 w 10000"/>
                              <a:gd name="connsiteY15" fmla="*/ 5431 h 8976"/>
                              <a:gd name="connsiteX16" fmla="*/ 2930 w 10000"/>
                              <a:gd name="connsiteY16" fmla="*/ 5312 h 8976"/>
                              <a:gd name="connsiteX17" fmla="*/ 3318 w 10000"/>
                              <a:gd name="connsiteY17" fmla="*/ 5178 h 8976"/>
                              <a:gd name="connsiteX18" fmla="*/ 3702 w 10000"/>
                              <a:gd name="connsiteY18" fmla="*/ 5038 h 8976"/>
                              <a:gd name="connsiteX19" fmla="*/ 4086 w 10000"/>
                              <a:gd name="connsiteY19" fmla="*/ 4881 h 8976"/>
                              <a:gd name="connsiteX20" fmla="*/ 4470 w 10000"/>
                              <a:gd name="connsiteY20" fmla="*/ 4711 h 8976"/>
                              <a:gd name="connsiteX21" fmla="*/ 4849 w 10000"/>
                              <a:gd name="connsiteY21" fmla="*/ 4518 h 8976"/>
                              <a:gd name="connsiteX22" fmla="*/ 5010 w 10000"/>
                              <a:gd name="connsiteY22" fmla="*/ 4444 h 8976"/>
                              <a:gd name="connsiteX23" fmla="*/ 5172 w 10000"/>
                              <a:gd name="connsiteY23" fmla="*/ 4392 h 8976"/>
                              <a:gd name="connsiteX24" fmla="*/ 5333 w 10000"/>
                              <a:gd name="connsiteY24" fmla="*/ 4340 h 8976"/>
                              <a:gd name="connsiteX25" fmla="*/ 5495 w 10000"/>
                              <a:gd name="connsiteY25" fmla="*/ 4273 h 8976"/>
                              <a:gd name="connsiteX26" fmla="*/ 5737 w 10000"/>
                              <a:gd name="connsiteY26" fmla="*/ 3991 h 8976"/>
                              <a:gd name="connsiteX27" fmla="*/ 6020 w 10000"/>
                              <a:gd name="connsiteY27" fmla="*/ 3806 h 8976"/>
                              <a:gd name="connsiteX28" fmla="*/ 6323 w 10000"/>
                              <a:gd name="connsiteY28" fmla="*/ 3665 h 8976"/>
                              <a:gd name="connsiteX29" fmla="*/ 6616 w 10000"/>
                              <a:gd name="connsiteY29" fmla="*/ 3524 h 8976"/>
                              <a:gd name="connsiteX30" fmla="*/ 6692 w 10000"/>
                              <a:gd name="connsiteY30" fmla="*/ 3465 h 8976"/>
                              <a:gd name="connsiteX31" fmla="*/ 6772 w 10000"/>
                              <a:gd name="connsiteY31" fmla="*/ 3382 h 8976"/>
                              <a:gd name="connsiteX32" fmla="*/ 6854 w 10000"/>
                              <a:gd name="connsiteY32" fmla="*/ 3324 h 8976"/>
                              <a:gd name="connsiteX33" fmla="*/ 6914 w 10000"/>
                              <a:gd name="connsiteY33" fmla="*/ 3324 h 8976"/>
                              <a:gd name="connsiteX34" fmla="*/ 6945 w 10000"/>
                              <a:gd name="connsiteY34" fmla="*/ 3212 h 8976"/>
                              <a:gd name="connsiteX35" fmla="*/ 6980 w 10000"/>
                              <a:gd name="connsiteY35" fmla="*/ 3160 h 8976"/>
                              <a:gd name="connsiteX36" fmla="*/ 7020 w 10000"/>
                              <a:gd name="connsiteY36" fmla="*/ 3131 h 8976"/>
                              <a:gd name="connsiteX37" fmla="*/ 7070 w 10000"/>
                              <a:gd name="connsiteY37" fmla="*/ 3079 h 8976"/>
                              <a:gd name="connsiteX38" fmla="*/ 7157 w 10000"/>
                              <a:gd name="connsiteY38" fmla="*/ 2975 h 8976"/>
                              <a:gd name="connsiteX39" fmla="*/ 7253 w 10000"/>
                              <a:gd name="connsiteY39" fmla="*/ 2901 h 8976"/>
                              <a:gd name="connsiteX40" fmla="*/ 7348 w 10000"/>
                              <a:gd name="connsiteY40" fmla="*/ 2841 h 8976"/>
                              <a:gd name="connsiteX41" fmla="*/ 7454 w 10000"/>
                              <a:gd name="connsiteY41" fmla="*/ 2782 h 8976"/>
                              <a:gd name="connsiteX42" fmla="*/ 7511 w 10000"/>
                              <a:gd name="connsiteY42" fmla="*/ 2730 h 8976"/>
                              <a:gd name="connsiteX43" fmla="*/ 7561 w 10000"/>
                              <a:gd name="connsiteY43" fmla="*/ 2663 h 8976"/>
                              <a:gd name="connsiteX44" fmla="*/ 7611 w 10000"/>
                              <a:gd name="connsiteY44" fmla="*/ 2589 h 8976"/>
                              <a:gd name="connsiteX45" fmla="*/ 7667 w 10000"/>
                              <a:gd name="connsiteY45" fmla="*/ 2529 h 8976"/>
                              <a:gd name="connsiteX46" fmla="*/ 7727 w 10000"/>
                              <a:gd name="connsiteY46" fmla="*/ 2471 h 8976"/>
                              <a:gd name="connsiteX47" fmla="*/ 7782 w 10000"/>
                              <a:gd name="connsiteY47" fmla="*/ 2404 h 8976"/>
                              <a:gd name="connsiteX48" fmla="*/ 7844 w 10000"/>
                              <a:gd name="connsiteY48" fmla="*/ 2337 h 8976"/>
                              <a:gd name="connsiteX49" fmla="*/ 8146 w 10000"/>
                              <a:gd name="connsiteY49" fmla="*/ 2011 h 8976"/>
                              <a:gd name="connsiteX50" fmla="*/ 8273 w 10000"/>
                              <a:gd name="connsiteY50" fmla="*/ 1818 h 8976"/>
                              <a:gd name="connsiteX51" fmla="*/ 8516 w 10000"/>
                              <a:gd name="connsiteY51" fmla="*/ 1528 h 8976"/>
                              <a:gd name="connsiteX52" fmla="*/ 8767 w 10000"/>
                              <a:gd name="connsiteY52" fmla="*/ 1313 h 8976"/>
                              <a:gd name="connsiteX53" fmla="*/ 9015 w 10000"/>
                              <a:gd name="connsiteY53" fmla="*/ 1113 h 8976"/>
                              <a:gd name="connsiteX54" fmla="*/ 9248 w 10000"/>
                              <a:gd name="connsiteY54" fmla="*/ 831 h 8976"/>
                              <a:gd name="connsiteX55" fmla="*/ 9454 w 10000"/>
                              <a:gd name="connsiteY55" fmla="*/ 572 h 8976"/>
                              <a:gd name="connsiteX56" fmla="*/ 9516 w 10000"/>
                              <a:gd name="connsiteY56" fmla="*/ 505 h 8976"/>
                              <a:gd name="connsiteX57" fmla="*/ 9571 w 10000"/>
                              <a:gd name="connsiteY57" fmla="*/ 497 h 8976"/>
                              <a:gd name="connsiteX58" fmla="*/ 9752 w 10000"/>
                              <a:gd name="connsiteY58" fmla="*/ 422 h 8976"/>
                              <a:gd name="connsiteX59" fmla="*/ 9859 w 10000"/>
                              <a:gd name="connsiteY59" fmla="*/ 267 h 8976"/>
                              <a:gd name="connsiteX60" fmla="*/ 9834 w 10000"/>
                              <a:gd name="connsiteY60" fmla="*/ 297 h 8976"/>
                              <a:gd name="connsiteX61" fmla="*/ 9641 w 10000"/>
                              <a:gd name="connsiteY61" fmla="*/ 505 h 8976"/>
                              <a:gd name="connsiteX62" fmla="*/ 9263 w 10000"/>
                              <a:gd name="connsiteY62" fmla="*/ 868 h 8976"/>
                              <a:gd name="connsiteX63" fmla="*/ 10000 w 10000"/>
                              <a:gd name="connsiteY63" fmla="*/ 0 h 8976"/>
                              <a:gd name="connsiteX64" fmla="*/ 9955 w 10000"/>
                              <a:gd name="connsiteY64" fmla="*/ 8932 h 8976"/>
                              <a:gd name="connsiteX65" fmla="*/ 308 w 10000"/>
                              <a:gd name="connsiteY65" fmla="*/ 8976 h 89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Lst>
                            <a:rect l="l" t="t" r="r" b="b"/>
                            <a:pathLst>
                              <a:path w="10000" h="8976">
                                <a:moveTo>
                                  <a:pt x="0" y="5808"/>
                                </a:moveTo>
                                <a:cubicBezTo>
                                  <a:pt x="10" y="5821"/>
                                  <a:pt x="20" y="5833"/>
                                  <a:pt x="30" y="5846"/>
                                </a:cubicBezTo>
                                <a:cubicBezTo>
                                  <a:pt x="37" y="5831"/>
                                  <a:pt x="43" y="5816"/>
                                  <a:pt x="50" y="5801"/>
                                </a:cubicBezTo>
                                <a:cubicBezTo>
                                  <a:pt x="58" y="5784"/>
                                  <a:pt x="67" y="5766"/>
                                  <a:pt x="76" y="5749"/>
                                </a:cubicBezTo>
                                <a:lnTo>
                                  <a:pt x="132" y="5749"/>
                                </a:lnTo>
                                <a:cubicBezTo>
                                  <a:pt x="150" y="5757"/>
                                  <a:pt x="169" y="5765"/>
                                  <a:pt x="187" y="5772"/>
                                </a:cubicBezTo>
                                <a:cubicBezTo>
                                  <a:pt x="204" y="5774"/>
                                  <a:pt x="221" y="5776"/>
                                  <a:pt x="238" y="5779"/>
                                </a:cubicBezTo>
                                <a:cubicBezTo>
                                  <a:pt x="255" y="5776"/>
                                  <a:pt x="271" y="5774"/>
                                  <a:pt x="288" y="5772"/>
                                </a:cubicBezTo>
                                <a:cubicBezTo>
                                  <a:pt x="308" y="5769"/>
                                  <a:pt x="328" y="5767"/>
                                  <a:pt x="348" y="5764"/>
                                </a:cubicBezTo>
                                <a:lnTo>
                                  <a:pt x="596" y="5757"/>
                                </a:lnTo>
                                <a:lnTo>
                                  <a:pt x="854" y="5742"/>
                                </a:lnTo>
                                <a:lnTo>
                                  <a:pt x="1112" y="5734"/>
                                </a:lnTo>
                                <a:lnTo>
                                  <a:pt x="1359" y="5749"/>
                                </a:lnTo>
                                <a:lnTo>
                                  <a:pt x="1757" y="5646"/>
                                </a:lnTo>
                                <a:lnTo>
                                  <a:pt x="2152" y="5541"/>
                                </a:lnTo>
                                <a:lnTo>
                                  <a:pt x="2541" y="5431"/>
                                </a:lnTo>
                                <a:lnTo>
                                  <a:pt x="2930" y="5312"/>
                                </a:lnTo>
                                <a:lnTo>
                                  <a:pt x="3318" y="5178"/>
                                </a:lnTo>
                                <a:lnTo>
                                  <a:pt x="3702" y="5038"/>
                                </a:lnTo>
                                <a:lnTo>
                                  <a:pt x="4086" y="4881"/>
                                </a:lnTo>
                                <a:lnTo>
                                  <a:pt x="4470" y="4711"/>
                                </a:lnTo>
                                <a:lnTo>
                                  <a:pt x="4849" y="4518"/>
                                </a:lnTo>
                                <a:lnTo>
                                  <a:pt x="5010" y="4444"/>
                                </a:lnTo>
                                <a:lnTo>
                                  <a:pt x="5172" y="4392"/>
                                </a:lnTo>
                                <a:lnTo>
                                  <a:pt x="5333" y="4340"/>
                                </a:lnTo>
                                <a:lnTo>
                                  <a:pt x="5495" y="4273"/>
                                </a:lnTo>
                                <a:lnTo>
                                  <a:pt x="5737" y="3991"/>
                                </a:lnTo>
                                <a:lnTo>
                                  <a:pt x="6020" y="3806"/>
                                </a:lnTo>
                                <a:lnTo>
                                  <a:pt x="6323" y="3665"/>
                                </a:lnTo>
                                <a:lnTo>
                                  <a:pt x="6616" y="3524"/>
                                </a:lnTo>
                                <a:cubicBezTo>
                                  <a:pt x="6641" y="3504"/>
                                  <a:pt x="6667" y="3485"/>
                                  <a:pt x="6692" y="3465"/>
                                </a:cubicBezTo>
                                <a:lnTo>
                                  <a:pt x="6772" y="3382"/>
                                </a:lnTo>
                                <a:lnTo>
                                  <a:pt x="6854" y="3324"/>
                                </a:lnTo>
                                <a:lnTo>
                                  <a:pt x="6914" y="3324"/>
                                </a:lnTo>
                                <a:cubicBezTo>
                                  <a:pt x="6924" y="3286"/>
                                  <a:pt x="6935" y="3249"/>
                                  <a:pt x="6945" y="3212"/>
                                </a:cubicBezTo>
                                <a:cubicBezTo>
                                  <a:pt x="6957" y="3195"/>
                                  <a:pt x="6968" y="3177"/>
                                  <a:pt x="6980" y="3160"/>
                                </a:cubicBezTo>
                                <a:cubicBezTo>
                                  <a:pt x="6993" y="3150"/>
                                  <a:pt x="7007" y="3140"/>
                                  <a:pt x="7020" y="3131"/>
                                </a:cubicBezTo>
                                <a:cubicBezTo>
                                  <a:pt x="7037" y="3114"/>
                                  <a:pt x="7053" y="3096"/>
                                  <a:pt x="7070" y="3079"/>
                                </a:cubicBezTo>
                                <a:cubicBezTo>
                                  <a:pt x="7099" y="3044"/>
                                  <a:pt x="7128" y="3010"/>
                                  <a:pt x="7157" y="2975"/>
                                </a:cubicBezTo>
                                <a:cubicBezTo>
                                  <a:pt x="7189" y="2950"/>
                                  <a:pt x="7221" y="2926"/>
                                  <a:pt x="7253" y="2901"/>
                                </a:cubicBezTo>
                                <a:lnTo>
                                  <a:pt x="7348" y="2841"/>
                                </a:lnTo>
                                <a:cubicBezTo>
                                  <a:pt x="7383" y="2821"/>
                                  <a:pt x="7419" y="2802"/>
                                  <a:pt x="7454" y="2782"/>
                                </a:cubicBezTo>
                                <a:cubicBezTo>
                                  <a:pt x="7473" y="2765"/>
                                  <a:pt x="7492" y="2747"/>
                                  <a:pt x="7511" y="2730"/>
                                </a:cubicBezTo>
                                <a:cubicBezTo>
                                  <a:pt x="7528" y="2708"/>
                                  <a:pt x="7544" y="2685"/>
                                  <a:pt x="7561" y="2663"/>
                                </a:cubicBezTo>
                                <a:lnTo>
                                  <a:pt x="7611" y="2589"/>
                                </a:lnTo>
                                <a:cubicBezTo>
                                  <a:pt x="7630" y="2569"/>
                                  <a:pt x="7648" y="2549"/>
                                  <a:pt x="7667" y="2529"/>
                                </a:cubicBezTo>
                                <a:cubicBezTo>
                                  <a:pt x="7687" y="2510"/>
                                  <a:pt x="7707" y="2490"/>
                                  <a:pt x="7727" y="2471"/>
                                </a:cubicBezTo>
                                <a:cubicBezTo>
                                  <a:pt x="7745" y="2448"/>
                                  <a:pt x="7764" y="2426"/>
                                  <a:pt x="7782" y="2404"/>
                                </a:cubicBezTo>
                                <a:cubicBezTo>
                                  <a:pt x="7803" y="2381"/>
                                  <a:pt x="7824" y="2359"/>
                                  <a:pt x="7844" y="2337"/>
                                </a:cubicBezTo>
                                <a:lnTo>
                                  <a:pt x="8146" y="2011"/>
                                </a:lnTo>
                                <a:lnTo>
                                  <a:pt x="8273" y="1818"/>
                                </a:lnTo>
                                <a:lnTo>
                                  <a:pt x="8516" y="1528"/>
                                </a:lnTo>
                                <a:lnTo>
                                  <a:pt x="8767" y="1313"/>
                                </a:lnTo>
                                <a:lnTo>
                                  <a:pt x="9015" y="1113"/>
                                </a:lnTo>
                                <a:lnTo>
                                  <a:pt x="9248" y="831"/>
                                </a:lnTo>
                                <a:cubicBezTo>
                                  <a:pt x="9316" y="744"/>
                                  <a:pt x="9386" y="658"/>
                                  <a:pt x="9454" y="572"/>
                                </a:cubicBezTo>
                                <a:cubicBezTo>
                                  <a:pt x="9474" y="549"/>
                                  <a:pt x="9495" y="527"/>
                                  <a:pt x="9516" y="505"/>
                                </a:cubicBezTo>
                                <a:cubicBezTo>
                                  <a:pt x="9534" y="502"/>
                                  <a:pt x="9553" y="500"/>
                                  <a:pt x="9571" y="497"/>
                                </a:cubicBezTo>
                                <a:lnTo>
                                  <a:pt x="9752" y="422"/>
                                </a:lnTo>
                                <a:cubicBezTo>
                                  <a:pt x="9788" y="371"/>
                                  <a:pt x="9824" y="319"/>
                                  <a:pt x="9859" y="267"/>
                                </a:cubicBezTo>
                                <a:cubicBezTo>
                                  <a:pt x="9851" y="277"/>
                                  <a:pt x="9842" y="287"/>
                                  <a:pt x="9834" y="297"/>
                                </a:cubicBezTo>
                                <a:lnTo>
                                  <a:pt x="9641" y="505"/>
                                </a:lnTo>
                                <a:lnTo>
                                  <a:pt x="9263" y="868"/>
                                </a:lnTo>
                                <a:lnTo>
                                  <a:pt x="10000" y="0"/>
                                </a:lnTo>
                                <a:cubicBezTo>
                                  <a:pt x="9985" y="2977"/>
                                  <a:pt x="9970" y="5955"/>
                                  <a:pt x="9955" y="8932"/>
                                </a:cubicBezTo>
                                <a:lnTo>
                                  <a:pt x="308" y="8976"/>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75" name="1083"/>
                          <pic:cNvPicPr preferRelativeResize="0">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2800" y="1984"/>
                            <a:ext cx="752" cy="3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76" name="1084"/>
                          <pic:cNvPicPr preferRelativeResize="0">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4315" y="1932"/>
                            <a:ext cx="1786" cy="3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77" name="1085"/>
                          <pic:cNvPicPr preferRelativeResize="0">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3195" y="1857"/>
                            <a:ext cx="169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78" name="1086"/>
                          <pic:cNvPicPr preferRelativeResize="0">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4479" y="1857"/>
                            <a:ext cx="1696"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9" name="1087"/>
                        <wps:cNvSpPr>
                          <a:spLocks noChangeArrowheads="1"/>
                        </wps:cNvSpPr>
                        <wps:spPr bwMode="auto">
                          <a:xfrm>
                            <a:off x="6089" y="1832"/>
                            <a:ext cx="184" cy="1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0" name="1088"/>
                        <wps:cNvSpPr>
                          <a:spLocks noChangeArrowheads="1"/>
                        </wps:cNvSpPr>
                        <wps:spPr bwMode="auto">
                          <a:xfrm>
                            <a:off x="6089" y="1281"/>
                            <a:ext cx="184" cy="569"/>
                          </a:xfrm>
                          <a:prstGeom prst="rect">
                            <a:avLst/>
                          </a:prstGeom>
                          <a:noFill/>
                          <a:ln w="2540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1" name="1091"/>
                        <wps:cNvSpPr>
                          <a:spLocks noChangeArrowheads="1"/>
                        </wps:cNvSpPr>
                        <wps:spPr bwMode="auto">
                          <a:xfrm>
                            <a:off x="6089" y="1263"/>
                            <a:ext cx="184" cy="56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2" name="1092"/>
                        <wps:cNvSpPr>
                          <a:spLocks noChangeArrowheads="1"/>
                        </wps:cNvSpPr>
                        <wps:spPr bwMode="auto">
                          <a:xfrm>
                            <a:off x="6089" y="1263"/>
                            <a:ext cx="184" cy="569"/>
                          </a:xfrm>
                          <a:prstGeom prst="rect">
                            <a:avLst/>
                          </a:prstGeom>
                          <a:noFill/>
                          <a:ln w="2540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3" name="1094"/>
                        <wps:cNvSpPr txBox="1">
                          <a:spLocks noChangeArrowheads="1"/>
                        </wps:cNvSpPr>
                        <wps:spPr bwMode="auto">
                          <a:xfrm>
                            <a:off x="409" y="662"/>
                            <a:ext cx="1712" cy="5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96655A" w14:textId="77777777" w:rsidR="009E5268" w:rsidRPr="00593461" w:rsidRDefault="009E5268" w:rsidP="00EB6349">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olak</w:t>
                              </w:r>
                            </w:p>
                            <w:p w14:paraId="40BB0151" w14:textId="77777777" w:rsidR="009E5268" w:rsidRDefault="009E5268" w:rsidP="00EB6349"/>
                          </w:txbxContent>
                        </wps:txbx>
                        <wps:bodyPr rot="0" vert="horz" wrap="square" lIns="0" tIns="0" rIns="0" bIns="0" anchor="t" anchorCtr="0" upright="1">
                          <a:noAutofit/>
                        </wps:bodyPr>
                      </wps:wsp>
                      <wps:wsp>
                        <wps:cNvPr id="1084" name="1096"/>
                        <wps:cNvSpPr txBox="1">
                          <a:spLocks noChangeArrowheads="1"/>
                        </wps:cNvSpPr>
                        <wps:spPr bwMode="auto">
                          <a:xfrm>
                            <a:off x="2502" y="1094"/>
                            <a:ext cx="1554" cy="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A04784" w14:textId="77777777" w:rsidR="009E5268" w:rsidRPr="00593461" w:rsidRDefault="009E5268" w:rsidP="00EB6349">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erima</w:t>
                              </w:r>
                            </w:p>
                          </w:txbxContent>
                        </wps:txbx>
                        <wps:bodyPr rot="0" vert="horz" wrap="square" lIns="0" tIns="0" rIns="0" bIns="0" anchor="t" anchorCtr="0" upright="1">
                          <a:noAutofit/>
                        </wps:bodyPr>
                      </wps:wsp>
                      <wps:wsp>
                        <wps:cNvPr id="1085" name="1097"/>
                        <wps:cNvSpPr txBox="1">
                          <a:spLocks noChangeArrowheads="1"/>
                        </wps:cNvSpPr>
                        <wps:spPr bwMode="auto">
                          <a:xfrm>
                            <a:off x="1784" y="1848"/>
                            <a:ext cx="1584"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7C0EC" w14:textId="77777777" w:rsidR="009E5268" w:rsidRPr="00146DD2" w:rsidRDefault="009E5268" w:rsidP="00EB6349">
                              <w:pPr>
                                <w:spacing w:line="221" w:lineRule="exact"/>
                                <w:rPr>
                                  <w:rFonts w:ascii="Times New Roman" w:hAnsi="Times New Roman" w:cs="Times New Roman"/>
                                  <w:sz w:val="22"/>
                                </w:rPr>
                              </w:pPr>
                              <w:r w:rsidRPr="00146DD2">
                                <w:rPr>
                                  <w:rFonts w:ascii="Times New Roman" w:hAnsi="Times New Roman" w:cs="Times New Roman"/>
                                  <w:sz w:val="22"/>
                                </w:rPr>
                                <w:t>-1,993</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799EDB5" id="Group 1062" o:spid="_x0000_s1135" style="position:absolute;left:0;text-align:left;margin-left:73.15pt;margin-top:35.95pt;width:304.2pt;height:114.35pt;z-index:251682816;mso-position-horizontal-relative:text;mso-position-vertical-relative:text;mso-width-relative:margin;mso-height-relative:margin" coordorigin="189" coordsize="6084,2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">
                <o:lock v:ext="edit" position="t"/>
                <v:line id="1071" o:spid="_x0000_s1136" style="position:absolute;visibility:visible;mso-wrap-style:square" from="671,1774" to="6090,1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pivsIAAADdAAAADwAAAGRycy9kb3ducmV2LnhtbERP3WrCMBS+F/YO4Qx2I5q4grhqFHGM&#10;6eXqHuDQHJuy5qRrsra+vRGE3Z2P7/dsdqNrRE9dqD1rWMwVCOLSm5orDd/nj9kKRIjIBhvPpOFK&#10;AXbbp8kGc+MH/qK+iJVIIRxy1GBjbHMpQ2nJYZj7ljhxF985jAl2lTQdDincNfJVqaV0WHNqsNjS&#10;wVL5U/w5DaciW/WXz2M2HVVlh/ff4m3vr1q/PI/7NYhIY/wXP9xHk+arZQb3b9IJcns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kpivsIAAADdAAAADwAAAAAAAAAAAAAA&#10;AAChAgAAZHJzL2Rvd25yZXYueG1sUEsFBgAAAAAEAAQA+QAAAJADAAAAAA==&#10;" strokeweight="1.11pt"/>
                <v:line id="1072" o:spid="_x0000_s1137" style="position:absolute;visibility:visible;mso-wrap-style:square" from="467,1758" to="467,1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P6ysMAAADdAAAADwAAAGRycy9kb3ducmV2LnhtbERP3WrCMBS+F/YO4Qx2IzPZlOI6o8hE&#10;1Mt1e4BDc2zKmpOuiW19eyMMdnc+vt+z2oyuET11ofas4WWmQBCX3tRcafj+2j8vQYSIbLDxTBqu&#10;FGCzfpisMDd+4E/qi1iJFMIhRw02xjaXMpSWHIaZb4kTd/adw5hgV0nT4ZDCXSNflcqkw5pTg8WW&#10;PiyVP8XFaTgV82V/Phzn01FVdtj9Fm9bf9X66XHcvoOINMZ/8Z/7aNJ8lS3g/k06Qa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Gj+srDAAAA3QAAAA8AAAAAAAAAAAAA&#10;AAAAoQIAAGRycy9kb3ducmV2LnhtbFBLBQYAAAAABAAEAPkAAACRAwAAAAA=&#10;" strokeweight="1.11pt"/>
                <v:shape id="1073" o:spid="_x0000_s1138" style="position:absolute;left:482;top:38;width:5337;height:1458;visibility:visible;mso-wrap-style:square;v-text-anchor:top" coordsize="5337,14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IAlMIA&#10;AADdAAAADwAAAGRycy9kb3ducmV2LnhtbERP3WrCMBS+F/YO4Qy8kZlOaB2dUYYwEBTFbg9waM6a&#10;YnMSmkzr2xtB8O58fL9nsRpsJ87Uh9axgvdpBoK4drrlRsHvz/fbB4gQkTV2jknBlQKsli+jBZba&#10;XfhI5yo2IoVwKFGBidGXUobakMUwdZ44cX+utxgT7Bupe7ykcNvJWZYV0mLLqcGgp7Wh+lT9WwXF&#10;/iDN2k+GSa3n23xnbH7yM6XGr8PXJ4hIQ3yKH+6NTvOzIof7N+kEub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AgCUwgAAAN0AAAAPAAAAAAAAAAAAAAAAAJgCAABkcnMvZG93&#10;bnJldi54bWxQSwUGAAAAAAQABAD1AAAAhwMAAAAA&#10;" path="m33,1440l5,1452r-5,5l41,1448r107,-33l195,1402r53,-13l308,1375r66,-15l445,1344r76,-18l601,1306r83,-22l770,1258r89,-30l949,1195r92,-38l1133,1115r92,-48l1277,1036r53,-36l1385,959r55,-45l1497,865r57,-51l1613,760r59,-56l1731,647r61,-58l1853,531r61,-57l1976,417r62,-56l2101,308r62,-51l2226,209r63,-45l2352,124r62,-36l2477,58r62,-25l2601,15,2662,4,2723,r62,4l2846,15r63,19l2972,59r64,30l3100,125r64,41l3229,210r64,49l3358,310r64,54l3486,420r64,57l3614,535r63,58l3740,651r61,57l3862,764r61,54l3982,869r58,48l4097,961r56,40l4208,1037r53,30l4354,1113r94,39l4541,1187r92,30l4723,1242r88,22l4895,1282r80,16l5051,1312r71,12l5186,1335r58,10l5295,1355r42,10e" filled="f">
                  <v:path arrowok="t" o:connecttype="custom" o:connectlocs="5,1490;41,1486;195,1440;308,1413;445,1382;601,1344;770,1296;949,1233;1133,1153;1277,1074;1385,997;1497,903;1613,798;1731,685;1853,569;1976,455;2101,346;2226,247;2352,162;2477,96;2601,53;2723,38;2846,53;2972,97;3100,163;3229,248;3358,348;3486,458;3614,573;3740,689;3862,802;3982,907;4097,999;4208,1075;4354,1151;4541,1225;4723,1280;4895,1320;5051,1350;5186,1373;5295,1393" o:connectangles="0,0,0,0,0,0,0,0,0,0,0,0,0,0,0,0,0,0,0,0,0,0,0,0,0,0,0,0,0,0,0,0,0,0,0,0,0,0,0,0,0"/>
                </v:shape>
                <v:shape id="1074" o:spid="_x0000_s1139" type="#_x0000_t75" style="position:absolute;left:189;width:1616;height:44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yW6fFAAAA3QAAAA8AAABkcnMvZG93bnJldi54bWxEj0trwzAQhO+F/gexhdwaOYGqwYlsQmlK&#10;cqvzuC/W+kGslWMpifvvq0Cht11mdr7ZVT7aTtxo8K1jDbNpAoK4dKblWsPxsHldgPAB2WDnmDT8&#10;kIc8e35aYWrcnQu67UMtYgj7FDU0IfSplL5syKKfup44apUbLIa4DrU0A95juO3kPEmUtNhyJDTY&#10;00dD5Xl/tZF7Ki/FW/G1qdShOn1+v1/kblRaT17G9RJEoDH8m/+utybWT5SCxzdxBJn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MlunxQAAAN0AAAAPAAAAAAAAAAAAAAAA&#10;AJ8CAABkcnMvZG93bnJldi54bWxQSwUGAAAAAAQABAD3AAAAkQMAAAAA&#10;">
                  <v:imagedata r:id="rId22" o:title=""/>
                </v:shape>
                <v:shape id="1075" o:spid="_x0000_s1140" type="#_x0000_t75" style="position:absolute;left:4487;width:1615;height:447;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7esRzFAAAA3QAAAA8AAABkcnMvZG93bnJldi54bWxET0trAjEQvgv9D2EKvWm2LfjYGqVUCyIe&#10;1PbS25CMm62byXaTruu/N4LgbT6+50znnatES00oPSt4HmQgiLU3JRcKvr8++2MQISIbrDyTgjMF&#10;mM8eelPMjT/xjtp9LEQK4ZCjAhtjnUsZtCWHYeBr4sQdfOMwJtgU0jR4SuGuki9ZNpQOS04NFmv6&#10;sKSP+3+nYLMa/b4uF3o9Oei/drz9ifbYTZR6euze30BE6uJdfHOvTJqfDUdw/SadIGc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3rEcxQAAAN0AAAAPAAAAAAAAAAAAAAAA&#10;AJ8CAABkcnMvZG93bnJldi54bWxQSwUGAAAAAAQABAD3AAAAkQMAAAAA&#10;">
                  <v:imagedata r:id="rId23" o:title=""/>
                </v:shape>
                <v:shape id="1076" o:spid="_x0000_s1141" type="#_x0000_t75" style="position:absolute;left:2474;top:638;width:1616;height:92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ECwXEAAAA3QAAAA8AAABkcnMvZG93bnJldi54bWxEj0FrAjEQhe+F/ocwBS+lZl2olNUoRRS8&#10;VgXpbboZN8HNZLuJ6/bfdw6F3mZ4b977ZrkeQ6sG6pOPbGA2LUAR19F6bgycjruXN1ApI1tsI5OB&#10;H0qwXj0+LLGy8c4fNBxyoySEU4UGXM5dpXWqHQVM09gRi3aJfcAsa99o2+NdwkOry6KY64CepcFh&#10;RxtH9fVwCwZe/df3zZ9Lqz/HoUS3vTxHr42ZPI3vC1CZxvxv/rveW8Ev5oIr38gIe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BECwXEAAAA3QAAAA8AAAAAAAAAAAAAAAAA&#10;nwIAAGRycy9kb3ducmV2LnhtbFBLBQYAAAAABAAEAPcAAACQAwAAAAA=&#10;">
                  <v:imagedata r:id="rId24" o:title=""/>
                </v:shape>
                <v:rect id="1077" o:spid="_x0000_s1142" style="position:absolute;left:478;top:1374;width:193;height: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1LdsMA&#10;AADdAAAADwAAAGRycy9kb3ducmV2LnhtbERPS2vCQBC+C/0PyxR60137CDW6CVIQhLYHteB1yI5J&#10;MDsbs2sS/323UPA2H99zVvloG9FT52vHGuYzBYK4cKbmUsPPYTN9B+EDssHGMWm4kYc8e5isMDVu&#10;4B31+1CKGMI+RQ1VCG0qpS8qsuhnriWO3Ml1FkOEXSlNh0MMt418ViqRFmuODRW29FFRcd5frQZM&#10;Xs3l+/Tydfi8JrgoR7V5Oyqtnx7H9RJEoDHcxf/urYnzVbKAv2/iC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f1LdsMAAADdAAAADwAAAAAAAAAAAAAAAACYAgAAZHJzL2Rv&#10;d25yZXYueG1sUEsFBgAAAAAEAAQA9QAAAIgDAAAAAA==&#10;" stroked="f"/>
                <v:rect id="1078" o:spid="_x0000_s1143" style="position:absolute;left:5643;top:1293;width:447;height: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50NsYA&#10;AADdAAAADwAAAGRycy9kb3ducmV2LnhtbESPQWvCQBCF7wX/wzKF3nS3tqaauooUhIL1UBW8Dtkx&#10;Cc3Oxuyq6b93DoXeZnhv3vtmvux9o67UxTqwheeRAUVcBFdzaeGwXw+noGJCdtgEJgu/FGG5GDzM&#10;MXfhxt903aVSSQjHHC1UKbW51rGoyGMchZZYtFPoPCZZu1K7Dm8S7hs9NibTHmuWhgpb+qio+Nld&#10;vAXMXt15e3r52m8uGc7K3qwnR2Pt02O/egeVqE//5r/rTyf45k345RsZQS/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R50NsYAAADdAAAADwAAAAAAAAAAAAAAAACYAgAAZHJz&#10;L2Rvd25yZXYueG1sUEsFBgAAAAAEAAQA9QAAAIsDAAAAAA==&#10;" stroked="f"/>
                <v:shape id="1079" o:spid="_x0000_s1144" type="#_x0000_t75" style="position:absolute;left:4090;top:561;width:2060;height:120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TcN7FAAAA3QAAAA8AAABkcnMvZG93bnJldi54bWxET01rAjEQvRf6H8IUvBRNtkjVrVFKoSql&#10;KGoLHofNuFm6mSybqOu/N4VCb/N4nzOdd64WZ2pD5VlDNlAgiAtvKi41fO3f+2MQISIbrD2ThisF&#10;mM/u76aYG3/hLZ13sRQphEOOGmyMTS5lKCw5DAPfECfu6FuHMcG2lKbFSwp3tXxS6lk6rDg1WGzo&#10;zVLxszs5DePFp5uo9XL4uLEf6+PwWh+yw7fWvYfu9QVEpC7+i//cK5Pmq1EGv9+kE+Ts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03DexQAAAN0AAAAPAAAAAAAAAAAAAAAA&#10;AJ8CAABkcnMvZG93bnJldi54bWxQSwUGAAAAAAQABAD3AAAAkQMAAAAA&#10;">
                  <v:imagedata r:id="rId25" o:title=""/>
                </v:shape>
                <v:shape id="1080" o:spid="_x0000_s1145" style="position:absolute;left:4090;top:561;width:2060;height:1204;visibility:visible;mso-wrap-style:square;v-text-anchor:top" coordsize="2060,12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6iBsEA&#10;AADdAAAADwAAAGRycy9kb3ducmV2LnhtbERPTWvCQBC9F/wPywje6iY5qERXUaHgQUurHjwO2TEJ&#10;ZmdDZqvx37uFQm/zeJ+zWPWuUXfqpPZsIB0noIgLb2suDZxPH+8zUBKQLTaeycCTBFbLwdsCc+sf&#10;/E33YyhVDGHJ0UAVQptrLUVFDmXsW+LIXX3nMETYldp2+IjhrtFZkky0w5pjQ4UtbSsqbscfZ+BC&#10;62xaTy6p8OaLDzOR9HMvxoyG/XoOKlAf/sV/7p2N85NpBr/fxBP08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ogbBAAAA3QAAAA8AAAAAAAAAAAAAAAAAmAIAAGRycy9kb3du&#10;cmV2LnhtbFBLBQYAAAAABAAEAPUAAACGAwAAAAA=&#10;" path="m,l9,1204r2051,l2045,783r-6,5l2035,782r-6,-7l2019,775r-12,3l1997,779r-11,-1l1974,777r-50,-1l1871,774r-53,-1l1767,775r-81,-14l1605,747r-79,-15l1446,716r-79,-18l1288,679r-78,-21l1131,635r-78,-26l1020,599r-33,-7l954,585r-33,-9l872,538,814,513,752,494,692,475r-15,-8l660,456r-17,-8l631,448r-6,-15l618,426r-9,-4l599,415,581,401,562,391r-20,-8l521,375r-12,-7l499,359,489,349r-11,-8l465,333r-12,-9l441,315,379,271,353,245,304,206,252,177,201,150,153,112,112,77,99,68,87,67,50,57,28,36r6,4l73,68r77,49l,xe" filled="f">
                  <v:path arrowok="t" o:connecttype="custom" o:connectlocs="9,1765;2045,1344;2035,1343;2019,1336;1997,1340;1974,1338;1871,1335;1767,1336;1605,1308;1446,1277;1288,1240;1131,1196;1020,1160;954,1146;872,1099;752,1055;677,1028;643,1009;625,994;609,983;581,962;542,944;509,929;489,910;465,894;441,876;353,806;252,738;153,673;99,629;50,618;34,601;150,678" o:connectangles="0,0,0,0,0,0,0,0,0,0,0,0,0,0,0,0,0,0,0,0,0,0,0,0,0,0,0,0,0,0,0,0,0"/>
                </v:shape>
                <v:shape id="1081" o:spid="_x0000_s1146" type="#_x0000_t75" style="position:absolute;left:313;top:570;width:1980;height:120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hgzDAAAA3QAAAA8AAABkcnMvZG93bnJldi54bWxET0trAjEQvhf8D2EEbzVRS5XVKFpo8VKo&#10;D9DjsBl3FzeTZRPX+O+bQsHbfHzPWayirUVHra8caxgNFQji3JmKCw3Hw+frDIQPyAZrx6ThQR5W&#10;y97LAjPj7ryjbh8KkULYZ6ihDKHJpPR5SRb90DXEibu41mJIsC2kafGewm0tx0q9S4sVp4YSG/oo&#10;Kb/ub1ZDsOor4uH7rf7pzo/pbbs5XcdR60E/rucgAsXwFP+7tybNV9MJ/H2TTpD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XqGDMMAAADdAAAADwAAAAAAAAAAAAAAAACf&#10;AgAAZHJzL2Rvd25yZXYueG1sUEsFBgAAAAAEAAQA9wAAAI8DAAAAAA==&#10;">
                  <v:imagedata r:id="rId26" o:title=""/>
                </v:shape>
                <v:shape id="1082" o:spid="_x0000_s1147" style="position:absolute;left:313;top:581;width:1980;height:1210;visibility:visible;mso-wrap-style:square;v-text-anchor:top" coordsize="10000,89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v3EMEA&#10;AADdAAAADwAAAGRycy9kb3ducmV2LnhtbERPyW7CMBC9I/UfrKnUG9gtEdAUg1qkUq5s92k8JBH2&#10;OIrdEPr1dSUkbvP01pkve2dFR22oPWt4HikQxIU3NZcaDvvP4QxEiMgGrWfScKUAy8XDYI658Rfe&#10;UreLpUghHHLUUMXY5FKGoiKHYeQb4sSdfOswJtiW0rR4SeHOyhelJtJhzamhwoZWFRXn3Y/TEDLz&#10;oVSWncL4137b8/G1W39FrZ8e+/c3EJH6eBff3BuT5qtpBv/fpBPk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r9xDBAAAA3QAAAA8AAAAAAAAAAAAAAAAAmAIAAGRycy9kb3du&#10;cmV2LnhtbFBLBQYAAAAABAAEAPUAAACGAwAAAAA=&#10;" path="m,5808v10,13,20,25,30,38c37,5831,43,5816,50,5801v8,-17,17,-35,26,-52l132,5749v18,8,37,16,55,23c204,5774,221,5776,238,5779v17,-3,33,-5,50,-7c308,5769,328,5767,348,5764r248,-7l854,5742r258,-8l1359,5749r398,-103l2152,5541r389,-110l2930,5312r388,-134l3702,5038r384,-157l4470,4711r379,-193l5010,4444r162,-52l5333,4340r162,-67l5737,3991r283,-185l6323,3665r293,-141c6641,3504,6667,3485,6692,3465r80,-83l6854,3324r60,c6924,3286,6935,3249,6945,3212v12,-17,23,-35,35,-52c6993,3150,7007,3140,7020,3131v17,-17,33,-35,50,-52c7099,3044,7128,3010,7157,2975v32,-25,64,-49,96,-74l7348,2841v35,-20,71,-39,106,-59c7473,2765,7492,2747,7511,2730v17,-22,33,-45,50,-67l7611,2589v19,-20,37,-40,56,-60c7687,2510,7707,2490,7727,2471v18,-23,37,-45,55,-67c7803,2381,7824,2359,7844,2337r302,-326l8273,1818r243,-290l8767,1313r248,-200l9248,831v68,-87,138,-173,206,-259c9474,549,9495,527,9516,505v18,-3,37,-5,55,-8l9752,422v36,-51,72,-103,107,-155c9851,277,9842,287,9834,297l9641,505,9263,868,10000,v-15,2977,-30,5955,-45,8932l308,8976e" filled="f">
                  <v:path arrowok="t" o:connecttype="custom" o:connectlocs="0,783;6,788;10,782;15,775;26,775;37,778;47,779;57,778;69,777;118,776;169,774;220,773;269,775;348,761;426,747;503,732;580,716;657,698;733,679;809,658;885,635;960,609;992,599;1024,592;1056,585;1088,576;1136,538;1192,513;1252,494;1310,475;1325,467;1341,456;1357,448;1369,448;1375,433;1382,426;1390,422;1400,415;1417,401;1436,391;1455,383;1476,375;1487,368;1497,359;1507,349;1518,341;1530,333;1541,324;1553,315;1613,271;1638,245;1686,206;1736,177;1785,150;1831,112;1872,77;1884,68;1895,67;1931,57;1952,36;1947,40;1909,68;1834,117;1980,0;1971,1204;61,1210" o:connectangles="0,0,0,0,0,0,0,0,0,0,0,0,0,0,0,0,0,0,0,0,0,0,0,0,0,0,0,0,0,0,0,0,0,0,0,0,0,0,0,0,0,0,0,0,0,0,0,0,0,0,0,0,0,0,0,0,0,0,0,0,0,0,0,0,0,0"/>
                </v:shape>
                <v:shape id="1083" o:spid="_x0000_s1148" type="#_x0000_t75" style="position:absolute;left:2800;top:1984;width:752;height:30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YhFLGAAAA3QAAAA8AAABkcnMvZG93bnJldi54bWxET01rAjEQvRf6H8II3mpi0dquRpGC4KG2&#10;dFsLvQ2bcXdxM9kmqa7+elMoeJvH+5zZorONOJAPtWMNw4ECQVw4U3Op4fNjdfcIIkRkg41j0nCi&#10;AIv57c0MM+OO/E6HPJYihXDIUEMVY5tJGYqKLIaBa4kTt3PeYkzQl9J4PKZw28h7pR6kxZpTQ4Ut&#10;PVdU7PNfq+Flu/bL+DYabXL1uj1/55v918+T1v1et5yCiNTFq/jfvTZpvpqM4e+bdIKc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1iEUsYAAADdAAAADwAAAAAAAAAAAAAA&#10;AACfAgAAZHJzL2Rvd25yZXYueG1sUEsFBgAAAAAEAAQA9wAAAJIDAAAAAA==&#10;">
                  <v:imagedata r:id="rId27" o:title=""/>
                </v:shape>
                <v:shape id="1084" o:spid="_x0000_s1149" type="#_x0000_t75" style="position:absolute;left:4315;top:1932;width:1786;height:30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XXxzCAAAA3QAAAA8AAABkcnMvZG93bnJldi54bWxET8uqwjAQ3V/wH8II7q6pIlqqUURQryCC&#10;D9Dl0IxtsZmUJmrv3xtBcDeH85zJrDGleFDtCssKet0IBHFqdcGZgtNx+RuDcB5ZY2mZFPyTg9m0&#10;9TPBRNsn7+lx8JkIIewSVJB7XyVSujQng65rK+LAXW1t0AdYZ1LX+AzhppT9KBpKgwWHhhwrWuSU&#10;3g53oyBeny6xp9XgOG+y/nm12W3T5U6pTruZj0F4avxX/HH/6TA/Gg3h/U04QU5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V18cwgAAAN0AAAAPAAAAAAAAAAAAAAAAAJ8C&#10;AABkcnMvZG93bnJldi54bWxQSwUGAAAAAAQABAD3AAAAjgMAAAAA&#10;">
                  <v:imagedata r:id="rId28" o:title=""/>
                </v:shape>
                <v:shape id="1085" o:spid="_x0000_s1150" type="#_x0000_t75" style="position:absolute;left:3195;top:1857;width:1696;height:42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OzPXDAAAA3QAAAA8AAABkcnMvZG93bnJldi54bWxET0trwkAQvgv+h2WE3symUrSkrmJLCt6k&#10;tr2P2TEbzM6G7ObR/Hq3UOhtPr7nbPejrUVPra8cK3hMUhDEhdMVlwq+Pt+XzyB8QNZYOyYFP+Rh&#10;v5vPtphpN/AH9edQihjCPkMFJoQmk9IXhiz6xDXEkbu61mKIsC2lbnGI4baWqzRdS4sVxwaDDb0Z&#10;Km7nzipYr8rplndPl8m4/HR9/e7l4XJS6mExHl5ABBrDv/jPfdRxfrrZwO838QS5u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E7M9cMAAADdAAAADwAAAAAAAAAAAAAAAACf&#10;AgAAZHJzL2Rvd25yZXYueG1sUEsFBgAAAAAEAAQA9wAAAI8DAAAAAA==&#10;">
                  <v:imagedata r:id="rId29" o:title=""/>
                </v:shape>
                <v:shape id="1086" o:spid="_x0000_s1151" type="#_x0000_t75" style="position:absolute;left:4479;top:1857;width:1696;height:42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RWIfFAAAA3QAAAA8AAABkcnMvZG93bnJldi54bWxEj0FvwjAMhe+T+A+RkbiNdAjB1BEQm0Da&#10;DQ3Y3TSmqWicqgml8OvnwyRutt7ze58Xq97XqqM2VoENvI0zUMRFsBWXBo6H7es7qJiQLdaBycCd&#10;IqyWg5cF5jbc+Ie6fSqVhHDM0YBLqcm1joUjj3EcGmLRzqH1mGRtS21bvEm4r/Uky2baY8XS4LCh&#10;L0fFZX/1BmaT8nHZXKenhwub3fnzt9Pr086Y0bBff4BK1Ken+f/62wp+Nhdc+UZG0M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0ViHxQAAAN0AAAAPAAAAAAAAAAAAAAAA&#10;AJ8CAABkcnMvZG93bnJldi54bWxQSwUGAAAAAAQABAD3AAAAkQMAAAAA&#10;">
                  <v:imagedata r:id="rId29" o:title=""/>
                </v:shape>
                <v:rect id="1087" o:spid="_x0000_s1152" style="position:absolute;left:6089;top:1832;width:184;height: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Tdq8QA&#10;AADdAAAADwAAAGRycy9kb3ducmV2LnhtbERPTWvCQBC9C/0PyxR6q7vaNtWYjZSCUGg9NApeh+yY&#10;BLOzMbtq/PduoeBtHu9zsuVgW3Gm3jeONUzGCgRx6UzDlYbtZvU8A+EDssHWMWm4kodl/jDKMDXu&#10;wr90LkIlYgj7FDXUIXSplL6syaIfu444cnvXWwwR9pU0PV5iuG3lVKlEWmw4NtTY0WdN5aE4WQ2Y&#10;vJrjev/ys/k+JTivBrV62ymtnx6HjwWIQEO4i//dXybOV+9z+Psmni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k3avEAAAA3QAAAA8AAAAAAAAAAAAAAAAAmAIAAGRycy9k&#10;b3ducmV2LnhtbFBLBQYAAAAABAAEAPUAAACJAwAAAAA=&#10;" stroked="f"/>
                <v:rect id="1088" o:spid="_x0000_s1153" style="position:absolute;left:6089;top:1281;width:184;height: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ZzyccA&#10;AADdAAAADwAAAGRycy9kb3ducmV2LnhtbESPzU4DMQyE70i8Q2QkbjRbhKqyNK1Qq4r+qAcKB7iZ&#10;jdksbJwlCe327esDEjePPN94PJn1vlUHiqkJbGA4KEARV8E2XBt4fVnejEGljGyxDUwGTpRgNr28&#10;mGBpw5Gf6bDPtZIQTiUacDl3pdapcuQxDUJHLLvPED1mkbHWNuJRwn2rb4tipD02LBccdjR3VH3v&#10;f73U2MWw+nDbu6+n4eIef5brt3bzbsz1Vf/4ACpTn//Nf/TKCleMpb98IyPo6Rk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cGc8nHAAAA3QAAAA8AAAAAAAAAAAAAAAAAmAIAAGRy&#10;cy9kb3ducmV2LnhtbFBLBQYAAAAABAAEAPUAAACMAwAAAAA=&#10;" filled="f" strokecolor="white" strokeweight="2pt"/>
                <v:rect id="1091" o:spid="_x0000_s1154" style="position:absolute;left:6089;top:1263;width:184;height: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ehisMA&#10;AADdAAAADwAAAGRycy9kb3ducmV2LnhtbERPTWvCQBC9C/0PyxS86a5ag42uUoRAofXQpNDrkB2T&#10;YHY2za4x/ffdQsHbPN7n7A6jbcVAvW8ca1jMFQji0pmGKw2fRTbbgPAB2WDrmDT8kIfD/mGyw9S4&#10;G3/QkIdKxBD2KWqoQ+hSKX1Zk0U/dx1x5M6utxgi7CtperzFcNvKpVKJtNhwbKixo2NN5SW/Wg2Y&#10;PJnv03n1XrxdE3yuRpWtv5TW08fxZQsi0Bju4n/3q4nz1WYBf9/EE+T+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4ehisMAAADdAAAADwAAAAAAAAAAAAAAAACYAgAAZHJzL2Rv&#10;d25yZXYueG1sUEsFBgAAAAAEAAQA9QAAAIgDAAAAAA==&#10;" stroked="f"/>
                <v:rect id="1092" o:spid="_x0000_s1155" style="position:absolute;left:6089;top:1263;width:184;height: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hIJccA&#10;AADdAAAADwAAAGRycy9kb3ducmV2LnhtbESPQU8CMRCF7yb+h2ZIvEkXQgiuFEIwBMRwEDngbdgO&#10;25XtdG0rLP/ekph4m8l735s342lra3EmHyrHCnrdDARx4XTFpYLdx+JxBCJEZI21Y1JwpQDTyf3d&#10;GHPtLvxO520sRQrhkKMCE2OTSxkKQxZD1zXESTs6bzGm1ZdSe7ykcFvLfpYNpcWK0wWDDc0NFaft&#10;j001Nt6tDuZt8LXsvTzh9+J1X68/lXrotLNnEJHa+G/+o1c6cdmoD7dv0ghy8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iYSCXHAAAA3QAAAA8AAAAAAAAAAAAAAAAAmAIAAGRy&#10;cy9kb3ducmV2LnhtbFBLBQYAAAAABAAEAPUAAACMAwAAAAA=&#10;" filled="f" strokecolor="white" strokeweight="2pt"/>
                <v:shape id="_x0000_s1156" type="#_x0000_t202" style="position:absolute;left:409;top:662;width:1712;height: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n8lcQA&#10;AADdAAAADwAAAGRycy9kb3ducmV2LnhtbERP32vCMBB+F/Y/hBvszSZzIK4ziojCYDCs3cMeb83Z&#10;BptLbaJ2/70ZDHy7j+/nzZeDa8WF+mA9a3jOFAjiyhvLtYavcjuegQgR2WDrmTT8UoDl4mE0x9z4&#10;Kxd02cdapBAOOWpoYuxyKUPVkMOQ+Y44cQffO4wJ9rU0PV5TuGvlRKmpdGg5NTTY0bqh6rg/Ow2r&#10;by429vT5sysOhS3LV8Uf06PWT4/D6g1EpCHexf/ud5Pmq9kL/H2TTp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Z/JXEAAAA3QAAAA8AAAAAAAAAAAAAAAAAmAIAAGRycy9k&#10;b3ducmV2LnhtbFBLBQYAAAAABAAEAPUAAACJAwAAAAA=&#10;" filled="f" stroked="f">
                  <v:textbox inset="0,0,0,0">
                    <w:txbxContent>
                      <w:p w14:paraId="4C96655A" w14:textId="77777777" w:rsidR="009E5268" w:rsidRPr="00593461" w:rsidRDefault="009E5268" w:rsidP="00EB6349">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olak</w:t>
                        </w:r>
                      </w:p>
                      <w:p w14:paraId="40BB0151" w14:textId="77777777" w:rsidR="009E5268" w:rsidRDefault="009E5268" w:rsidP="00EB6349"/>
                    </w:txbxContent>
                  </v:textbox>
                </v:shape>
                <v:shape id="1096" o:spid="_x0000_s1157" type="#_x0000_t202" style="position:absolute;left:2502;top:1094;width:1554;height: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Bk4cQA&#10;AADdAAAADwAAAGRycy9kb3ducmV2LnhtbERP32vCMBB+F/Y/hBvszSaTIa4ziojCYDCs3cMeb83Z&#10;BptLbaJ2/70ZDHy7j+/nzZeDa8WF+mA9a3jOFAjiyhvLtYavcjuegQgR2WDrmTT8UoDl4mE0x9z4&#10;Kxd02cdapBAOOWpoYuxyKUPVkMOQ+Y44cQffO4wJ9rU0PV5TuGvlRKmpdGg5NTTY0bqh6rg/Ow2r&#10;by429vT5sysOhS3LV8Uf06PWT4/D6g1EpCHexf/ud5Pmq9kL/H2TTp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wZOHEAAAA3QAAAA8AAAAAAAAAAAAAAAAAmAIAAGRycy9k&#10;b3ducmV2LnhtbFBLBQYAAAAABAAEAPUAAACJAwAAAAA=&#10;" filled="f" stroked="f">
                  <v:textbox inset="0,0,0,0">
                    <w:txbxContent>
                      <w:p w14:paraId="48A04784" w14:textId="77777777" w:rsidR="009E5268" w:rsidRPr="00593461" w:rsidRDefault="009E5268" w:rsidP="00EB6349">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erima</w:t>
                        </w:r>
                      </w:p>
                    </w:txbxContent>
                  </v:textbox>
                </v:shape>
                <v:shape id="_x0000_s1158" type="#_x0000_t202" style="position:absolute;left:1784;top:1848;width:1584;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zBesQA&#10;AADdAAAADwAAAGRycy9kb3ducmV2LnhtbERP32vCMBB+F/Y/hBvszSYTJq4ziojCYDCs3cMeb83Z&#10;BptLbaJ2/70ZDHy7j+/nzZeDa8WF+mA9a3jOFAjiyhvLtYavcjuegQgR2WDrmTT8UoDl4mE0x9z4&#10;Kxd02cdapBAOOWpoYuxyKUPVkMOQ+Y44cQffO4wJ9rU0PV5TuGvlRKmpdGg5NTTY0bqh6rg/Ow2r&#10;by429vT5sysOhS3LV8Uf06PWT4/D6g1EpCHexf/ud5Pmq9kL/H2TTp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8wXrEAAAA3QAAAA8AAAAAAAAAAAAAAAAAmAIAAGRycy9k&#10;b3ducmV2LnhtbFBLBQYAAAAABAAEAPUAAACJAwAAAAA=&#10;" filled="f" stroked="f">
                  <v:textbox inset="0,0,0,0">
                    <w:txbxContent>
                      <w:p w14:paraId="2087C0EC" w14:textId="77777777" w:rsidR="009E5268" w:rsidRPr="00146DD2" w:rsidRDefault="009E5268" w:rsidP="00EB6349">
                        <w:pPr>
                          <w:spacing w:line="221" w:lineRule="exact"/>
                          <w:rPr>
                            <w:rFonts w:ascii="Times New Roman" w:hAnsi="Times New Roman" w:cs="Times New Roman"/>
                            <w:sz w:val="22"/>
                          </w:rPr>
                        </w:pPr>
                        <w:r w:rsidRPr="00146DD2">
                          <w:rPr>
                            <w:rFonts w:ascii="Times New Roman" w:hAnsi="Times New Roman" w:cs="Times New Roman"/>
                            <w:sz w:val="22"/>
                          </w:rPr>
                          <w:t>-1,993</w:t>
                        </w:r>
                      </w:p>
                    </w:txbxContent>
                  </v:textbox>
                </v:shape>
                <w10:wrap type="topAndBottom"/>
              </v:group>
            </w:pict>
          </mc:Fallback>
        </mc:AlternateContent>
      </w:r>
      <w:r w:rsidR="006A3A29">
        <w:rPr>
          <w:noProof/>
        </w:rPr>
        <mc:AlternateContent>
          <mc:Choice Requires="wps">
            <w:drawing>
              <wp:anchor distT="0" distB="0" distL="114300" distR="114300" simplePos="0" relativeHeight="251684864" behindDoc="0" locked="0" layoutInCell="1" allowOverlap="1" wp14:anchorId="283F0E33" wp14:editId="16108CBA">
                <wp:simplePos x="0" y="0"/>
                <wp:positionH relativeFrom="column">
                  <wp:posOffset>3583305</wp:posOffset>
                </wp:positionH>
                <wp:positionV relativeFrom="paragraph">
                  <wp:posOffset>1651500</wp:posOffset>
                </wp:positionV>
                <wp:extent cx="1005840" cy="259715"/>
                <wp:effectExtent l="0" t="0" r="3810" b="6985"/>
                <wp:wrapNone/>
                <wp:docPr id="1061" name="10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5840" cy="259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A8C7CF" w14:textId="77777777" w:rsidR="009E5268" w:rsidRPr="00146DD2" w:rsidRDefault="009E5268" w:rsidP="00EB6349">
                            <w:pPr>
                              <w:spacing w:line="221" w:lineRule="exact"/>
                              <w:rPr>
                                <w:rFonts w:ascii="Times New Roman" w:hAnsi="Times New Roman" w:cs="Times New Roman"/>
                                <w:sz w:val="22"/>
                              </w:rPr>
                            </w:pPr>
                            <w:r w:rsidRPr="00146DD2">
                              <w:rPr>
                                <w:rFonts w:ascii="Times New Roman" w:hAnsi="Times New Roman" w:cs="Times New Roman"/>
                                <w:sz w:val="22"/>
                              </w:rPr>
                              <w:t>1,993</w:t>
                            </w:r>
                          </w:p>
                        </w:txbxContent>
                      </wps:txbx>
                      <wps:bodyPr rot="0" vert="horz" wrap="square" lIns="0" tIns="0" rIns="0" bIns="0" anchor="t" anchorCtr="0" upright="1">
                        <a:noAutofit/>
                      </wps:bodyPr>
                    </wps:wsp>
                  </a:graphicData>
                </a:graphic>
              </wp:anchor>
            </w:drawing>
          </mc:Choice>
          <mc:Fallback>
            <w:pict>
              <v:shape w14:anchorId="283F0E33" id="_x0000_s1159" type="#_x0000_t202" style="position:absolute;left:0;text-align:left;margin-left:282.15pt;margin-top:130.05pt;width:79.2pt;height:20.4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" filled="f" stroked="f">
                <v:textbox inset="0,0,0,0">
                  <w:txbxContent>
                    <w:p w14:paraId="22A8C7CF" w14:textId="77777777" w:rsidR="009E5268" w:rsidRPr="00146DD2" w:rsidRDefault="009E5268" w:rsidP="00EB6349">
                      <w:pPr>
                        <w:spacing w:line="221" w:lineRule="exact"/>
                        <w:rPr>
                          <w:rFonts w:ascii="Times New Roman" w:hAnsi="Times New Roman" w:cs="Times New Roman"/>
                          <w:sz w:val="22"/>
                        </w:rPr>
                      </w:pPr>
                      <w:r w:rsidRPr="00146DD2">
                        <w:rPr>
                          <w:rFonts w:ascii="Times New Roman" w:hAnsi="Times New Roman" w:cs="Times New Roman"/>
                          <w:sz w:val="22"/>
                        </w:rPr>
                        <w:t>1,993</w:t>
                      </w:r>
                    </w:p>
                  </w:txbxContent>
                </v:textbox>
              </v:shape>
            </w:pict>
          </mc:Fallback>
        </mc:AlternateContent>
      </w:r>
      <w:r w:rsidR="006A3A29">
        <w:rPr>
          <w:noProof/>
        </w:rPr>
        <mc:AlternateContent>
          <mc:Choice Requires="wps">
            <w:drawing>
              <wp:anchor distT="0" distB="0" distL="114300" distR="114300" simplePos="0" relativeHeight="251685888" behindDoc="0" locked="0" layoutInCell="1" allowOverlap="1" wp14:anchorId="13F37904" wp14:editId="7E763FD4">
                <wp:simplePos x="0" y="0"/>
                <wp:positionH relativeFrom="column">
                  <wp:posOffset>2492997</wp:posOffset>
                </wp:positionH>
                <wp:positionV relativeFrom="paragraph">
                  <wp:posOffset>1643245</wp:posOffset>
                </wp:positionV>
                <wp:extent cx="1005840" cy="259715"/>
                <wp:effectExtent l="0" t="0" r="3810" b="6985"/>
                <wp:wrapNone/>
                <wp:docPr id="1060" name="10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5840" cy="259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88985D" w14:textId="77777777" w:rsidR="009E5268" w:rsidRPr="00146DD2" w:rsidRDefault="009E5268" w:rsidP="00EB6349">
                            <w:pPr>
                              <w:spacing w:line="221" w:lineRule="exact"/>
                              <w:jc w:val="center"/>
                              <w:rPr>
                                <w:rFonts w:ascii="Times New Roman" w:hAnsi="Times New Roman" w:cs="Times New Roman"/>
                                <w:sz w:val="22"/>
                              </w:rPr>
                            </w:pPr>
                            <w:r>
                              <w:rPr>
                                <w:rFonts w:ascii="Times New Roman" w:hAnsi="Times New Roman" w:cs="Times New Roman"/>
                                <w:sz w:val="22"/>
                              </w:rPr>
                              <w:t>0</w:t>
                            </w:r>
                          </w:p>
                        </w:txbxContent>
                      </wps:txbx>
                      <wps:bodyPr rot="0" vert="horz" wrap="square" lIns="0" tIns="0" rIns="0" bIns="0" anchor="t" anchorCtr="0" upright="1">
                        <a:noAutofit/>
                      </wps:bodyPr>
                    </wps:wsp>
                  </a:graphicData>
                </a:graphic>
              </wp:anchor>
            </w:drawing>
          </mc:Choice>
          <mc:Fallback>
            <w:pict>
              <v:shape w14:anchorId="13F37904" id="_x0000_s1160" type="#_x0000_t202" style="position:absolute;left:0;text-align:left;margin-left:196.3pt;margin-top:129.4pt;width:79.2pt;height:20.4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" filled="f" stroked="f">
                <v:textbox inset="0,0,0,0">
                  <w:txbxContent>
                    <w:p w14:paraId="4188985D" w14:textId="77777777" w:rsidR="009E5268" w:rsidRPr="00146DD2" w:rsidRDefault="009E5268" w:rsidP="00EB6349">
                      <w:pPr>
                        <w:spacing w:line="221" w:lineRule="exact"/>
                        <w:jc w:val="center"/>
                        <w:rPr>
                          <w:rFonts w:ascii="Times New Roman" w:hAnsi="Times New Roman" w:cs="Times New Roman"/>
                          <w:sz w:val="22"/>
                        </w:rPr>
                      </w:pPr>
                      <w:r>
                        <w:rPr>
                          <w:rFonts w:ascii="Times New Roman" w:hAnsi="Times New Roman" w:cs="Times New Roman"/>
                          <w:sz w:val="22"/>
                        </w:rPr>
                        <w:t>0</w:t>
                      </w:r>
                    </w:p>
                  </w:txbxContent>
                </v:textbox>
              </v:shape>
            </w:pict>
          </mc:Fallback>
        </mc:AlternateContent>
      </w:r>
      <w:r w:rsidR="006A3A29">
        <w:rPr>
          <w:noProof/>
        </w:rPr>
        <mc:AlternateContent>
          <mc:Choice Requires="wps">
            <w:drawing>
              <wp:anchor distT="0" distB="0" distL="114300" distR="114300" simplePos="0" relativeHeight="251683840" behindDoc="0" locked="0" layoutInCell="1" allowOverlap="1" wp14:anchorId="197B9CC2" wp14:editId="363971F4">
                <wp:simplePos x="0" y="0"/>
                <wp:positionH relativeFrom="column">
                  <wp:posOffset>3990340</wp:posOffset>
                </wp:positionH>
                <wp:positionV relativeFrom="paragraph">
                  <wp:posOffset>937395</wp:posOffset>
                </wp:positionV>
                <wp:extent cx="1087120" cy="321945"/>
                <wp:effectExtent l="0" t="0" r="17780" b="1905"/>
                <wp:wrapNone/>
                <wp:docPr id="1086" name="10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7120" cy="321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329185" w14:textId="77777777" w:rsidR="009E5268" w:rsidRPr="00593461" w:rsidRDefault="009E5268" w:rsidP="00EB6349">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olak</w:t>
                            </w:r>
                          </w:p>
                          <w:p w14:paraId="430567D1" w14:textId="77777777" w:rsidR="009E5268" w:rsidRDefault="009E5268" w:rsidP="00EB6349"/>
                        </w:txbxContent>
                      </wps:txbx>
                      <wps:bodyPr rot="0" vert="horz" wrap="square" lIns="0" tIns="0" rIns="0" bIns="0" anchor="t" anchorCtr="0" upright="1">
                        <a:noAutofit/>
                      </wps:bodyPr>
                    </wps:wsp>
                  </a:graphicData>
                </a:graphic>
              </wp:anchor>
            </w:drawing>
          </mc:Choice>
          <mc:Fallback>
            <w:pict>
              <v:shape w14:anchorId="197B9CC2" id="_x0000_s1161" type="#_x0000_t202" style="position:absolute;left:0;text-align:left;margin-left:314.2pt;margin-top:73.8pt;width:85.6pt;height:25.3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" filled="f" stroked="f">
                <v:textbox inset="0,0,0,0">
                  <w:txbxContent>
                    <w:p w14:paraId="24329185" w14:textId="77777777" w:rsidR="009E5268" w:rsidRPr="00593461" w:rsidRDefault="009E5268" w:rsidP="00EB6349">
                      <w:pPr>
                        <w:spacing w:line="244" w:lineRule="exact"/>
                        <w:rPr>
                          <w:rFonts w:ascii="Times New Roman" w:hAnsi="Times New Roman" w:cs="Times New Roman"/>
                          <w:sz w:val="22"/>
                        </w:rPr>
                      </w:pPr>
                      <w:r>
                        <w:rPr>
                          <w:rFonts w:ascii="Times New Roman" w:hAnsi="Times New Roman" w:cs="Times New Roman"/>
                          <w:sz w:val="22"/>
                        </w:rPr>
                        <w:t xml:space="preserve">Daerah </w:t>
                      </w:r>
                      <w:r w:rsidRPr="00593461">
                        <w:rPr>
                          <w:rFonts w:ascii="Times New Roman" w:hAnsi="Times New Roman" w:cs="Times New Roman"/>
                          <w:sz w:val="22"/>
                        </w:rPr>
                        <w:t>ditolak</w:t>
                      </w:r>
                    </w:p>
                    <w:p w14:paraId="430567D1" w14:textId="77777777" w:rsidR="009E5268" w:rsidRDefault="009E5268" w:rsidP="00EB6349"/>
                  </w:txbxContent>
                </v:textbox>
              </v:shape>
            </w:pict>
          </mc:Fallback>
        </mc:AlternateContent>
      </w:r>
      <w:r w:rsidR="00EB6349" w:rsidRPr="00B0158E">
        <w:rPr>
          <w:rFonts w:ascii="Times New Roman" w:hAnsi="Times New Roman" w:cs="Times New Roman"/>
          <w:sz w:val="24"/>
          <w:szCs w:val="24"/>
        </w:rPr>
        <w:t>Kriteria pengujian</w:t>
      </w:r>
    </w:p>
    <w:p w14:paraId="04AD3192" w14:textId="77777777" w:rsidR="00EB6349" w:rsidRDefault="00EB6349" w:rsidP="006A3A29">
      <w:pPr>
        <w:ind w:left="851"/>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ambar 4.5</w:t>
      </w:r>
    </w:p>
    <w:p w14:paraId="03536BB6" w14:textId="77777777" w:rsidR="00EB6349" w:rsidRPr="00146DD2" w:rsidRDefault="00EB6349" w:rsidP="006A3A29">
      <w:pPr>
        <w:ind w:left="851"/>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ji t stres kerja</w:t>
      </w:r>
    </w:p>
    <w:p w14:paraId="3257C50A" w14:textId="77777777" w:rsidR="00EB6349" w:rsidRPr="008B71BD" w:rsidRDefault="00EB6349" w:rsidP="00EB6349">
      <w:pPr>
        <w:widowControl w:val="0"/>
        <w:tabs>
          <w:tab w:val="left" w:pos="3147"/>
          <w:tab w:val="left" w:pos="3148"/>
        </w:tabs>
        <w:autoSpaceDE w:val="0"/>
        <w:autoSpaceDN w:val="0"/>
        <w:spacing w:before="99"/>
        <w:rPr>
          <w:i/>
          <w:sz w:val="24"/>
        </w:rPr>
      </w:pPr>
    </w:p>
    <w:p w14:paraId="6C2ED2A5" w14:textId="77777777" w:rsidR="00F30D40" w:rsidRDefault="00EB6349" w:rsidP="00F30D40">
      <w:pPr>
        <w:pStyle w:val="ListParagraph"/>
        <w:spacing w:line="480" w:lineRule="auto"/>
        <w:ind w:left="1508"/>
        <w:jc w:val="both"/>
        <w:rPr>
          <w:rFonts w:ascii="Times New Roman" w:hAnsi="Times New Roman" w:cs="Times New Roman"/>
          <w:position w:val="1"/>
          <w:sz w:val="24"/>
          <w:szCs w:val="24"/>
        </w:rPr>
      </w:pPr>
      <w:r w:rsidRPr="00F30D40">
        <w:rPr>
          <w:rFonts w:ascii="Times New Roman" w:hAnsi="Times New Roman" w:cs="Times New Roman"/>
          <w:position w:val="1"/>
          <w:sz w:val="24"/>
          <w:szCs w:val="24"/>
        </w:rPr>
        <w:t>Ho</w:t>
      </w:r>
      <w:r w:rsidRPr="00F30D40">
        <w:rPr>
          <w:rFonts w:ascii="Times New Roman" w:hAnsi="Times New Roman" w:cs="Times New Roman"/>
          <w:spacing w:val="-8"/>
          <w:position w:val="1"/>
          <w:sz w:val="24"/>
          <w:szCs w:val="24"/>
        </w:rPr>
        <w:t xml:space="preserve"> </w:t>
      </w:r>
      <w:r w:rsidRPr="00F30D40">
        <w:rPr>
          <w:rFonts w:ascii="Times New Roman" w:hAnsi="Times New Roman" w:cs="Times New Roman"/>
          <w:position w:val="1"/>
          <w:sz w:val="24"/>
          <w:szCs w:val="24"/>
        </w:rPr>
        <w:t>diterima</w:t>
      </w:r>
      <w:r w:rsidRPr="00F30D40">
        <w:rPr>
          <w:rFonts w:ascii="Times New Roman" w:hAnsi="Times New Roman" w:cs="Times New Roman"/>
          <w:spacing w:val="-9"/>
          <w:position w:val="1"/>
          <w:sz w:val="24"/>
          <w:szCs w:val="24"/>
        </w:rPr>
        <w:t xml:space="preserve"> </w:t>
      </w:r>
      <w:r w:rsidRPr="00F30D40">
        <w:rPr>
          <w:rFonts w:ascii="Times New Roman" w:hAnsi="Times New Roman" w:cs="Times New Roman"/>
          <w:position w:val="1"/>
          <w:sz w:val="24"/>
          <w:szCs w:val="24"/>
        </w:rPr>
        <w:t>jika</w:t>
      </w:r>
      <w:r w:rsidRPr="00F30D40">
        <w:rPr>
          <w:rFonts w:ascii="Times New Roman" w:hAnsi="Times New Roman" w:cs="Times New Roman"/>
          <w:spacing w:val="-9"/>
          <w:position w:val="1"/>
          <w:sz w:val="24"/>
          <w:szCs w:val="24"/>
        </w:rPr>
        <w:t xml:space="preserve"> </w:t>
      </w:r>
      <w:r w:rsidRPr="00F30D40">
        <w:rPr>
          <w:rFonts w:ascii="Times New Roman" w:hAnsi="Times New Roman" w:cs="Times New Roman"/>
          <w:position w:val="1"/>
          <w:sz w:val="24"/>
          <w:szCs w:val="24"/>
        </w:rPr>
        <w:t>-1,993</w:t>
      </w:r>
      <w:r w:rsidRPr="00F30D40">
        <w:rPr>
          <w:rFonts w:ascii="Times New Roman" w:hAnsi="Times New Roman" w:cs="Times New Roman"/>
          <w:spacing w:val="43"/>
          <w:position w:val="1"/>
          <w:sz w:val="24"/>
          <w:szCs w:val="24"/>
        </w:rPr>
        <w:t xml:space="preserve"> </w:t>
      </w:r>
      <w:r w:rsidRPr="00F30D40">
        <w:rPr>
          <w:rFonts w:ascii="Times New Roman" w:hAnsi="Times New Roman" w:cs="Times New Roman"/>
          <w:position w:val="1"/>
          <w:sz w:val="24"/>
          <w:szCs w:val="24"/>
        </w:rPr>
        <w:t>≤</w:t>
      </w:r>
      <w:r w:rsidRPr="00F30D40">
        <w:rPr>
          <w:rFonts w:ascii="Times New Roman" w:hAnsi="Times New Roman" w:cs="Times New Roman"/>
          <w:spacing w:val="-7"/>
          <w:position w:val="1"/>
          <w:sz w:val="24"/>
          <w:szCs w:val="24"/>
        </w:rPr>
        <w:t xml:space="preserve"> </w:t>
      </w:r>
      <w:r w:rsidRPr="00F30D40">
        <w:rPr>
          <w:rFonts w:ascii="Times New Roman" w:hAnsi="Times New Roman" w:cs="Times New Roman"/>
          <w:position w:val="1"/>
          <w:sz w:val="24"/>
          <w:szCs w:val="24"/>
        </w:rPr>
        <w:t>t</w:t>
      </w:r>
      <w:r w:rsidRPr="00F30D40">
        <w:rPr>
          <w:rFonts w:ascii="Times New Roman" w:hAnsi="Times New Roman" w:cs="Times New Roman"/>
          <w:sz w:val="24"/>
          <w:szCs w:val="24"/>
          <w:vertAlign w:val="subscript"/>
        </w:rPr>
        <w:t>hitung</w:t>
      </w:r>
      <w:r w:rsidRPr="00F30D40">
        <w:rPr>
          <w:rFonts w:ascii="Times New Roman" w:hAnsi="Times New Roman" w:cs="Times New Roman"/>
          <w:spacing w:val="14"/>
          <w:sz w:val="24"/>
          <w:szCs w:val="24"/>
        </w:rPr>
        <w:t xml:space="preserve"> </w:t>
      </w:r>
      <w:r w:rsidRPr="00F30D40">
        <w:rPr>
          <w:rFonts w:ascii="Times New Roman" w:hAnsi="Times New Roman" w:cs="Times New Roman"/>
          <w:position w:val="1"/>
          <w:sz w:val="24"/>
          <w:szCs w:val="24"/>
        </w:rPr>
        <w:t>≤</w:t>
      </w:r>
      <w:r w:rsidRPr="00F30D40">
        <w:rPr>
          <w:rFonts w:ascii="Times New Roman" w:hAnsi="Times New Roman" w:cs="Times New Roman"/>
          <w:spacing w:val="-8"/>
          <w:position w:val="1"/>
          <w:sz w:val="24"/>
          <w:szCs w:val="24"/>
        </w:rPr>
        <w:t xml:space="preserve"> </w:t>
      </w:r>
      <w:r w:rsidRPr="00F30D40">
        <w:rPr>
          <w:rFonts w:ascii="Times New Roman" w:hAnsi="Times New Roman" w:cs="Times New Roman"/>
          <w:position w:val="1"/>
          <w:sz w:val="24"/>
          <w:szCs w:val="24"/>
        </w:rPr>
        <w:t>1,993</w:t>
      </w:r>
    </w:p>
    <w:p w14:paraId="5B53F5C2" w14:textId="77777777" w:rsidR="00EB6349" w:rsidRPr="00A718B1" w:rsidRDefault="00EB6349" w:rsidP="00F30D40">
      <w:pPr>
        <w:pStyle w:val="ListParagraph"/>
        <w:spacing w:line="480" w:lineRule="auto"/>
        <w:ind w:left="1508"/>
        <w:jc w:val="both"/>
        <w:rPr>
          <w:rFonts w:ascii="Times New Roman" w:hAnsi="Times New Roman" w:cs="Times New Roman"/>
          <w:position w:val="1"/>
          <w:sz w:val="24"/>
          <w:szCs w:val="24"/>
        </w:rPr>
      </w:pPr>
      <w:r w:rsidRPr="008B71BD">
        <w:rPr>
          <w:rFonts w:ascii="Times New Roman" w:hAnsi="Times New Roman" w:cs="Times New Roman"/>
          <w:position w:val="1"/>
          <w:sz w:val="24"/>
          <w:szCs w:val="24"/>
        </w:rPr>
        <w:t>Ho</w:t>
      </w:r>
      <w:r w:rsidRPr="008B71BD">
        <w:rPr>
          <w:rFonts w:ascii="Times New Roman" w:hAnsi="Times New Roman" w:cs="Times New Roman"/>
          <w:spacing w:val="-11"/>
          <w:position w:val="1"/>
          <w:sz w:val="24"/>
          <w:szCs w:val="24"/>
        </w:rPr>
        <w:t xml:space="preserve"> </w:t>
      </w:r>
      <w:r w:rsidRPr="008B71BD">
        <w:rPr>
          <w:rFonts w:ascii="Times New Roman" w:hAnsi="Times New Roman" w:cs="Times New Roman"/>
          <w:position w:val="1"/>
          <w:sz w:val="24"/>
          <w:szCs w:val="24"/>
        </w:rPr>
        <w:t>ditolak</w:t>
      </w:r>
      <w:r w:rsidRPr="008B71BD">
        <w:rPr>
          <w:rFonts w:ascii="Times New Roman" w:hAnsi="Times New Roman" w:cs="Times New Roman"/>
          <w:spacing w:val="-11"/>
          <w:position w:val="1"/>
          <w:sz w:val="24"/>
          <w:szCs w:val="24"/>
        </w:rPr>
        <w:t xml:space="preserve"> </w:t>
      </w:r>
      <w:r w:rsidRPr="008B71BD">
        <w:rPr>
          <w:rFonts w:ascii="Times New Roman" w:hAnsi="Times New Roman" w:cs="Times New Roman"/>
          <w:position w:val="1"/>
          <w:sz w:val="24"/>
          <w:szCs w:val="24"/>
        </w:rPr>
        <w:t>jika</w:t>
      </w:r>
      <w:r w:rsidRPr="008B71BD">
        <w:rPr>
          <w:rFonts w:ascii="Times New Roman" w:hAnsi="Times New Roman" w:cs="Times New Roman"/>
          <w:spacing w:val="-12"/>
          <w:position w:val="1"/>
          <w:sz w:val="24"/>
          <w:szCs w:val="24"/>
        </w:rPr>
        <w:t xml:space="preserve"> </w:t>
      </w:r>
      <w:r w:rsidRPr="008B71BD">
        <w:rPr>
          <w:rFonts w:ascii="Times New Roman" w:hAnsi="Times New Roman" w:cs="Times New Roman"/>
          <w:position w:val="1"/>
          <w:sz w:val="24"/>
          <w:szCs w:val="24"/>
        </w:rPr>
        <w:t>-t</w:t>
      </w:r>
      <w:r w:rsidRPr="008B71BD">
        <w:rPr>
          <w:rFonts w:ascii="Times New Roman" w:hAnsi="Times New Roman" w:cs="Times New Roman"/>
          <w:sz w:val="24"/>
          <w:szCs w:val="24"/>
          <w:vertAlign w:val="subscript"/>
        </w:rPr>
        <w:t>hitung</w:t>
      </w:r>
      <w:r w:rsidRPr="008B71BD">
        <w:rPr>
          <w:rFonts w:ascii="Times New Roman" w:hAnsi="Times New Roman" w:cs="Times New Roman"/>
          <w:spacing w:val="11"/>
          <w:sz w:val="24"/>
          <w:szCs w:val="24"/>
        </w:rPr>
        <w:t xml:space="preserve"> </w:t>
      </w:r>
      <w:r w:rsidRPr="008B71BD">
        <w:rPr>
          <w:rFonts w:ascii="Times New Roman" w:hAnsi="Times New Roman" w:cs="Times New Roman"/>
          <w:position w:val="1"/>
          <w:sz w:val="24"/>
          <w:szCs w:val="24"/>
        </w:rPr>
        <w:t>≤</w:t>
      </w:r>
      <w:r w:rsidRPr="008B71BD">
        <w:rPr>
          <w:rFonts w:ascii="Times New Roman" w:hAnsi="Times New Roman" w:cs="Times New Roman"/>
          <w:spacing w:val="-11"/>
          <w:position w:val="1"/>
          <w:sz w:val="24"/>
          <w:szCs w:val="24"/>
        </w:rPr>
        <w:t xml:space="preserve"> </w:t>
      </w:r>
      <w:r>
        <w:rPr>
          <w:rFonts w:ascii="Times New Roman" w:hAnsi="Times New Roman" w:cs="Times New Roman"/>
          <w:position w:val="1"/>
          <w:sz w:val="24"/>
          <w:szCs w:val="24"/>
        </w:rPr>
        <w:t>-1,993</w:t>
      </w:r>
      <w:r w:rsidRPr="008B71BD">
        <w:rPr>
          <w:rFonts w:ascii="Times New Roman" w:hAnsi="Times New Roman" w:cs="Times New Roman"/>
          <w:spacing w:val="-12"/>
          <w:position w:val="1"/>
          <w:sz w:val="24"/>
          <w:szCs w:val="24"/>
        </w:rPr>
        <w:t xml:space="preserve"> </w:t>
      </w:r>
      <w:r w:rsidRPr="008B71BD">
        <w:rPr>
          <w:rFonts w:ascii="Times New Roman" w:hAnsi="Times New Roman" w:cs="Times New Roman"/>
          <w:position w:val="1"/>
          <w:sz w:val="24"/>
          <w:szCs w:val="24"/>
        </w:rPr>
        <w:t>atau</w:t>
      </w:r>
      <w:r w:rsidRPr="008B71BD">
        <w:rPr>
          <w:rFonts w:ascii="Times New Roman" w:hAnsi="Times New Roman" w:cs="Times New Roman"/>
          <w:spacing w:val="-11"/>
          <w:position w:val="1"/>
          <w:sz w:val="24"/>
          <w:szCs w:val="24"/>
        </w:rPr>
        <w:t xml:space="preserve"> </w:t>
      </w:r>
      <w:r w:rsidRPr="008B71BD">
        <w:rPr>
          <w:rFonts w:ascii="Times New Roman" w:hAnsi="Times New Roman" w:cs="Times New Roman"/>
          <w:position w:val="1"/>
          <w:sz w:val="24"/>
          <w:szCs w:val="24"/>
        </w:rPr>
        <w:t>t</w:t>
      </w:r>
      <w:r w:rsidRPr="008B71BD">
        <w:rPr>
          <w:rFonts w:ascii="Times New Roman" w:hAnsi="Times New Roman" w:cs="Times New Roman"/>
          <w:sz w:val="24"/>
          <w:szCs w:val="24"/>
          <w:vertAlign w:val="subscript"/>
        </w:rPr>
        <w:t>hitung</w:t>
      </w:r>
      <w:r w:rsidRPr="008B71BD">
        <w:rPr>
          <w:rFonts w:ascii="Times New Roman" w:hAnsi="Times New Roman" w:cs="Times New Roman"/>
          <w:spacing w:val="10"/>
          <w:sz w:val="24"/>
          <w:szCs w:val="24"/>
        </w:rPr>
        <w:t xml:space="preserve"> </w:t>
      </w:r>
      <w:r w:rsidRPr="008B71BD">
        <w:rPr>
          <w:rFonts w:ascii="Times New Roman" w:hAnsi="Times New Roman" w:cs="Times New Roman"/>
          <w:position w:val="1"/>
          <w:sz w:val="24"/>
          <w:szCs w:val="24"/>
        </w:rPr>
        <w:t>≥</w:t>
      </w:r>
      <w:r w:rsidRPr="008B71BD">
        <w:rPr>
          <w:rFonts w:ascii="Times New Roman" w:hAnsi="Times New Roman" w:cs="Times New Roman"/>
          <w:spacing w:val="-12"/>
          <w:position w:val="1"/>
          <w:sz w:val="24"/>
          <w:szCs w:val="24"/>
        </w:rPr>
        <w:t xml:space="preserve"> </w:t>
      </w:r>
      <w:r w:rsidR="006A3A29">
        <w:rPr>
          <w:rFonts w:ascii="Times New Roman" w:hAnsi="Times New Roman" w:cs="Times New Roman"/>
          <w:position w:val="1"/>
          <w:sz w:val="24"/>
          <w:szCs w:val="24"/>
        </w:rPr>
        <w:t>1,993</w:t>
      </w:r>
    </w:p>
    <w:p w14:paraId="3F07EA05" w14:textId="77777777" w:rsidR="00F30D40" w:rsidRDefault="00EB6349" w:rsidP="00F30D40">
      <w:pPr>
        <w:numPr>
          <w:ilvl w:val="0"/>
          <w:numId w:val="85"/>
        </w:numPr>
        <w:spacing w:line="480" w:lineRule="auto"/>
        <w:ind w:left="1508" w:hanging="357"/>
        <w:jc w:val="both"/>
        <w:rPr>
          <w:rFonts w:ascii="Times New Roman" w:eastAsia="Times New Roman" w:hAnsi="Times New Roman" w:cs="Times New Roman"/>
          <w:color w:val="000000" w:themeColor="text1"/>
          <w:sz w:val="24"/>
          <w:szCs w:val="24"/>
        </w:rPr>
      </w:pPr>
      <w:r w:rsidRPr="00B0158E">
        <w:rPr>
          <w:rFonts w:ascii="Times New Roman" w:eastAsia="Times New Roman" w:hAnsi="Times New Roman" w:cs="Times New Roman"/>
          <w:color w:val="000000" w:themeColor="text1"/>
          <w:sz w:val="24"/>
          <w:szCs w:val="24"/>
        </w:rPr>
        <w:t>Menentukan nilai t</w:t>
      </w:r>
    </w:p>
    <w:p w14:paraId="2DA993CA" w14:textId="0447AA13" w:rsidR="00EB6349" w:rsidRPr="00D312D0" w:rsidRDefault="00EB6349" w:rsidP="00F30D40">
      <w:pPr>
        <w:spacing w:line="480" w:lineRule="auto"/>
        <w:ind w:left="1508"/>
        <w:jc w:val="both"/>
        <w:rPr>
          <w:rFonts w:ascii="Times New Roman" w:eastAsia="Times New Roman" w:hAnsi="Times New Roman" w:cs="Times New Roman"/>
          <w:color w:val="000000" w:themeColor="text1"/>
          <w:spacing w:val="-4"/>
          <w:sz w:val="24"/>
          <w:szCs w:val="24"/>
        </w:rPr>
      </w:pPr>
      <w:r w:rsidRPr="00D312D0">
        <w:rPr>
          <w:rFonts w:ascii="Times New Roman" w:hAnsi="Times New Roman" w:cs="Times New Roman"/>
          <w:spacing w:val="-4"/>
          <w:sz w:val="24"/>
          <w:szCs w:val="24"/>
        </w:rPr>
        <w:t>Hasil analisis data yang telah dilakukan dengan menggunakan bantuan SPSS 21, maka dapat diketahui bahwa t</w:t>
      </w:r>
      <w:r w:rsidRPr="00D312D0">
        <w:rPr>
          <w:rFonts w:ascii="Times New Roman" w:hAnsi="Times New Roman" w:cs="Times New Roman"/>
          <w:spacing w:val="-4"/>
          <w:sz w:val="24"/>
          <w:szCs w:val="24"/>
          <w:vertAlign w:val="subscript"/>
        </w:rPr>
        <w:t>hitung</w:t>
      </w:r>
      <w:r w:rsidRPr="00D312D0">
        <w:rPr>
          <w:rFonts w:ascii="Times New Roman" w:hAnsi="Times New Roman" w:cs="Times New Roman"/>
          <w:spacing w:val="-4"/>
          <w:sz w:val="24"/>
          <w:szCs w:val="24"/>
        </w:rPr>
        <w:t xml:space="preserve"> stres kerja (X</w:t>
      </w:r>
      <w:r w:rsidRPr="00D312D0">
        <w:rPr>
          <w:rFonts w:ascii="Times New Roman" w:hAnsi="Times New Roman" w:cs="Times New Roman"/>
          <w:spacing w:val="-4"/>
          <w:sz w:val="24"/>
          <w:szCs w:val="24"/>
          <w:vertAlign w:val="subscript"/>
        </w:rPr>
        <w:t>3</w:t>
      </w:r>
      <w:r w:rsidRPr="00D312D0">
        <w:rPr>
          <w:rFonts w:ascii="Times New Roman" w:hAnsi="Times New Roman" w:cs="Times New Roman"/>
          <w:spacing w:val="-4"/>
          <w:sz w:val="24"/>
          <w:szCs w:val="24"/>
        </w:rPr>
        <w:t>) = 2,691</w:t>
      </w:r>
      <w:r w:rsidR="00D312D0" w:rsidRPr="00D312D0">
        <w:rPr>
          <w:rFonts w:ascii="Times New Roman" w:hAnsi="Times New Roman" w:cs="Times New Roman"/>
          <w:spacing w:val="-4"/>
          <w:sz w:val="24"/>
          <w:szCs w:val="24"/>
        </w:rPr>
        <w:t>.</w:t>
      </w:r>
    </w:p>
    <w:p w14:paraId="5D977B48" w14:textId="77777777" w:rsidR="00F30D40" w:rsidRDefault="00EB6349" w:rsidP="00F30D40">
      <w:pPr>
        <w:numPr>
          <w:ilvl w:val="0"/>
          <w:numId w:val="85"/>
        </w:numPr>
        <w:spacing w:line="480" w:lineRule="auto"/>
        <w:ind w:left="1508" w:hanging="357"/>
        <w:jc w:val="both"/>
        <w:rPr>
          <w:rFonts w:ascii="Times New Roman" w:eastAsia="Times New Roman" w:hAnsi="Times New Roman" w:cs="Times New Roman"/>
          <w:color w:val="000000" w:themeColor="text1"/>
          <w:sz w:val="24"/>
          <w:szCs w:val="24"/>
        </w:rPr>
      </w:pPr>
      <w:r w:rsidRPr="00B0158E">
        <w:rPr>
          <w:rFonts w:ascii="Times New Roman" w:eastAsia="Times New Roman" w:hAnsi="Times New Roman" w:cs="Times New Roman"/>
          <w:color w:val="000000" w:themeColor="text1"/>
          <w:sz w:val="24"/>
          <w:szCs w:val="24"/>
        </w:rPr>
        <w:t>Keputusan</w:t>
      </w:r>
    </w:p>
    <w:p w14:paraId="17615D43" w14:textId="77777777" w:rsidR="00EB6349" w:rsidRPr="00F30D40" w:rsidRDefault="00EB6349" w:rsidP="00F30D40">
      <w:pPr>
        <w:spacing w:line="480" w:lineRule="auto"/>
        <w:ind w:left="1508"/>
        <w:jc w:val="both"/>
        <w:rPr>
          <w:rFonts w:ascii="Times New Roman" w:eastAsia="Times New Roman" w:hAnsi="Times New Roman" w:cs="Times New Roman"/>
          <w:color w:val="000000" w:themeColor="text1"/>
          <w:sz w:val="24"/>
          <w:szCs w:val="24"/>
        </w:rPr>
      </w:pPr>
      <w:r w:rsidRPr="00F30D40">
        <w:rPr>
          <w:rFonts w:ascii="Times New Roman" w:hAnsi="Times New Roman" w:cs="Times New Roman"/>
          <w:sz w:val="24"/>
          <w:szCs w:val="24"/>
        </w:rPr>
        <w:t>Hasil perhitungan menunjukkan t</w:t>
      </w:r>
      <w:r w:rsidRPr="00F30D40">
        <w:rPr>
          <w:rFonts w:ascii="Times New Roman" w:hAnsi="Times New Roman" w:cs="Times New Roman"/>
          <w:sz w:val="24"/>
          <w:szCs w:val="24"/>
          <w:vertAlign w:val="subscript"/>
        </w:rPr>
        <w:t>hitung</w:t>
      </w:r>
      <w:r w:rsidRPr="00F30D40">
        <w:rPr>
          <w:rFonts w:ascii="Times New Roman" w:hAnsi="Times New Roman" w:cs="Times New Roman"/>
          <w:sz w:val="24"/>
          <w:szCs w:val="24"/>
        </w:rPr>
        <w:t xml:space="preserve"> &gt; t</w:t>
      </w:r>
      <w:r w:rsidRPr="00F30D40">
        <w:rPr>
          <w:rFonts w:ascii="Times New Roman" w:hAnsi="Times New Roman" w:cs="Times New Roman"/>
          <w:sz w:val="24"/>
          <w:szCs w:val="24"/>
          <w:vertAlign w:val="subscript"/>
        </w:rPr>
        <w:t>tabel</w:t>
      </w:r>
      <w:r w:rsidRPr="00F30D40">
        <w:rPr>
          <w:rFonts w:ascii="Times New Roman" w:hAnsi="Times New Roman" w:cs="Times New Roman"/>
          <w:sz w:val="24"/>
          <w:szCs w:val="24"/>
        </w:rPr>
        <w:t xml:space="preserve"> (2,691 &gt; 1,993) dan nilai signifikansi (0,009 &lt; 0,05), maka Ho ditolak. Dapat disimpulkan bahwa variabel stres kerja (X</w:t>
      </w:r>
      <w:r w:rsidRPr="00F30D40">
        <w:rPr>
          <w:rFonts w:ascii="Times New Roman" w:hAnsi="Times New Roman" w:cs="Times New Roman"/>
          <w:sz w:val="24"/>
          <w:szCs w:val="24"/>
          <w:vertAlign w:val="subscript"/>
        </w:rPr>
        <w:t>3</w:t>
      </w:r>
      <w:r w:rsidRPr="00F30D40">
        <w:rPr>
          <w:rFonts w:ascii="Times New Roman" w:hAnsi="Times New Roman" w:cs="Times New Roman"/>
          <w:sz w:val="24"/>
          <w:szCs w:val="24"/>
        </w:rPr>
        <w:t>) secara parsial berpengaruh positif dan signifikan terhadap kinerja karyawan (Y).</w:t>
      </w:r>
    </w:p>
    <w:p w14:paraId="0D43A098" w14:textId="77777777" w:rsidR="00EB6349" w:rsidRDefault="00EB6349" w:rsidP="008A04B5">
      <w:pPr>
        <w:numPr>
          <w:ilvl w:val="0"/>
          <w:numId w:val="95"/>
        </w:numPr>
        <w:spacing w:line="480" w:lineRule="auto"/>
        <w:ind w:left="782"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Uji Koefisien Determinasi (R</w:t>
      </w:r>
      <w:r w:rsidRPr="00F902BC">
        <w:rPr>
          <w:rFonts w:ascii="Times New Roman" w:eastAsia="Times New Roman" w:hAnsi="Times New Roman" w:cs="Times New Roman"/>
          <w:color w:val="000000" w:themeColor="text1"/>
          <w:sz w:val="24"/>
          <w:szCs w:val="24"/>
          <w:vertAlign w:val="superscript"/>
        </w:rPr>
        <w:t>2</w:t>
      </w:r>
      <w:r w:rsidRPr="00F902BC">
        <w:rPr>
          <w:rFonts w:ascii="Times New Roman" w:eastAsia="Times New Roman" w:hAnsi="Times New Roman" w:cs="Times New Roman"/>
          <w:color w:val="000000" w:themeColor="text1"/>
          <w:sz w:val="24"/>
          <w:szCs w:val="24"/>
        </w:rPr>
        <w:t>)</w:t>
      </w:r>
    </w:p>
    <w:p w14:paraId="7674A51B" w14:textId="77777777" w:rsidR="00EB6349" w:rsidRDefault="00EB6349" w:rsidP="008A04B5">
      <w:pPr>
        <w:spacing w:line="480" w:lineRule="auto"/>
        <w:ind w:left="782" w:firstLine="658"/>
        <w:jc w:val="both"/>
        <w:rPr>
          <w:rFonts w:ascii="Times New Roman" w:hAnsi="Times New Roman" w:cs="Times New Roman"/>
          <w:sz w:val="24"/>
        </w:rPr>
      </w:pPr>
      <w:r w:rsidRPr="00994F15">
        <w:rPr>
          <w:rFonts w:ascii="Times New Roman" w:hAnsi="Times New Roman" w:cs="Times New Roman"/>
          <w:sz w:val="24"/>
        </w:rPr>
        <w:t xml:space="preserve">Koefisien determinasi merupakan besaran yang menunjukkan besarnya variasi variabel dependent yang dapat dijelaskan oleh variabel independentnya. Koefisien determinasi ini digunakan untuk mengukur seberapa jauh variabel-variabel bebas dalam menerangkan variabel terikatnya. </w:t>
      </w:r>
      <w:r w:rsidRPr="00C34623">
        <w:rPr>
          <w:rFonts w:ascii="Times New Roman" w:hAnsi="Times New Roman" w:cs="Times New Roman"/>
          <w:sz w:val="24"/>
          <w:szCs w:val="24"/>
        </w:rPr>
        <w:t>Berikut ini merupakan h</w:t>
      </w:r>
      <w:r>
        <w:rPr>
          <w:rFonts w:ascii="Times New Roman" w:hAnsi="Times New Roman" w:cs="Times New Roman"/>
          <w:sz w:val="24"/>
          <w:szCs w:val="24"/>
        </w:rPr>
        <w:t>asil dari koefisien determinasi:</w:t>
      </w:r>
    </w:p>
    <w:p w14:paraId="73EEFE5B" w14:textId="77777777" w:rsidR="00EB6349" w:rsidRPr="002D4707" w:rsidRDefault="00EB6349" w:rsidP="00EB6349">
      <w:pPr>
        <w:ind w:left="851"/>
        <w:jc w:val="center"/>
        <w:rPr>
          <w:rFonts w:ascii="Times New Roman" w:hAnsi="Times New Roman" w:cs="Times New Roman"/>
          <w:sz w:val="24"/>
          <w:szCs w:val="24"/>
        </w:rPr>
      </w:pPr>
      <w:r>
        <w:rPr>
          <w:rFonts w:ascii="Times New Roman" w:hAnsi="Times New Roman" w:cs="Times New Roman"/>
          <w:sz w:val="24"/>
          <w:szCs w:val="24"/>
        </w:rPr>
        <w:lastRenderedPageBreak/>
        <w:t>Tabel 4.10</w:t>
      </w:r>
    </w:p>
    <w:p w14:paraId="32A0EB83" w14:textId="77777777" w:rsidR="00EB6349" w:rsidRPr="00C34623" w:rsidRDefault="00EB6349" w:rsidP="00EB6349">
      <w:pPr>
        <w:spacing w:line="360" w:lineRule="auto"/>
        <w:ind w:left="851"/>
        <w:jc w:val="center"/>
        <w:rPr>
          <w:rFonts w:ascii="Times New Roman" w:hAnsi="Times New Roman" w:cs="Times New Roman"/>
          <w:sz w:val="24"/>
          <w:szCs w:val="24"/>
        </w:rPr>
      </w:pPr>
      <w:r w:rsidRPr="002D4707">
        <w:rPr>
          <w:rFonts w:ascii="Times New Roman" w:hAnsi="Times New Roman" w:cs="Times New Roman"/>
          <w:sz w:val="24"/>
          <w:szCs w:val="24"/>
        </w:rPr>
        <w:t>Hasil Koefisien Determinasi</w:t>
      </w:r>
    </w:p>
    <w:tbl>
      <w:tblPr>
        <w:tblStyle w:val="TableGrid"/>
        <w:tblW w:w="0" w:type="auto"/>
        <w:tblInd w:w="959" w:type="dxa"/>
        <w:tblLook w:val="04A0" w:firstRow="1" w:lastRow="0" w:firstColumn="1" w:lastColumn="0" w:noHBand="0" w:noVBand="1"/>
      </w:tblPr>
      <w:tblGrid>
        <w:gridCol w:w="1713"/>
        <w:gridCol w:w="2629"/>
        <w:gridCol w:w="2636"/>
      </w:tblGrid>
      <w:tr w:rsidR="00EB6349" w:rsidRPr="001C0B05" w14:paraId="0F9240AC" w14:textId="77777777" w:rsidTr="007D1075">
        <w:trPr>
          <w:trHeight w:val="665"/>
        </w:trPr>
        <w:tc>
          <w:tcPr>
            <w:tcW w:w="1759" w:type="dxa"/>
            <w:tcBorders>
              <w:top w:val="single" w:sz="12" w:space="0" w:color="auto"/>
              <w:left w:val="nil"/>
              <w:right w:val="nil"/>
            </w:tcBorders>
            <w:vAlign w:val="center"/>
          </w:tcPr>
          <w:p w14:paraId="6277BD34" w14:textId="77777777" w:rsidR="00EB6349" w:rsidRPr="001C0B05" w:rsidRDefault="00EB6349" w:rsidP="007D1075">
            <w:pPr>
              <w:jc w:val="center"/>
              <w:rPr>
                <w:rFonts w:ascii="Times New Roman" w:hAnsi="Times New Roman" w:cs="Times New Roman"/>
                <w:i/>
                <w:sz w:val="22"/>
                <w:szCs w:val="22"/>
              </w:rPr>
            </w:pPr>
            <w:r w:rsidRPr="001C0B05">
              <w:rPr>
                <w:rFonts w:ascii="Times New Roman" w:hAnsi="Times New Roman" w:cs="Times New Roman"/>
                <w:i/>
                <w:sz w:val="22"/>
                <w:szCs w:val="22"/>
              </w:rPr>
              <w:t>R</w:t>
            </w:r>
          </w:p>
        </w:tc>
        <w:tc>
          <w:tcPr>
            <w:tcW w:w="2718" w:type="dxa"/>
            <w:tcBorders>
              <w:top w:val="single" w:sz="12" w:space="0" w:color="auto"/>
              <w:left w:val="nil"/>
              <w:right w:val="nil"/>
            </w:tcBorders>
            <w:vAlign w:val="center"/>
          </w:tcPr>
          <w:p w14:paraId="26A27212" w14:textId="77777777" w:rsidR="00EB6349" w:rsidRPr="001C0B05" w:rsidRDefault="00EB6349" w:rsidP="007D1075">
            <w:pPr>
              <w:jc w:val="center"/>
              <w:rPr>
                <w:rFonts w:ascii="Times New Roman" w:hAnsi="Times New Roman" w:cs="Times New Roman"/>
                <w:i/>
                <w:sz w:val="22"/>
                <w:szCs w:val="22"/>
              </w:rPr>
            </w:pPr>
            <w:r w:rsidRPr="001C0B05">
              <w:rPr>
                <w:rFonts w:ascii="Times New Roman" w:hAnsi="Times New Roman" w:cs="Times New Roman"/>
                <w:i/>
                <w:sz w:val="22"/>
                <w:szCs w:val="22"/>
              </w:rPr>
              <w:t>R Square</w:t>
            </w:r>
          </w:p>
        </w:tc>
        <w:tc>
          <w:tcPr>
            <w:tcW w:w="2718" w:type="dxa"/>
            <w:tcBorders>
              <w:top w:val="single" w:sz="12" w:space="0" w:color="auto"/>
              <w:left w:val="nil"/>
              <w:right w:val="nil"/>
            </w:tcBorders>
            <w:vAlign w:val="center"/>
          </w:tcPr>
          <w:p w14:paraId="40FEF1E2" w14:textId="77777777" w:rsidR="00EB6349" w:rsidRPr="001C0B05" w:rsidRDefault="00EB6349" w:rsidP="007D1075">
            <w:pPr>
              <w:jc w:val="center"/>
              <w:rPr>
                <w:rFonts w:ascii="Times New Roman" w:hAnsi="Times New Roman" w:cs="Times New Roman"/>
                <w:i/>
                <w:sz w:val="22"/>
                <w:szCs w:val="22"/>
              </w:rPr>
            </w:pPr>
            <w:r w:rsidRPr="001C0B05">
              <w:rPr>
                <w:rFonts w:ascii="Times New Roman" w:hAnsi="Times New Roman" w:cs="Times New Roman"/>
                <w:i/>
                <w:sz w:val="22"/>
                <w:szCs w:val="22"/>
              </w:rPr>
              <w:t>Adjusted R Square</w:t>
            </w:r>
          </w:p>
        </w:tc>
      </w:tr>
      <w:tr w:rsidR="00EB6349" w:rsidRPr="001C0B05" w14:paraId="654B9A6B" w14:textId="77777777" w:rsidTr="007D1075">
        <w:tc>
          <w:tcPr>
            <w:tcW w:w="1759" w:type="dxa"/>
            <w:tcBorders>
              <w:top w:val="single" w:sz="12" w:space="0" w:color="auto"/>
              <w:left w:val="nil"/>
              <w:bottom w:val="single" w:sz="12" w:space="0" w:color="auto"/>
              <w:right w:val="nil"/>
            </w:tcBorders>
            <w:vAlign w:val="bottom"/>
          </w:tcPr>
          <w:p w14:paraId="78C7CA97" w14:textId="77777777" w:rsidR="00EB6349" w:rsidRPr="001C0B05" w:rsidRDefault="00EB6349" w:rsidP="007D1075">
            <w:pPr>
              <w:jc w:val="center"/>
              <w:rPr>
                <w:rFonts w:ascii="Times New Roman" w:hAnsi="Times New Roman" w:cs="Times New Roman"/>
                <w:sz w:val="22"/>
                <w:szCs w:val="22"/>
              </w:rPr>
            </w:pPr>
            <w:r w:rsidRPr="001C0B05">
              <w:rPr>
                <w:rFonts w:ascii="Times New Roman" w:hAnsi="Times New Roman" w:cs="Times New Roman"/>
                <w:b/>
                <w:sz w:val="22"/>
                <w:szCs w:val="22"/>
              </w:rPr>
              <w:t>0,591</w:t>
            </w:r>
            <w:r w:rsidRPr="001C0B05">
              <w:rPr>
                <w:rFonts w:ascii="Times New Roman" w:hAnsi="Times New Roman" w:cs="Times New Roman"/>
                <w:b/>
                <w:sz w:val="22"/>
                <w:szCs w:val="22"/>
                <w:vertAlign w:val="superscript"/>
              </w:rPr>
              <w:t>a</w:t>
            </w:r>
          </w:p>
        </w:tc>
        <w:tc>
          <w:tcPr>
            <w:tcW w:w="2718" w:type="dxa"/>
            <w:tcBorders>
              <w:top w:val="single" w:sz="12" w:space="0" w:color="auto"/>
              <w:left w:val="nil"/>
              <w:bottom w:val="single" w:sz="12" w:space="0" w:color="auto"/>
              <w:right w:val="nil"/>
            </w:tcBorders>
            <w:vAlign w:val="bottom"/>
          </w:tcPr>
          <w:p w14:paraId="23B40755" w14:textId="77777777" w:rsidR="00EB6349" w:rsidRPr="001C0B05" w:rsidRDefault="00EB6349" w:rsidP="007D1075">
            <w:pPr>
              <w:jc w:val="center"/>
              <w:rPr>
                <w:rFonts w:ascii="Times New Roman" w:hAnsi="Times New Roman" w:cs="Times New Roman"/>
                <w:sz w:val="22"/>
                <w:szCs w:val="22"/>
              </w:rPr>
            </w:pPr>
            <w:r w:rsidRPr="001C0B05">
              <w:rPr>
                <w:rFonts w:ascii="Times New Roman" w:hAnsi="Times New Roman" w:cs="Times New Roman"/>
                <w:b/>
                <w:sz w:val="22"/>
                <w:szCs w:val="22"/>
              </w:rPr>
              <w:t>0,349</w:t>
            </w:r>
          </w:p>
        </w:tc>
        <w:tc>
          <w:tcPr>
            <w:tcW w:w="2718" w:type="dxa"/>
            <w:tcBorders>
              <w:top w:val="single" w:sz="12" w:space="0" w:color="auto"/>
              <w:left w:val="nil"/>
              <w:bottom w:val="single" w:sz="12" w:space="0" w:color="auto"/>
              <w:right w:val="nil"/>
            </w:tcBorders>
            <w:vAlign w:val="bottom"/>
          </w:tcPr>
          <w:p w14:paraId="4C8A00C0" w14:textId="77777777" w:rsidR="00EB6349" w:rsidRPr="001C0B05" w:rsidRDefault="00EB6349" w:rsidP="007D1075">
            <w:pPr>
              <w:jc w:val="center"/>
              <w:rPr>
                <w:rFonts w:ascii="Times New Roman" w:hAnsi="Times New Roman" w:cs="Times New Roman"/>
                <w:sz w:val="22"/>
                <w:szCs w:val="22"/>
              </w:rPr>
            </w:pPr>
            <w:r w:rsidRPr="001C0B05">
              <w:rPr>
                <w:rFonts w:ascii="Times New Roman" w:hAnsi="Times New Roman" w:cs="Times New Roman"/>
                <w:b/>
                <w:sz w:val="22"/>
                <w:szCs w:val="22"/>
              </w:rPr>
              <w:t>0,322</w:t>
            </w:r>
          </w:p>
        </w:tc>
      </w:tr>
    </w:tbl>
    <w:p w14:paraId="206FDE74" w14:textId="77777777" w:rsidR="00EB6349" w:rsidRPr="001C0B05" w:rsidRDefault="00EB6349" w:rsidP="00EB6349">
      <w:pPr>
        <w:spacing w:line="480" w:lineRule="auto"/>
        <w:ind w:left="851"/>
        <w:rPr>
          <w:rFonts w:ascii="Times New Roman" w:hAnsi="Times New Roman" w:cs="Times New Roman"/>
          <w:sz w:val="22"/>
          <w:szCs w:val="22"/>
        </w:rPr>
      </w:pPr>
      <w:r w:rsidRPr="001C0B05">
        <w:rPr>
          <w:rFonts w:ascii="Times New Roman" w:hAnsi="Times New Roman" w:cs="Times New Roman"/>
          <w:sz w:val="22"/>
          <w:szCs w:val="22"/>
        </w:rPr>
        <w:t xml:space="preserve">  </w:t>
      </w:r>
      <w:r>
        <w:rPr>
          <w:rFonts w:ascii="Times New Roman" w:hAnsi="Times New Roman" w:cs="Times New Roman"/>
          <w:sz w:val="22"/>
          <w:szCs w:val="22"/>
        </w:rPr>
        <w:t>Sumber : Data primer yang diolah, 2021</w:t>
      </w:r>
    </w:p>
    <w:p w14:paraId="7EB5CAF9" w14:textId="77777777" w:rsidR="00EB6349" w:rsidRPr="00994F15" w:rsidRDefault="00EB6349" w:rsidP="00EB6349">
      <w:pPr>
        <w:spacing w:line="480" w:lineRule="auto"/>
        <w:ind w:left="785" w:firstLine="655"/>
        <w:jc w:val="both"/>
        <w:rPr>
          <w:rFonts w:ascii="Times New Roman" w:eastAsia="Times New Roman" w:hAnsi="Times New Roman" w:cs="Times New Roman"/>
          <w:b/>
          <w:color w:val="000000" w:themeColor="text1"/>
          <w:sz w:val="40"/>
          <w:szCs w:val="24"/>
        </w:rPr>
      </w:pPr>
      <w:r w:rsidRPr="00994F15">
        <w:rPr>
          <w:rFonts w:ascii="Times New Roman" w:hAnsi="Times New Roman" w:cs="Times New Roman"/>
          <w:sz w:val="24"/>
        </w:rPr>
        <w:t>Hasil dari perhitungan regresi dapat diketahui bahwa koefisien determinasi (R</w:t>
      </w:r>
      <w:r w:rsidRPr="00994F15">
        <w:rPr>
          <w:rFonts w:ascii="Times New Roman" w:hAnsi="Times New Roman" w:cs="Times New Roman"/>
          <w:sz w:val="24"/>
          <w:vertAlign w:val="superscript"/>
        </w:rPr>
        <w:t>2</w:t>
      </w:r>
      <w:r>
        <w:rPr>
          <w:rFonts w:ascii="Times New Roman" w:hAnsi="Times New Roman" w:cs="Times New Roman"/>
          <w:sz w:val="24"/>
        </w:rPr>
        <w:t>) yang diperoleh sebesar 0,322. Hal ini berarti 32,2</w:t>
      </w:r>
      <w:r w:rsidRPr="00994F15">
        <w:rPr>
          <w:rFonts w:ascii="Times New Roman" w:hAnsi="Times New Roman" w:cs="Times New Roman"/>
          <w:sz w:val="24"/>
        </w:rPr>
        <w:t>% variasi variabel kinerja karyawan dapat d</w:t>
      </w:r>
      <w:r>
        <w:rPr>
          <w:rFonts w:ascii="Times New Roman" w:hAnsi="Times New Roman" w:cs="Times New Roman"/>
          <w:sz w:val="24"/>
        </w:rPr>
        <w:t>ijelaskan oleh variabel insentif</w:t>
      </w:r>
      <w:r w:rsidRPr="00994F15">
        <w:rPr>
          <w:rFonts w:ascii="Times New Roman" w:hAnsi="Times New Roman" w:cs="Times New Roman"/>
          <w:sz w:val="24"/>
        </w:rPr>
        <w:t>,</w:t>
      </w:r>
      <w:r>
        <w:rPr>
          <w:rFonts w:ascii="Times New Roman" w:hAnsi="Times New Roman" w:cs="Times New Roman"/>
          <w:sz w:val="24"/>
        </w:rPr>
        <w:t xml:space="preserve"> promosi jabatan dan stres kerja, sedangkan sisanya sebesar 67,8</w:t>
      </w:r>
      <w:r w:rsidRPr="00994F15">
        <w:rPr>
          <w:rFonts w:ascii="Times New Roman" w:hAnsi="Times New Roman" w:cs="Times New Roman"/>
          <w:sz w:val="24"/>
        </w:rPr>
        <w:t xml:space="preserve">% diterangkan oleh variabel lain yang tidak diajukan dalam penelitian ini. Misalnya, </w:t>
      </w:r>
      <w:r>
        <w:rPr>
          <w:rFonts w:ascii="Times New Roman" w:hAnsi="Times New Roman" w:cs="Times New Roman"/>
          <w:sz w:val="24"/>
        </w:rPr>
        <w:t xml:space="preserve">kedisiplinan, </w:t>
      </w:r>
      <w:r w:rsidRPr="00994F15">
        <w:rPr>
          <w:rFonts w:ascii="Times New Roman" w:hAnsi="Times New Roman" w:cs="Times New Roman"/>
          <w:sz w:val="24"/>
        </w:rPr>
        <w:t>kompeten</w:t>
      </w:r>
      <w:r>
        <w:rPr>
          <w:rFonts w:ascii="Times New Roman" w:hAnsi="Times New Roman" w:cs="Times New Roman"/>
          <w:sz w:val="24"/>
        </w:rPr>
        <w:t>si, budaya organisasi, pengalaman</w:t>
      </w:r>
      <w:r w:rsidRPr="00994F15">
        <w:rPr>
          <w:rFonts w:ascii="Times New Roman" w:hAnsi="Times New Roman" w:cs="Times New Roman"/>
          <w:sz w:val="24"/>
        </w:rPr>
        <w:t xml:space="preserve"> dan lain- lain.</w:t>
      </w:r>
    </w:p>
    <w:p w14:paraId="1F38B390" w14:textId="77777777" w:rsidR="00EB6349" w:rsidRDefault="00EB6349" w:rsidP="00EB6349">
      <w:pPr>
        <w:numPr>
          <w:ilvl w:val="0"/>
          <w:numId w:val="59"/>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Pembahasan</w:t>
      </w:r>
    </w:p>
    <w:p w14:paraId="5D4D4D97" w14:textId="77777777" w:rsidR="00EB6349" w:rsidRDefault="00EB6349" w:rsidP="004E7E37">
      <w:pPr>
        <w:numPr>
          <w:ilvl w:val="0"/>
          <w:numId w:val="76"/>
        </w:numPr>
        <w:spacing w:line="480" w:lineRule="auto"/>
        <w:ind w:left="782" w:hanging="357"/>
        <w:jc w:val="both"/>
        <w:rPr>
          <w:rFonts w:ascii="Times New Roman" w:eastAsia="Times New Roman" w:hAnsi="Times New Roman" w:cs="Times New Roman"/>
          <w:color w:val="000000" w:themeColor="text1"/>
          <w:sz w:val="24"/>
          <w:szCs w:val="24"/>
        </w:rPr>
      </w:pPr>
      <w:r w:rsidRPr="005B351A">
        <w:rPr>
          <w:rFonts w:ascii="Times New Roman" w:eastAsia="Times New Roman" w:hAnsi="Times New Roman" w:cs="Times New Roman"/>
          <w:color w:val="000000" w:themeColor="text1"/>
          <w:sz w:val="24"/>
          <w:szCs w:val="24"/>
        </w:rPr>
        <w:t>Pengaruh</w:t>
      </w:r>
      <w:r>
        <w:rPr>
          <w:rFonts w:ascii="Times New Roman" w:eastAsia="Times New Roman" w:hAnsi="Times New Roman" w:cs="Times New Roman"/>
          <w:color w:val="000000" w:themeColor="text1"/>
          <w:sz w:val="24"/>
          <w:szCs w:val="24"/>
        </w:rPr>
        <w:t xml:space="preserve"> insentif, promosi jabatan dan stres kerja terhadap kinerja karyawan Koperasi Simpan Pinjam dan Pembiayaan Bina Insan Mandiri.</w:t>
      </w:r>
    </w:p>
    <w:p w14:paraId="79A66F1F" w14:textId="77777777" w:rsidR="00EB6349" w:rsidRDefault="00EB6349" w:rsidP="00EB6349">
      <w:pPr>
        <w:spacing w:line="480" w:lineRule="auto"/>
        <w:ind w:left="782" w:firstLine="658"/>
        <w:jc w:val="both"/>
        <w:rPr>
          <w:rFonts w:ascii="Times New Roman" w:hAnsi="Times New Roman" w:cs="Times New Roman"/>
          <w:sz w:val="24"/>
        </w:rPr>
      </w:pPr>
      <w:r w:rsidRPr="005B351A">
        <w:rPr>
          <w:rFonts w:ascii="Times New Roman" w:hAnsi="Times New Roman" w:cs="Times New Roman"/>
          <w:sz w:val="24"/>
        </w:rPr>
        <w:t>Berdasarkan</w:t>
      </w:r>
      <w:r>
        <w:rPr>
          <w:rFonts w:ascii="Times New Roman" w:hAnsi="Times New Roman" w:cs="Times New Roman"/>
          <w:sz w:val="24"/>
        </w:rPr>
        <w:t xml:space="preserve"> hasil perhitungan SPSS versi 21</w:t>
      </w:r>
      <w:r w:rsidRPr="005B351A">
        <w:rPr>
          <w:rFonts w:ascii="Times New Roman" w:hAnsi="Times New Roman" w:cs="Times New Roman"/>
          <w:sz w:val="24"/>
        </w:rPr>
        <w:t xml:space="preserve"> diketahui bahwa F</w:t>
      </w:r>
      <w:r w:rsidRPr="005B351A">
        <w:rPr>
          <w:rFonts w:ascii="Times New Roman" w:hAnsi="Times New Roman" w:cs="Times New Roman"/>
          <w:sz w:val="24"/>
          <w:vertAlign w:val="subscript"/>
        </w:rPr>
        <w:t>hitung</w:t>
      </w:r>
      <w:r w:rsidRPr="005B351A">
        <w:rPr>
          <w:rFonts w:ascii="Times New Roman" w:hAnsi="Times New Roman" w:cs="Times New Roman"/>
          <w:sz w:val="24"/>
        </w:rPr>
        <w:t xml:space="preserve"> &gt; F</w:t>
      </w:r>
      <w:r w:rsidRPr="005B351A">
        <w:rPr>
          <w:rFonts w:ascii="Times New Roman" w:hAnsi="Times New Roman" w:cs="Times New Roman"/>
          <w:sz w:val="24"/>
          <w:vertAlign w:val="subscript"/>
        </w:rPr>
        <w:t>tabel</w:t>
      </w:r>
      <w:r>
        <w:rPr>
          <w:rFonts w:ascii="Times New Roman" w:hAnsi="Times New Roman" w:cs="Times New Roman"/>
          <w:sz w:val="24"/>
        </w:rPr>
        <w:t xml:space="preserve"> yaitu 12,893 &gt; 2,732</w:t>
      </w:r>
      <w:r w:rsidRPr="005B351A">
        <w:rPr>
          <w:rFonts w:ascii="Times New Roman" w:hAnsi="Times New Roman" w:cs="Times New Roman"/>
          <w:sz w:val="24"/>
        </w:rPr>
        <w:t xml:space="preserve"> dan nilai signifikansi uji F sebesar 0,000 &lt; 0,05, dengan demikian Ho ditolak dan Ha diterima. Jadi dapat disimpulkan bahwa variabel </w:t>
      </w:r>
      <w:r>
        <w:rPr>
          <w:rFonts w:ascii="Times New Roman" w:hAnsi="Times New Roman" w:cs="Times New Roman"/>
          <w:sz w:val="24"/>
        </w:rPr>
        <w:t xml:space="preserve">insentif, promosi jabatan dan stres kerja </w:t>
      </w:r>
      <w:r w:rsidRPr="005B351A">
        <w:rPr>
          <w:rFonts w:ascii="Times New Roman" w:hAnsi="Times New Roman" w:cs="Times New Roman"/>
          <w:sz w:val="24"/>
        </w:rPr>
        <w:t>secara simultan berpengaruh signifikan terhadap kinerja karyawan</w:t>
      </w:r>
      <w:r>
        <w:rPr>
          <w:rFonts w:ascii="Times New Roman" w:hAnsi="Times New Roman" w:cs="Times New Roman"/>
          <w:sz w:val="24"/>
        </w:rPr>
        <w:t xml:space="preserve"> </w:t>
      </w:r>
      <w:r>
        <w:rPr>
          <w:rFonts w:ascii="Times New Roman" w:eastAsia="Times New Roman" w:hAnsi="Times New Roman" w:cs="Times New Roman"/>
          <w:color w:val="000000" w:themeColor="text1"/>
          <w:sz w:val="24"/>
          <w:szCs w:val="24"/>
        </w:rPr>
        <w:t>Koperasi Simpan Pinjam dan Pembiayaan Syariah Bina Insan Mandiri Karanganyar</w:t>
      </w:r>
      <w:r>
        <w:rPr>
          <w:rFonts w:ascii="Times New Roman" w:hAnsi="Times New Roman" w:cs="Times New Roman"/>
          <w:sz w:val="24"/>
        </w:rPr>
        <w:t>.</w:t>
      </w:r>
    </w:p>
    <w:p w14:paraId="0101ED3B" w14:textId="77777777" w:rsidR="00EB6349" w:rsidRPr="00830B87" w:rsidRDefault="00EB6349" w:rsidP="00EB6349">
      <w:pPr>
        <w:spacing w:line="480" w:lineRule="auto"/>
        <w:ind w:left="782" w:firstLine="658"/>
        <w:jc w:val="both"/>
        <w:rPr>
          <w:rFonts w:ascii="Times New Roman" w:hAnsi="Times New Roman" w:cs="Times New Roman"/>
          <w:sz w:val="32"/>
        </w:rPr>
      </w:pPr>
      <w:r w:rsidRPr="00830B87">
        <w:rPr>
          <w:rFonts w:ascii="Times New Roman" w:hAnsi="Times New Roman" w:cs="Times New Roman"/>
          <w:sz w:val="24"/>
        </w:rPr>
        <w:t xml:space="preserve">Sehingga hipotesis 1 dalam penelitian ini yang menyatakan bahwa “Diduga </w:t>
      </w:r>
      <w:r>
        <w:rPr>
          <w:rFonts w:ascii="Times New Roman" w:hAnsi="Times New Roman" w:cs="Times New Roman"/>
          <w:sz w:val="24"/>
        </w:rPr>
        <w:t xml:space="preserve">insentif, promosi jabatan dan stres kerja </w:t>
      </w:r>
      <w:r w:rsidRPr="00830B87">
        <w:rPr>
          <w:rFonts w:ascii="Times New Roman" w:hAnsi="Times New Roman" w:cs="Times New Roman"/>
          <w:sz w:val="24"/>
        </w:rPr>
        <w:t>secara simultan berpengaruh</w:t>
      </w:r>
      <w:r>
        <w:rPr>
          <w:rFonts w:ascii="Times New Roman" w:hAnsi="Times New Roman" w:cs="Times New Roman"/>
          <w:sz w:val="24"/>
        </w:rPr>
        <w:t xml:space="preserve"> positif dan</w:t>
      </w:r>
      <w:r w:rsidRPr="00830B87">
        <w:rPr>
          <w:rFonts w:ascii="Times New Roman" w:hAnsi="Times New Roman" w:cs="Times New Roman"/>
          <w:sz w:val="24"/>
        </w:rPr>
        <w:t xml:space="preserve"> signifikan terhadap kinerja karyawan </w:t>
      </w:r>
      <w:r>
        <w:rPr>
          <w:rFonts w:ascii="Times New Roman" w:eastAsia="Times New Roman" w:hAnsi="Times New Roman" w:cs="Times New Roman"/>
          <w:color w:val="000000" w:themeColor="text1"/>
          <w:sz w:val="24"/>
          <w:szCs w:val="24"/>
        </w:rPr>
        <w:t xml:space="preserve">Koperasi </w:t>
      </w:r>
      <w:r>
        <w:rPr>
          <w:rFonts w:ascii="Times New Roman" w:eastAsia="Times New Roman" w:hAnsi="Times New Roman" w:cs="Times New Roman"/>
          <w:color w:val="000000" w:themeColor="text1"/>
          <w:sz w:val="24"/>
          <w:szCs w:val="24"/>
        </w:rPr>
        <w:lastRenderedPageBreak/>
        <w:t>Simpan Pinjam dan Pembiayaan Syariah Bina Insan Mandiri Karanganyar</w:t>
      </w:r>
      <w:r w:rsidRPr="00830B87">
        <w:rPr>
          <w:rFonts w:ascii="Times New Roman" w:hAnsi="Times New Roman" w:cs="Times New Roman"/>
          <w:sz w:val="24"/>
        </w:rPr>
        <w:t>” terbukti kebenarannya.</w:t>
      </w:r>
    </w:p>
    <w:p w14:paraId="41F69260" w14:textId="77777777" w:rsidR="008A04B5" w:rsidRPr="00BF5EDA" w:rsidRDefault="00EB6349" w:rsidP="00F106C5">
      <w:pPr>
        <w:spacing w:line="480" w:lineRule="auto"/>
        <w:ind w:left="782" w:firstLine="658"/>
        <w:jc w:val="both"/>
        <w:rPr>
          <w:rFonts w:ascii="Times New Roman" w:eastAsia="Times New Roman" w:hAnsi="Times New Roman" w:cs="Times New Roman"/>
          <w:color w:val="000000" w:themeColor="text1"/>
          <w:sz w:val="24"/>
          <w:szCs w:val="24"/>
        </w:rPr>
      </w:pPr>
      <w:r w:rsidRPr="00830B87">
        <w:rPr>
          <w:rFonts w:ascii="Times New Roman" w:hAnsi="Times New Roman" w:cs="Times New Roman"/>
          <w:sz w:val="24"/>
        </w:rPr>
        <w:t xml:space="preserve">Dengan demikian dapat diketahui bahwa faktor </w:t>
      </w:r>
      <w:r>
        <w:rPr>
          <w:rFonts w:ascii="Times New Roman" w:hAnsi="Times New Roman" w:cs="Times New Roman"/>
          <w:sz w:val="24"/>
        </w:rPr>
        <w:t xml:space="preserve">insentif, promosi jabatan dan stres kerja </w:t>
      </w:r>
      <w:r w:rsidRPr="00830B87">
        <w:rPr>
          <w:rFonts w:ascii="Times New Roman" w:hAnsi="Times New Roman" w:cs="Times New Roman"/>
          <w:sz w:val="24"/>
        </w:rPr>
        <w:t xml:space="preserve">merupakan faktor yang dapat berpengaruh terhadap kinerja karyawan Koperasi Simpan Pinjam </w:t>
      </w:r>
      <w:r>
        <w:rPr>
          <w:rFonts w:ascii="Times New Roman" w:eastAsia="Times New Roman" w:hAnsi="Times New Roman" w:cs="Times New Roman"/>
          <w:color w:val="000000" w:themeColor="text1"/>
          <w:sz w:val="24"/>
          <w:szCs w:val="24"/>
        </w:rPr>
        <w:t xml:space="preserve">dan Pembiayaan Syariah </w:t>
      </w:r>
      <w:r w:rsidR="006A3A29">
        <w:rPr>
          <w:rFonts w:ascii="Times New Roman" w:eastAsia="Times New Roman" w:hAnsi="Times New Roman" w:cs="Times New Roman"/>
          <w:color w:val="000000" w:themeColor="text1"/>
          <w:sz w:val="24"/>
          <w:szCs w:val="24"/>
        </w:rPr>
        <w:t>Bina Insan Mandiri Karanganyar.</w:t>
      </w:r>
    </w:p>
    <w:p w14:paraId="2B5A5195" w14:textId="77777777" w:rsidR="00EB6349" w:rsidRDefault="00EB6349" w:rsidP="004E7E37">
      <w:pPr>
        <w:numPr>
          <w:ilvl w:val="0"/>
          <w:numId w:val="76"/>
        </w:numPr>
        <w:spacing w:line="480" w:lineRule="auto"/>
        <w:ind w:left="782" w:hanging="357"/>
        <w:jc w:val="both"/>
        <w:rPr>
          <w:rFonts w:ascii="Times New Roman" w:eastAsia="Times New Roman" w:hAnsi="Times New Roman" w:cs="Times New Roman"/>
          <w:color w:val="000000" w:themeColor="text1"/>
          <w:sz w:val="24"/>
          <w:szCs w:val="24"/>
        </w:rPr>
      </w:pPr>
      <w:r w:rsidRPr="005B351A">
        <w:rPr>
          <w:rFonts w:ascii="Times New Roman" w:eastAsia="Times New Roman" w:hAnsi="Times New Roman" w:cs="Times New Roman"/>
          <w:color w:val="000000" w:themeColor="text1"/>
          <w:sz w:val="24"/>
          <w:szCs w:val="24"/>
        </w:rPr>
        <w:t>Pengaruh</w:t>
      </w:r>
      <w:r>
        <w:rPr>
          <w:rFonts w:ascii="Times New Roman" w:eastAsia="Times New Roman" w:hAnsi="Times New Roman" w:cs="Times New Roman"/>
          <w:color w:val="000000" w:themeColor="text1"/>
          <w:sz w:val="24"/>
          <w:szCs w:val="24"/>
        </w:rPr>
        <w:t xml:space="preserve"> insentif terhadap kinerja karyawan Koperasi Simpan Pinjam dan Pembiayaan Bina Insan Mandiri Karanganyar.</w:t>
      </w:r>
    </w:p>
    <w:p w14:paraId="42F884DD" w14:textId="77777777" w:rsidR="00EB6349" w:rsidRDefault="00EB6349" w:rsidP="00EB6349">
      <w:pPr>
        <w:spacing w:line="480" w:lineRule="auto"/>
        <w:ind w:left="782" w:firstLine="658"/>
        <w:jc w:val="both"/>
        <w:rPr>
          <w:rFonts w:ascii="Times New Roman" w:hAnsi="Times New Roman" w:cs="Times New Roman"/>
          <w:sz w:val="24"/>
          <w:szCs w:val="24"/>
        </w:rPr>
      </w:pPr>
      <w:r w:rsidRPr="005B1BF5">
        <w:rPr>
          <w:rFonts w:ascii="Times New Roman" w:hAnsi="Times New Roman" w:cs="Times New Roman"/>
          <w:sz w:val="24"/>
          <w:szCs w:val="24"/>
        </w:rPr>
        <w:t>Berdasarkan</w:t>
      </w:r>
      <w:r>
        <w:rPr>
          <w:rFonts w:ascii="Times New Roman" w:hAnsi="Times New Roman" w:cs="Times New Roman"/>
          <w:sz w:val="24"/>
          <w:szCs w:val="24"/>
        </w:rPr>
        <w:t xml:space="preserve"> hasil perhitungan SPSS versi 21</w:t>
      </w:r>
      <w:r w:rsidRPr="005B1BF5">
        <w:rPr>
          <w:rFonts w:ascii="Times New Roman" w:hAnsi="Times New Roman" w:cs="Times New Roman"/>
          <w:sz w:val="24"/>
          <w:szCs w:val="24"/>
        </w:rPr>
        <w:t xml:space="preserve"> diketahui bahwa t</w:t>
      </w:r>
      <w:r w:rsidRPr="005B1BF5">
        <w:rPr>
          <w:rFonts w:ascii="Times New Roman" w:hAnsi="Times New Roman" w:cs="Times New Roman"/>
          <w:sz w:val="24"/>
          <w:szCs w:val="24"/>
          <w:vertAlign w:val="subscript"/>
        </w:rPr>
        <w:t>hitung</w:t>
      </w:r>
      <w:r w:rsidRPr="005B1BF5">
        <w:rPr>
          <w:rFonts w:ascii="Times New Roman" w:hAnsi="Times New Roman" w:cs="Times New Roman"/>
          <w:sz w:val="24"/>
          <w:szCs w:val="24"/>
        </w:rPr>
        <w:t xml:space="preserve"> &gt; t</w:t>
      </w:r>
      <w:r w:rsidRPr="005B1BF5">
        <w:rPr>
          <w:rFonts w:ascii="Times New Roman" w:hAnsi="Times New Roman" w:cs="Times New Roman"/>
          <w:sz w:val="24"/>
          <w:szCs w:val="24"/>
          <w:vertAlign w:val="subscript"/>
        </w:rPr>
        <w:t>tabel</w:t>
      </w:r>
      <w:r>
        <w:rPr>
          <w:rFonts w:ascii="Times New Roman" w:hAnsi="Times New Roman" w:cs="Times New Roman"/>
          <w:sz w:val="24"/>
          <w:szCs w:val="24"/>
        </w:rPr>
        <w:t xml:space="preserve"> (2,126</w:t>
      </w:r>
      <w:r w:rsidRPr="005B1BF5">
        <w:rPr>
          <w:rFonts w:ascii="Times New Roman" w:hAnsi="Times New Roman" w:cs="Times New Roman"/>
          <w:sz w:val="24"/>
          <w:szCs w:val="24"/>
        </w:rPr>
        <w:t>) &gt;</w:t>
      </w:r>
      <w:r>
        <w:rPr>
          <w:rFonts w:ascii="Times New Roman" w:hAnsi="Times New Roman" w:cs="Times New Roman"/>
          <w:sz w:val="24"/>
          <w:szCs w:val="24"/>
        </w:rPr>
        <w:t xml:space="preserve"> (1,993</w:t>
      </w:r>
      <w:r w:rsidRPr="005B1BF5">
        <w:rPr>
          <w:rFonts w:ascii="Times New Roman" w:hAnsi="Times New Roman" w:cs="Times New Roman"/>
          <w:sz w:val="24"/>
          <w:szCs w:val="24"/>
        </w:rPr>
        <w:t>) dengan nilai signifikansi sebesar</w:t>
      </w:r>
      <w:r w:rsidRPr="005B1BF5">
        <w:rPr>
          <w:rFonts w:ascii="Times New Roman" w:hAnsi="Times New Roman" w:cs="Times New Roman"/>
          <w:spacing w:val="53"/>
          <w:sz w:val="24"/>
          <w:szCs w:val="24"/>
        </w:rPr>
        <w:t xml:space="preserve"> </w:t>
      </w:r>
      <w:r>
        <w:rPr>
          <w:rFonts w:ascii="Times New Roman" w:hAnsi="Times New Roman" w:cs="Times New Roman"/>
          <w:sz w:val="24"/>
          <w:szCs w:val="24"/>
        </w:rPr>
        <w:t>(0,037</w:t>
      </w:r>
      <w:r w:rsidRPr="005B1BF5">
        <w:rPr>
          <w:rFonts w:ascii="Times New Roman" w:hAnsi="Times New Roman" w:cs="Times New Roman"/>
          <w:sz w:val="24"/>
          <w:szCs w:val="24"/>
        </w:rPr>
        <w:t xml:space="preserve">) &lt; (0,05) artinya Ho ditolak dan Ha diterima, maka secara parsial </w:t>
      </w:r>
      <w:r>
        <w:rPr>
          <w:rFonts w:ascii="Times New Roman" w:hAnsi="Times New Roman" w:cs="Times New Roman"/>
          <w:sz w:val="24"/>
          <w:szCs w:val="24"/>
        </w:rPr>
        <w:t xml:space="preserve">insentif </w:t>
      </w:r>
      <w:r w:rsidRPr="005B1BF5">
        <w:rPr>
          <w:rFonts w:ascii="Times New Roman" w:hAnsi="Times New Roman" w:cs="Times New Roman"/>
          <w:sz w:val="24"/>
          <w:szCs w:val="24"/>
        </w:rPr>
        <w:t>berpengaruh positif dan signifikan terhadap kinerja karyawan Koperasi Simpan Pinjam dan Pembiayaan Syariah Bina Insan Mandiri</w:t>
      </w:r>
      <w:r>
        <w:rPr>
          <w:rFonts w:ascii="Times New Roman" w:hAnsi="Times New Roman" w:cs="Times New Roman"/>
          <w:sz w:val="24"/>
          <w:szCs w:val="24"/>
        </w:rPr>
        <w:t xml:space="preserve"> </w:t>
      </w:r>
      <w:r>
        <w:rPr>
          <w:rFonts w:ascii="Times New Roman" w:eastAsia="Times New Roman" w:hAnsi="Times New Roman" w:cs="Times New Roman"/>
          <w:color w:val="000000" w:themeColor="text1"/>
          <w:sz w:val="24"/>
          <w:szCs w:val="24"/>
        </w:rPr>
        <w:t>Karanganyar</w:t>
      </w:r>
      <w:r w:rsidRPr="005B1BF5">
        <w:rPr>
          <w:rFonts w:ascii="Times New Roman" w:hAnsi="Times New Roman" w:cs="Times New Roman"/>
          <w:sz w:val="24"/>
          <w:szCs w:val="24"/>
        </w:rPr>
        <w:t>.</w:t>
      </w:r>
    </w:p>
    <w:p w14:paraId="530DF3EA" w14:textId="77777777" w:rsidR="00EB6349" w:rsidRDefault="00EB6349" w:rsidP="00EB6349">
      <w:pPr>
        <w:spacing w:line="480" w:lineRule="auto"/>
        <w:ind w:left="782" w:firstLine="658"/>
        <w:jc w:val="both"/>
        <w:rPr>
          <w:rFonts w:ascii="Times New Roman" w:hAnsi="Times New Roman" w:cs="Times New Roman"/>
          <w:sz w:val="24"/>
          <w:szCs w:val="24"/>
        </w:rPr>
      </w:pPr>
      <w:r w:rsidRPr="005B1BF5">
        <w:rPr>
          <w:rFonts w:ascii="Times New Roman" w:hAnsi="Times New Roman" w:cs="Times New Roman"/>
          <w:sz w:val="24"/>
          <w:szCs w:val="24"/>
        </w:rPr>
        <w:t xml:space="preserve">Sehingga Hipotesis 2 dalam penelitian ini yang menyatakan bahwa “Diduga </w:t>
      </w:r>
      <w:r>
        <w:rPr>
          <w:rFonts w:ascii="Times New Roman" w:hAnsi="Times New Roman" w:cs="Times New Roman"/>
          <w:sz w:val="24"/>
          <w:szCs w:val="24"/>
        </w:rPr>
        <w:t xml:space="preserve">insentif </w:t>
      </w:r>
      <w:r w:rsidRPr="005B1BF5">
        <w:rPr>
          <w:rFonts w:ascii="Times New Roman" w:hAnsi="Times New Roman" w:cs="Times New Roman"/>
          <w:sz w:val="24"/>
          <w:szCs w:val="24"/>
        </w:rPr>
        <w:t xml:space="preserve">berpengaruh positif dan signifikan terhadap kinerja karyawan </w:t>
      </w:r>
      <w:r>
        <w:rPr>
          <w:rFonts w:ascii="Times New Roman" w:eastAsia="Times New Roman" w:hAnsi="Times New Roman" w:cs="Times New Roman"/>
          <w:color w:val="000000" w:themeColor="text1"/>
          <w:sz w:val="24"/>
          <w:szCs w:val="24"/>
        </w:rPr>
        <w:t>Koperasi Simpan Pinjam dan Pembiayaan Bina Insan Mandiri Karanganyar</w:t>
      </w:r>
      <w:r w:rsidRPr="005B1BF5">
        <w:rPr>
          <w:rFonts w:ascii="Times New Roman" w:hAnsi="Times New Roman" w:cs="Times New Roman"/>
          <w:sz w:val="24"/>
          <w:szCs w:val="24"/>
        </w:rPr>
        <w:t>” terbukti</w:t>
      </w:r>
      <w:r w:rsidRPr="005B1BF5">
        <w:rPr>
          <w:rFonts w:ascii="Times New Roman" w:hAnsi="Times New Roman" w:cs="Times New Roman"/>
          <w:spacing w:val="-2"/>
          <w:sz w:val="24"/>
          <w:szCs w:val="24"/>
        </w:rPr>
        <w:t xml:space="preserve"> </w:t>
      </w:r>
      <w:r w:rsidRPr="005B1BF5">
        <w:rPr>
          <w:rFonts w:ascii="Times New Roman" w:hAnsi="Times New Roman" w:cs="Times New Roman"/>
          <w:sz w:val="24"/>
          <w:szCs w:val="24"/>
        </w:rPr>
        <w:t>kebenarannya.</w:t>
      </w:r>
    </w:p>
    <w:p w14:paraId="59534BD9" w14:textId="70DB92E8" w:rsidR="00EB6349" w:rsidRDefault="00EB6349" w:rsidP="00EB6349">
      <w:pPr>
        <w:spacing w:line="480" w:lineRule="auto"/>
        <w:ind w:left="782" w:firstLine="658"/>
        <w:jc w:val="both"/>
        <w:rPr>
          <w:rFonts w:ascii="Times New Roman" w:hAnsi="Times New Roman" w:cs="Times New Roman"/>
          <w:sz w:val="24"/>
          <w:szCs w:val="24"/>
        </w:rPr>
      </w:pPr>
      <w:r w:rsidRPr="00C05E32">
        <w:rPr>
          <w:rFonts w:ascii="Times New Roman" w:hAnsi="Times New Roman" w:cs="Times New Roman"/>
          <w:sz w:val="24"/>
          <w:szCs w:val="24"/>
        </w:rPr>
        <w:t>Hal ini didukung oleh penelitian</w:t>
      </w:r>
      <w:r>
        <w:rPr>
          <w:rFonts w:ascii="Times New Roman" w:hAnsi="Times New Roman" w:cs="Times New Roman"/>
          <w:sz w:val="24"/>
          <w:szCs w:val="24"/>
        </w:rPr>
        <w:t xml:space="preserve"> </w:t>
      </w:r>
      <w:r w:rsidR="00B63C8C">
        <w:rPr>
          <w:rFonts w:ascii="Times New Roman" w:hAnsi="Times New Roman" w:cs="Times New Roman"/>
          <w:sz w:val="24"/>
          <w:szCs w:val="24"/>
        </w:rPr>
        <w:fldChar w:fldCharType="begin" w:fldLock="1"/>
      </w:r>
      <w:r w:rsidR="00E01362">
        <w:rPr>
          <w:rFonts w:ascii="Times New Roman" w:hAnsi="Times New Roman" w:cs="Times New Roman"/>
          <w:sz w:val="24"/>
          <w:szCs w:val="24"/>
        </w:rPr>
        <w:instrText>ADDIN CSL_CITATION {"citationItems":[{"id":"ITEM-1","itemData":{"DOI":"10.29040/jap.v18i01.86","ISSN":"1412-629X","abstract":"The purpose of this research are: 1) To determine the effect of incentive, competent, and working environment simultaneously on employee performance Dinas Pekerjaan Umum Kabupaten Sukoharjo. 2) To determine the effect of incentive, competence, and working environment on employee performance Dinas Pekerjaan Umum Kabupaten Sukoharjo.Data collection method used is the method of questionnaire / questionnaire to 50 employees as respondents. Sampling technique used is random sampling method convenionce sampling. Data analysis methods used include: test instrument (validity and reliability), hypothesis testing (multiple linear regression analysis, t-test, f and the coefficient of determination (R2).Results Descriptive analysis showed that most respondents gender male (82%). All data from the questionnaires have passed the test instrument. For testing f test result that the value of F (45.186)&gt; F table (3.15) with a probability of 0.000 (p &lt;0.05). This means Fhitung in the region of Ho rejected, which means a significant difference between the independent variable (incentive, competence, and working environment) simultaneously on the dependent variable (employee performance). From the results of the t test result incentive have a significant positive effect on an individual basis to variable employee performance. This is evident from tcount (5.907)&gt; t table (2.000) with a significance value &lt;α (0.05). Variable competence are also significant positive effect on employee performance. This is because tcount (2.919)&gt; t table (2.000) with a significance value &lt;α (0.05). Variable working environment is also significant positive effect on employee performance. This is because tcount (4.570)&gt; t table (2.000) with a significance value &lt;α (0.05). The results of the analysis in this study was obtained R2 values of 0.685 (68.5%). This means that the independent variable (incentive, competence, and working environment) able to contribute 68.5% influence on the dependent variable (employee performance). While the rest of 31.5% is influenced by other variables outside of this study as a leadership, compensation, organisational culture, etc.Keywords: Incentive, competence, working environment, employee performance","author":[{"dropping-particle":"","family":"Djuwarto","given":"","non-dropping-particle":"","parse-names":false,"suffix":""},{"dropping-particle":"","family":"Hartono","given":"Sri","non-dropping-particle":"","parse-names":false,"suffix":""},{"dropping-particle":"","family":"Istiatin","given":"","non-dropping-particle":"","parse-names":false,"suffix":""}],"container-title":"Jurnal Akuntansi Dan Pajak","id":"ITEM-1","issue":"01","issued":{"date-parts":[["2017"]]},"page":"83-93","title":"Pengaruh Insentif, Kompetensi, Dan Lingkungan Kerja Terhadap Kinerja Pegawai Dinas Pekerjaan Umum Kabupaten Sukoharjo","type":"article-journal","volume":"18"},"uris":["http://www.mendeley.com/documents/?uuid=9276604e-66f6-47c4-9b48-7211c17531a2","http://www.mendeley.com/documents/?uuid=1e5b9145-42c4-4c9f-87dc-46ef81059d76"]}],"mendeley":{"formattedCitation":"(Djuwarto, Hartono, and Istiatin 2017)","manualFormatting":"Djuwarto et al, (2017)","plainTextFormattedCitation":"(Djuwarto, Hartono, and Istiatin 2017)","previouslyFormattedCitation":"(Djuwarto, Hartono, and Istiatin 2017)"},"properties":{"noteIndex":0},"schema":"https://github.com/citation-style-language/schema/raw/master/csl-citation.json"}</w:instrText>
      </w:r>
      <w:r w:rsidR="00B63C8C">
        <w:rPr>
          <w:rFonts w:ascii="Times New Roman" w:hAnsi="Times New Roman" w:cs="Times New Roman"/>
          <w:sz w:val="24"/>
          <w:szCs w:val="24"/>
        </w:rPr>
        <w:fldChar w:fldCharType="separate"/>
      </w:r>
      <w:r w:rsidR="00B63C8C">
        <w:rPr>
          <w:rFonts w:ascii="Times New Roman" w:hAnsi="Times New Roman" w:cs="Times New Roman"/>
          <w:noProof/>
          <w:sz w:val="24"/>
          <w:szCs w:val="24"/>
        </w:rPr>
        <w:t xml:space="preserve">Djuwarto </w:t>
      </w:r>
      <w:r w:rsidR="00B63C8C" w:rsidRPr="00B63C8C">
        <w:rPr>
          <w:rFonts w:ascii="Times New Roman" w:hAnsi="Times New Roman" w:cs="Times New Roman"/>
          <w:i/>
          <w:noProof/>
          <w:sz w:val="24"/>
          <w:szCs w:val="24"/>
        </w:rPr>
        <w:t>et al,</w:t>
      </w:r>
      <w:r w:rsidR="00B63C8C" w:rsidRPr="00B63C8C">
        <w:rPr>
          <w:rFonts w:ascii="Times New Roman" w:hAnsi="Times New Roman" w:cs="Times New Roman"/>
          <w:noProof/>
          <w:sz w:val="24"/>
          <w:szCs w:val="24"/>
        </w:rPr>
        <w:t xml:space="preserve"> </w:t>
      </w:r>
      <w:r w:rsidR="00B63C8C">
        <w:rPr>
          <w:rFonts w:ascii="Times New Roman" w:hAnsi="Times New Roman" w:cs="Times New Roman"/>
          <w:noProof/>
          <w:sz w:val="24"/>
          <w:szCs w:val="24"/>
        </w:rPr>
        <w:t>(</w:t>
      </w:r>
      <w:r w:rsidR="00B63C8C" w:rsidRPr="00B63C8C">
        <w:rPr>
          <w:rFonts w:ascii="Times New Roman" w:hAnsi="Times New Roman" w:cs="Times New Roman"/>
          <w:noProof/>
          <w:sz w:val="24"/>
          <w:szCs w:val="24"/>
        </w:rPr>
        <w:t>2017)</w:t>
      </w:r>
      <w:r w:rsidR="00B63C8C">
        <w:rPr>
          <w:rFonts w:ascii="Times New Roman" w:hAnsi="Times New Roman" w:cs="Times New Roman"/>
          <w:sz w:val="24"/>
          <w:szCs w:val="24"/>
        </w:rPr>
        <w:fldChar w:fldCharType="end"/>
      </w:r>
      <w:r>
        <w:rPr>
          <w:rFonts w:ascii="Times New Roman" w:hAnsi="Times New Roman" w:cs="Times New Roman"/>
          <w:sz w:val="24"/>
          <w:szCs w:val="24"/>
        </w:rPr>
        <w:t xml:space="preserve"> yang menyatakan</w:t>
      </w:r>
      <w:r w:rsidRPr="00C05E32">
        <w:rPr>
          <w:rFonts w:ascii="Times New Roman" w:hAnsi="Times New Roman" w:cs="Times New Roman"/>
          <w:sz w:val="24"/>
          <w:szCs w:val="24"/>
        </w:rPr>
        <w:t xml:space="preserve"> </w:t>
      </w:r>
      <w:r>
        <w:rPr>
          <w:rFonts w:ascii="Times New Roman" w:hAnsi="Times New Roman" w:cs="Times New Roman"/>
          <w:sz w:val="24"/>
          <w:szCs w:val="24"/>
        </w:rPr>
        <w:t>insentif mempunyai pengaruh positif dan</w:t>
      </w:r>
      <w:r w:rsidRPr="00C05E32">
        <w:rPr>
          <w:rFonts w:ascii="Times New Roman" w:hAnsi="Times New Roman" w:cs="Times New Roman"/>
          <w:sz w:val="24"/>
          <w:szCs w:val="24"/>
        </w:rPr>
        <w:t xml:space="preserve"> signi</w:t>
      </w:r>
      <w:r>
        <w:rPr>
          <w:rFonts w:ascii="Times New Roman" w:hAnsi="Times New Roman" w:cs="Times New Roman"/>
          <w:sz w:val="24"/>
          <w:szCs w:val="24"/>
        </w:rPr>
        <w:t>fikan terhadap kinerja pegawai Dinas Pekerjaan Umum Kabupaten Sukoharjo</w:t>
      </w:r>
      <w:r w:rsidRPr="00C05E32">
        <w:rPr>
          <w:rFonts w:ascii="Times New Roman" w:hAnsi="Times New Roman" w:cs="Times New Roman"/>
          <w:sz w:val="24"/>
          <w:szCs w:val="24"/>
        </w:rPr>
        <w:t xml:space="preserve">. </w:t>
      </w:r>
      <w:r>
        <w:rPr>
          <w:rFonts w:ascii="Times New Roman" w:hAnsi="Times New Roman" w:cs="Times New Roman"/>
          <w:sz w:val="24"/>
          <w:szCs w:val="24"/>
        </w:rPr>
        <w:t>Penelitian</w:t>
      </w:r>
      <w:r w:rsidRPr="00C05E32">
        <w:rPr>
          <w:rFonts w:ascii="Times New Roman" w:hAnsi="Times New Roman" w:cs="Times New Roman"/>
          <w:sz w:val="24"/>
          <w:szCs w:val="24"/>
        </w:rPr>
        <w:t xml:space="preserve"> </w:t>
      </w:r>
      <w:r>
        <w:rPr>
          <w:rFonts w:ascii="Times New Roman" w:hAnsi="Times New Roman" w:cs="Times New Roman"/>
          <w:sz w:val="24"/>
          <w:szCs w:val="24"/>
        </w:rPr>
        <w:t>oleh</w:t>
      </w:r>
      <w:r w:rsidR="00B63C8C">
        <w:rPr>
          <w:rFonts w:ascii="Times New Roman" w:hAnsi="Times New Roman" w:cs="Times New Roman"/>
          <w:sz w:val="24"/>
          <w:szCs w:val="24"/>
        </w:rPr>
        <w:t xml:space="preserve"> </w:t>
      </w:r>
      <w:r w:rsidR="00B63C8C">
        <w:rPr>
          <w:rFonts w:ascii="Times New Roman" w:hAnsi="Times New Roman" w:cs="Times New Roman"/>
          <w:sz w:val="24"/>
          <w:szCs w:val="24"/>
        </w:rPr>
        <w:fldChar w:fldCharType="begin" w:fldLock="1"/>
      </w:r>
      <w:r w:rsidR="00E01362">
        <w:rPr>
          <w:rFonts w:ascii="Times New Roman" w:hAnsi="Times New Roman" w:cs="Times New Roman"/>
          <w:sz w:val="24"/>
          <w:szCs w:val="24"/>
        </w:rPr>
        <w:instrText>ADDIN CSL_CITATION {"citationItems":[{"id":"ITEM-1","itemData":{"DOI":"10.31846/jae.v8i2.318","ISSN":"2337-3997","abstract":"The purpᴏse ᴏf this study was tᴏ identify the partial effect (t test) and simultaneᴏus (F test) between the cᴏmmunicatiᴏn variables, wᴏrk discipline and incentives ᴏn the perfᴏrmance ᴏf emplᴏyees at PT Citra Mandiri Distribusindᴏ. The research methᴏd utilized was descriptive research methᴏd with a quantitative apprᴏach, data analysis using SPSS sᴏftware prᴏgram versiᴏn 21. Data cᴏllectiᴏn techniques was undertaken by distributing questiᴏnnaires to 112 tᴏ respᴏndents. The results denoted that the R Square value ᴏf cᴏmmunicatiᴏn variables, wᴏrk discipline, and incentives affected emplᴏyee perfᴏrmance while the t test fᴏr cᴏmmunicatiᴏn comprised a value ᴏf 3.189 &gt; 1.98177 with a significant value ᴏf 0.002 &lt; 0.05, wᴏrk discipline had a value ᴏf 2.763 &gt; 1.98177 and a significant value ᴏf 0.007 &lt; 0.05 and fᴏr incentives possesed a value ᴏf 3.836 &gt; 1.981777 and a significant value ᴏf 0.000 &lt; 0.005 each variable gave a significant effect ᴏn emplᴏyee perfᴏrmance and the F test results comprised a value ᴏf 49.407 &gt; 2.45 and a significant value ᴏf 0,000 &lt; 0.05 demonstrating that cᴏmmunicatiᴏn, wᴏrk discipline and incentives simultaneᴏusly gave a significant effect ᴏn emplᴏyee perfᴏrmance.","author":[{"dropping-particle":"","family":"Shinta","given":"Dessy","non-dropping-particle":"","parse-names":false,"suffix":""},{"dropping-particle":"","family":"Siagian","given":"Mauli","non-dropping-particle":"","parse-names":false,"suffix":""}],"container-title":"Jurnal Apresiasi Ekonomi","id":"ITEM-1","issue":"2","issued":{"date-parts":[["2020"]]},"page":"338-346","title":"Pengaruh Komunikasi, Disiplin Kerja, Dan Insentif Terhadap Kinerja Karyawan Pada Pt Citra Mandiri Distribusindo","type":"article-journal","volume":"8"},"uris":["http://www.mendeley.com/documents/?uuid=0ad412a3-536a-412c-b1fb-ad06b8c388ff","http://www.mendeley.com/documents/?uuid=cdef0f96-bbd0-4a92-b92a-0dc5cc305c12"]}],"mendeley":{"formattedCitation":"(Shinta and Siagian 2020)","manualFormatting":"Shinta dan Siagian (2020)","plainTextFormattedCitation":"(Shinta and Siagian 2020)","previouslyFormattedCitation":"(Shinta and Siagian 2020)"},"properties":{"noteIndex":0},"schema":"https://github.com/citation-style-language/schema/raw/master/csl-citation.json"}</w:instrText>
      </w:r>
      <w:r w:rsidR="00B63C8C">
        <w:rPr>
          <w:rFonts w:ascii="Times New Roman" w:hAnsi="Times New Roman" w:cs="Times New Roman"/>
          <w:sz w:val="24"/>
          <w:szCs w:val="24"/>
        </w:rPr>
        <w:fldChar w:fldCharType="separate"/>
      </w:r>
      <w:r w:rsidR="00B63C8C">
        <w:rPr>
          <w:rFonts w:ascii="Times New Roman" w:hAnsi="Times New Roman" w:cs="Times New Roman"/>
          <w:noProof/>
          <w:sz w:val="24"/>
          <w:szCs w:val="24"/>
        </w:rPr>
        <w:t>Shinta dan Siagian</w:t>
      </w:r>
      <w:r w:rsidR="00B63C8C" w:rsidRPr="00B63C8C">
        <w:rPr>
          <w:rFonts w:ascii="Times New Roman" w:hAnsi="Times New Roman" w:cs="Times New Roman"/>
          <w:noProof/>
          <w:sz w:val="24"/>
          <w:szCs w:val="24"/>
        </w:rPr>
        <w:t xml:space="preserve"> </w:t>
      </w:r>
      <w:r w:rsidR="00B63C8C">
        <w:rPr>
          <w:rFonts w:ascii="Times New Roman" w:hAnsi="Times New Roman" w:cs="Times New Roman"/>
          <w:noProof/>
          <w:sz w:val="24"/>
          <w:szCs w:val="24"/>
        </w:rPr>
        <w:t>(</w:t>
      </w:r>
      <w:r w:rsidR="00B63C8C" w:rsidRPr="00B63C8C">
        <w:rPr>
          <w:rFonts w:ascii="Times New Roman" w:hAnsi="Times New Roman" w:cs="Times New Roman"/>
          <w:noProof/>
          <w:sz w:val="24"/>
          <w:szCs w:val="24"/>
        </w:rPr>
        <w:t>2020)</w:t>
      </w:r>
      <w:r w:rsidR="00B63C8C">
        <w:rPr>
          <w:rFonts w:ascii="Times New Roman" w:hAnsi="Times New Roman" w:cs="Times New Roman"/>
          <w:sz w:val="24"/>
          <w:szCs w:val="24"/>
        </w:rPr>
        <w:fldChar w:fldCharType="end"/>
      </w:r>
      <w:r>
        <w:rPr>
          <w:rFonts w:ascii="Times New Roman" w:hAnsi="Times New Roman" w:cs="Times New Roman"/>
          <w:sz w:val="24"/>
          <w:szCs w:val="24"/>
        </w:rPr>
        <w:t>, menyatakan bahwa</w:t>
      </w:r>
      <w:r w:rsidRPr="00C05E32">
        <w:rPr>
          <w:rFonts w:ascii="Times New Roman" w:hAnsi="Times New Roman" w:cs="Times New Roman"/>
          <w:sz w:val="24"/>
          <w:szCs w:val="24"/>
        </w:rPr>
        <w:t xml:space="preserve"> </w:t>
      </w:r>
      <w:r>
        <w:rPr>
          <w:rFonts w:ascii="Times New Roman" w:hAnsi="Times New Roman" w:cs="Times New Roman"/>
          <w:sz w:val="24"/>
          <w:szCs w:val="24"/>
        </w:rPr>
        <w:t xml:space="preserve">insentif memiliki pengaruh positif dan signifikan terhadap kinerja karyawan PT Citra Mandiri Distribusindo. Selanjutnya </w:t>
      </w:r>
      <w:r w:rsidRPr="00C05E32">
        <w:rPr>
          <w:rFonts w:ascii="Times New Roman" w:hAnsi="Times New Roman" w:cs="Times New Roman"/>
          <w:sz w:val="24"/>
          <w:szCs w:val="24"/>
        </w:rPr>
        <w:t xml:space="preserve">juga </w:t>
      </w:r>
      <w:r>
        <w:rPr>
          <w:rFonts w:ascii="Times New Roman" w:hAnsi="Times New Roman" w:cs="Times New Roman"/>
          <w:sz w:val="24"/>
          <w:szCs w:val="24"/>
        </w:rPr>
        <w:t>disampaikan</w:t>
      </w:r>
      <w:r w:rsidRPr="00C05E32">
        <w:rPr>
          <w:rFonts w:ascii="Times New Roman" w:hAnsi="Times New Roman" w:cs="Times New Roman"/>
          <w:sz w:val="24"/>
          <w:szCs w:val="24"/>
        </w:rPr>
        <w:t xml:space="preserve"> </w:t>
      </w:r>
      <w:r>
        <w:rPr>
          <w:rFonts w:ascii="Times New Roman" w:hAnsi="Times New Roman" w:cs="Times New Roman"/>
          <w:sz w:val="24"/>
          <w:szCs w:val="24"/>
        </w:rPr>
        <w:t>oleh</w:t>
      </w:r>
      <w:r w:rsidR="00B63C8C">
        <w:rPr>
          <w:rFonts w:ascii="Times New Roman" w:hAnsi="Times New Roman" w:cs="Times New Roman"/>
          <w:sz w:val="24"/>
          <w:szCs w:val="24"/>
        </w:rPr>
        <w:t xml:space="preserve"> </w:t>
      </w:r>
      <w:r w:rsidR="00B63C8C">
        <w:rPr>
          <w:rFonts w:ascii="Times New Roman" w:hAnsi="Times New Roman" w:cs="Times New Roman"/>
          <w:sz w:val="24"/>
          <w:szCs w:val="24"/>
        </w:rPr>
        <w:fldChar w:fldCharType="begin" w:fldLock="1"/>
      </w:r>
      <w:r w:rsidR="00E01362">
        <w:rPr>
          <w:rFonts w:ascii="Times New Roman" w:hAnsi="Times New Roman" w:cs="Times New Roman"/>
          <w:sz w:val="24"/>
          <w:szCs w:val="24"/>
        </w:rPr>
        <w:instrText>ADDIN CSL_CITATION {"citationItems":[{"id":"ITEM-1","itemData":{"DOI":"10.47201/jamin.v2i2.53","abstract":"This study aims to describe the effect of salary and incentives on the performance of employees of PT. Unilastindo Interbuana Pandaan simultaneously, partially and most dominantly. The method used in this study is a descriptive method with a quantitative approach, data analysis techniques that are validity, reliability, multiple linear regression with F test and t test. The validity test results obtained by the calculated r value of the variable salary, incentives and employee performance is greater than the value of r proven valid tables and the reliability test results obtained a reliable value of salary, incentives and proven reliable employee performance. Based on the results of the F test (Simultaneous), known the value of sig. F count is 0.00 because the significance value of F is less than 0.05, the regression analysis model is significant. T test results explain, that the salary and incentive variables significantly influence employee performance variables, because the salary is significant 0.018 &lt;0.05 and the incentive is significant 0.012 &lt;0.05. The most dominant incentive variable influences employee performance, this is indicated by the value of Standardized Coefficients Beta incentive variable is greater than the salary variable. Influenced by indicators include: performance, length of work, seniority, needs, fairness and eligibility, job evaluation.","author":[{"dropping-particle":"","family":"Ratnasari","given":"Ike","non-dropping-particle":"","parse-names":false,"suffix":""},{"dropping-particle":"","family":"Mahmud","given":"Ashadi","non-dropping-particle":"","parse-names":false,"suffix":""}],"container-title":"JAMIN : Jurnal Aplikasi Manajemen dan Inovasi Bisnis","id":"ITEM-1","issue":"2","issued":{"date-parts":[["2020"]]},"page":"66-79","title":"Pengaruh Gaji dan Insentif terhadap Kinerja Karyawan bagian produksi PT. Uniplastindo Interbuana Pandaan","type":"article-journal","volume":"2"},"uris":["http://www.mendeley.com/documents/?uuid=a37534eb-f472-4952-bfff-25011d5feeb2","http://www.mendeley.com/documents/?uuid=abf43357-2e59-4dbc-ab1f-83dda37d22df"]}],"mendeley":{"formattedCitation":"(Ratnasari and Mahmud 2020)","manualFormatting":"Ratnasari dan Mahmud (2020)","plainTextFormattedCitation":"(Ratnasari and Mahmud 2020)","previouslyFormattedCitation":"(Ratnasari and Mahmud 2020)"},"properties":{"noteIndex":0},"schema":"https://github.com/citation-style-language/schema/raw/master/csl-citation.json"}</w:instrText>
      </w:r>
      <w:r w:rsidR="00B63C8C">
        <w:rPr>
          <w:rFonts w:ascii="Times New Roman" w:hAnsi="Times New Roman" w:cs="Times New Roman"/>
          <w:sz w:val="24"/>
          <w:szCs w:val="24"/>
        </w:rPr>
        <w:fldChar w:fldCharType="separate"/>
      </w:r>
      <w:r w:rsidR="00B63C8C">
        <w:rPr>
          <w:rFonts w:ascii="Times New Roman" w:hAnsi="Times New Roman" w:cs="Times New Roman"/>
          <w:noProof/>
          <w:sz w:val="24"/>
          <w:szCs w:val="24"/>
        </w:rPr>
        <w:t>Ratnasari dan</w:t>
      </w:r>
      <w:r w:rsidR="00B63C8C" w:rsidRPr="00B63C8C">
        <w:rPr>
          <w:rFonts w:ascii="Times New Roman" w:hAnsi="Times New Roman" w:cs="Times New Roman"/>
          <w:noProof/>
          <w:sz w:val="24"/>
          <w:szCs w:val="24"/>
        </w:rPr>
        <w:t xml:space="preserve"> </w:t>
      </w:r>
      <w:r w:rsidR="00B63C8C" w:rsidRPr="00B63C8C">
        <w:rPr>
          <w:rFonts w:ascii="Times New Roman" w:hAnsi="Times New Roman" w:cs="Times New Roman"/>
          <w:noProof/>
          <w:sz w:val="24"/>
          <w:szCs w:val="24"/>
        </w:rPr>
        <w:lastRenderedPageBreak/>
        <w:t>Mahmud</w:t>
      </w:r>
      <w:r w:rsidR="00B63C8C">
        <w:rPr>
          <w:rFonts w:ascii="Times New Roman" w:hAnsi="Times New Roman" w:cs="Times New Roman"/>
          <w:noProof/>
          <w:sz w:val="24"/>
          <w:szCs w:val="24"/>
        </w:rPr>
        <w:t xml:space="preserve"> (</w:t>
      </w:r>
      <w:r w:rsidR="00B63C8C" w:rsidRPr="00B63C8C">
        <w:rPr>
          <w:rFonts w:ascii="Times New Roman" w:hAnsi="Times New Roman" w:cs="Times New Roman"/>
          <w:noProof/>
          <w:sz w:val="24"/>
          <w:szCs w:val="24"/>
        </w:rPr>
        <w:t>2020)</w:t>
      </w:r>
      <w:r w:rsidR="00B63C8C">
        <w:rPr>
          <w:rFonts w:ascii="Times New Roman" w:hAnsi="Times New Roman" w:cs="Times New Roman"/>
          <w:sz w:val="24"/>
          <w:szCs w:val="24"/>
        </w:rPr>
        <w:fldChar w:fldCharType="end"/>
      </w:r>
      <w:r>
        <w:rPr>
          <w:rFonts w:ascii="Times New Roman" w:hAnsi="Times New Roman" w:cs="Times New Roman"/>
          <w:sz w:val="24"/>
          <w:szCs w:val="24"/>
        </w:rPr>
        <w:t>, bahwa</w:t>
      </w:r>
      <w:r w:rsidRPr="00C05E32">
        <w:rPr>
          <w:rFonts w:ascii="Times New Roman" w:hAnsi="Times New Roman" w:cs="Times New Roman"/>
          <w:sz w:val="24"/>
          <w:szCs w:val="24"/>
        </w:rPr>
        <w:t xml:space="preserve"> </w:t>
      </w:r>
      <w:r>
        <w:rPr>
          <w:rFonts w:ascii="Times New Roman" w:hAnsi="Times New Roman" w:cs="Times New Roman"/>
          <w:sz w:val="24"/>
          <w:szCs w:val="24"/>
        </w:rPr>
        <w:t>insentif memiliki pengaruh positif dan signifikan terhadap kinerja karyawan bagian produksi PT Uniplastindo Interbuana Pandaan.</w:t>
      </w:r>
    </w:p>
    <w:p w14:paraId="6B9196A0" w14:textId="77777777" w:rsidR="00EB6349" w:rsidRPr="005B1BF5" w:rsidRDefault="00EB6349" w:rsidP="00EB6349">
      <w:pPr>
        <w:spacing w:line="480" w:lineRule="auto"/>
        <w:ind w:left="782" w:firstLine="658"/>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 xml:space="preserve">Sistem pemberian insentif yang dilakukan akan dapat meningkatkan motivasi dalam disiplin kerja bagi perusahaan. Dengan demikian akan menunjang keinginan dari karyawan untuk meningkatkan kinerjanya. </w:t>
      </w:r>
    </w:p>
    <w:p w14:paraId="4B4C6D50" w14:textId="77777777" w:rsidR="00EB6349" w:rsidRDefault="00EB6349" w:rsidP="004E7E37">
      <w:pPr>
        <w:numPr>
          <w:ilvl w:val="0"/>
          <w:numId w:val="76"/>
        </w:numPr>
        <w:spacing w:line="480" w:lineRule="auto"/>
        <w:ind w:left="782" w:hanging="357"/>
        <w:jc w:val="both"/>
        <w:rPr>
          <w:rFonts w:ascii="Times New Roman" w:eastAsia="Times New Roman" w:hAnsi="Times New Roman" w:cs="Times New Roman"/>
          <w:color w:val="000000" w:themeColor="text1"/>
          <w:sz w:val="24"/>
          <w:szCs w:val="24"/>
        </w:rPr>
      </w:pPr>
      <w:r w:rsidRPr="005B351A">
        <w:rPr>
          <w:rFonts w:ascii="Times New Roman" w:eastAsia="Times New Roman" w:hAnsi="Times New Roman" w:cs="Times New Roman"/>
          <w:color w:val="000000" w:themeColor="text1"/>
          <w:sz w:val="24"/>
          <w:szCs w:val="24"/>
        </w:rPr>
        <w:t>Pengaruh</w:t>
      </w:r>
      <w:r>
        <w:rPr>
          <w:rFonts w:ascii="Times New Roman" w:eastAsia="Times New Roman" w:hAnsi="Times New Roman" w:cs="Times New Roman"/>
          <w:color w:val="000000" w:themeColor="text1"/>
          <w:sz w:val="24"/>
          <w:szCs w:val="24"/>
        </w:rPr>
        <w:t xml:space="preserve"> promosi jabatan terhadap kinerja karyawan Koperasi Simpan Pinjam dan Pembiayaan Bina Insan Mandiri Karanganyar.</w:t>
      </w:r>
    </w:p>
    <w:p w14:paraId="4E0A7333" w14:textId="77777777" w:rsidR="00EB6349" w:rsidRDefault="00EB6349" w:rsidP="00EB6349">
      <w:pPr>
        <w:spacing w:line="480" w:lineRule="auto"/>
        <w:ind w:left="782" w:firstLine="658"/>
        <w:jc w:val="both"/>
        <w:rPr>
          <w:rFonts w:ascii="Times New Roman" w:hAnsi="Times New Roman" w:cs="Times New Roman"/>
          <w:sz w:val="24"/>
          <w:szCs w:val="24"/>
        </w:rPr>
      </w:pPr>
      <w:r w:rsidRPr="005B1BF5">
        <w:rPr>
          <w:rFonts w:ascii="Times New Roman" w:hAnsi="Times New Roman" w:cs="Times New Roman"/>
          <w:sz w:val="24"/>
          <w:szCs w:val="24"/>
        </w:rPr>
        <w:t>Berdasarkan</w:t>
      </w:r>
      <w:r w:rsidR="00980ECB">
        <w:rPr>
          <w:rFonts w:ascii="Times New Roman" w:hAnsi="Times New Roman" w:cs="Times New Roman"/>
          <w:sz w:val="24"/>
          <w:szCs w:val="24"/>
        </w:rPr>
        <w:t xml:space="preserve"> hasil perhitungan SPSS versi 21</w:t>
      </w:r>
      <w:r w:rsidRPr="005B1BF5">
        <w:rPr>
          <w:rFonts w:ascii="Times New Roman" w:hAnsi="Times New Roman" w:cs="Times New Roman"/>
          <w:sz w:val="24"/>
          <w:szCs w:val="24"/>
        </w:rPr>
        <w:t xml:space="preserve"> diketahui bahwa t</w:t>
      </w:r>
      <w:r w:rsidRPr="005B1BF5">
        <w:rPr>
          <w:rFonts w:ascii="Times New Roman" w:hAnsi="Times New Roman" w:cs="Times New Roman"/>
          <w:sz w:val="24"/>
          <w:szCs w:val="24"/>
          <w:vertAlign w:val="subscript"/>
        </w:rPr>
        <w:t>hitung</w:t>
      </w:r>
      <w:r w:rsidRPr="005B1BF5">
        <w:rPr>
          <w:rFonts w:ascii="Times New Roman" w:hAnsi="Times New Roman" w:cs="Times New Roman"/>
          <w:sz w:val="24"/>
          <w:szCs w:val="24"/>
        </w:rPr>
        <w:t xml:space="preserve"> &gt; t</w:t>
      </w:r>
      <w:r w:rsidRPr="005B1BF5">
        <w:rPr>
          <w:rFonts w:ascii="Times New Roman" w:hAnsi="Times New Roman" w:cs="Times New Roman"/>
          <w:sz w:val="24"/>
          <w:szCs w:val="24"/>
          <w:vertAlign w:val="subscript"/>
        </w:rPr>
        <w:t>tabel</w:t>
      </w:r>
      <w:r>
        <w:rPr>
          <w:rFonts w:ascii="Times New Roman" w:hAnsi="Times New Roman" w:cs="Times New Roman"/>
          <w:sz w:val="24"/>
          <w:szCs w:val="24"/>
        </w:rPr>
        <w:t xml:space="preserve"> (4,816</w:t>
      </w:r>
      <w:r w:rsidRPr="005B1BF5">
        <w:rPr>
          <w:rFonts w:ascii="Times New Roman" w:hAnsi="Times New Roman" w:cs="Times New Roman"/>
          <w:sz w:val="24"/>
          <w:szCs w:val="24"/>
        </w:rPr>
        <w:t>) &gt;</w:t>
      </w:r>
      <w:r>
        <w:rPr>
          <w:rFonts w:ascii="Times New Roman" w:hAnsi="Times New Roman" w:cs="Times New Roman"/>
          <w:sz w:val="24"/>
          <w:szCs w:val="24"/>
        </w:rPr>
        <w:t xml:space="preserve"> (1,993</w:t>
      </w:r>
      <w:r w:rsidRPr="005B1BF5">
        <w:rPr>
          <w:rFonts w:ascii="Times New Roman" w:hAnsi="Times New Roman" w:cs="Times New Roman"/>
          <w:sz w:val="24"/>
          <w:szCs w:val="24"/>
        </w:rPr>
        <w:t>) dengan nilai signifikansi sebesar</w:t>
      </w:r>
      <w:r w:rsidRPr="005B1BF5">
        <w:rPr>
          <w:rFonts w:ascii="Times New Roman" w:hAnsi="Times New Roman" w:cs="Times New Roman"/>
          <w:spacing w:val="53"/>
          <w:sz w:val="24"/>
          <w:szCs w:val="24"/>
        </w:rPr>
        <w:t xml:space="preserve"> </w:t>
      </w:r>
      <w:r>
        <w:rPr>
          <w:rFonts w:ascii="Times New Roman" w:hAnsi="Times New Roman" w:cs="Times New Roman"/>
          <w:sz w:val="24"/>
          <w:szCs w:val="24"/>
        </w:rPr>
        <w:t>(0,000</w:t>
      </w:r>
      <w:r w:rsidRPr="005B1BF5">
        <w:rPr>
          <w:rFonts w:ascii="Times New Roman" w:hAnsi="Times New Roman" w:cs="Times New Roman"/>
          <w:sz w:val="24"/>
          <w:szCs w:val="24"/>
        </w:rPr>
        <w:t xml:space="preserve">) &lt; (0,05) artinya Ho ditolak dan Ha diterima, maka secara parsial </w:t>
      </w:r>
      <w:r>
        <w:rPr>
          <w:rFonts w:ascii="Times New Roman" w:hAnsi="Times New Roman" w:cs="Times New Roman"/>
          <w:sz w:val="24"/>
          <w:szCs w:val="24"/>
        </w:rPr>
        <w:t xml:space="preserve">promosi jabatan </w:t>
      </w:r>
      <w:r w:rsidRPr="005B1BF5">
        <w:rPr>
          <w:rFonts w:ascii="Times New Roman" w:hAnsi="Times New Roman" w:cs="Times New Roman"/>
          <w:sz w:val="24"/>
          <w:szCs w:val="24"/>
        </w:rPr>
        <w:t>berpengaruh positif dan signifikan terhadap kinerja karyawan Koperasi Simpan Pinjam dan Pembiayaan Syariah Bina Insan Mandiri</w:t>
      </w:r>
      <w:r>
        <w:rPr>
          <w:rFonts w:ascii="Times New Roman" w:hAnsi="Times New Roman" w:cs="Times New Roman"/>
          <w:sz w:val="24"/>
          <w:szCs w:val="24"/>
        </w:rPr>
        <w:t xml:space="preserve"> </w:t>
      </w:r>
      <w:r>
        <w:rPr>
          <w:rFonts w:ascii="Times New Roman" w:eastAsia="Times New Roman" w:hAnsi="Times New Roman" w:cs="Times New Roman"/>
          <w:color w:val="000000" w:themeColor="text1"/>
          <w:sz w:val="24"/>
          <w:szCs w:val="24"/>
        </w:rPr>
        <w:t>Karanganyar</w:t>
      </w:r>
      <w:r w:rsidRPr="005B1BF5">
        <w:rPr>
          <w:rFonts w:ascii="Times New Roman" w:hAnsi="Times New Roman" w:cs="Times New Roman"/>
          <w:sz w:val="24"/>
          <w:szCs w:val="24"/>
        </w:rPr>
        <w:t>.</w:t>
      </w:r>
    </w:p>
    <w:p w14:paraId="01F23CE7" w14:textId="77777777" w:rsidR="00EB6349" w:rsidRDefault="00EB6349" w:rsidP="00EB6349">
      <w:pPr>
        <w:spacing w:line="480" w:lineRule="auto"/>
        <w:ind w:left="782" w:firstLine="658"/>
        <w:jc w:val="both"/>
        <w:rPr>
          <w:rFonts w:ascii="Times New Roman" w:hAnsi="Times New Roman" w:cs="Times New Roman"/>
          <w:sz w:val="24"/>
          <w:szCs w:val="24"/>
        </w:rPr>
      </w:pPr>
      <w:r>
        <w:rPr>
          <w:rFonts w:ascii="Times New Roman" w:hAnsi="Times New Roman" w:cs="Times New Roman"/>
          <w:sz w:val="24"/>
          <w:szCs w:val="24"/>
        </w:rPr>
        <w:t>Sehingga Hipotesis 3</w:t>
      </w:r>
      <w:r w:rsidRPr="005B1BF5">
        <w:rPr>
          <w:rFonts w:ascii="Times New Roman" w:hAnsi="Times New Roman" w:cs="Times New Roman"/>
          <w:sz w:val="24"/>
          <w:szCs w:val="24"/>
        </w:rPr>
        <w:t xml:space="preserve"> dalam penelitian ini yang menyatakan bahwa “Diduga </w:t>
      </w:r>
      <w:r>
        <w:rPr>
          <w:rFonts w:ascii="Times New Roman" w:hAnsi="Times New Roman" w:cs="Times New Roman"/>
          <w:sz w:val="24"/>
          <w:szCs w:val="24"/>
        </w:rPr>
        <w:t xml:space="preserve">promosi jabatan </w:t>
      </w:r>
      <w:r w:rsidRPr="005B1BF5">
        <w:rPr>
          <w:rFonts w:ascii="Times New Roman" w:hAnsi="Times New Roman" w:cs="Times New Roman"/>
          <w:sz w:val="24"/>
          <w:szCs w:val="24"/>
        </w:rPr>
        <w:t xml:space="preserve">berpengaruh positif dan signifikan terhadap kinerja karyawan </w:t>
      </w:r>
      <w:r>
        <w:rPr>
          <w:rFonts w:ascii="Times New Roman" w:eastAsia="Times New Roman" w:hAnsi="Times New Roman" w:cs="Times New Roman"/>
          <w:color w:val="000000" w:themeColor="text1"/>
          <w:sz w:val="24"/>
          <w:szCs w:val="24"/>
        </w:rPr>
        <w:t>Koperasi Simpan Pinjam dan Pembiayaan Bina Insan Mandiri Karanganyar</w:t>
      </w:r>
      <w:r w:rsidRPr="005B1BF5">
        <w:rPr>
          <w:rFonts w:ascii="Times New Roman" w:hAnsi="Times New Roman" w:cs="Times New Roman"/>
          <w:sz w:val="24"/>
          <w:szCs w:val="24"/>
        </w:rPr>
        <w:t>” terbukti</w:t>
      </w:r>
      <w:r w:rsidRPr="005B1BF5">
        <w:rPr>
          <w:rFonts w:ascii="Times New Roman" w:hAnsi="Times New Roman" w:cs="Times New Roman"/>
          <w:spacing w:val="-2"/>
          <w:sz w:val="24"/>
          <w:szCs w:val="24"/>
        </w:rPr>
        <w:t xml:space="preserve"> </w:t>
      </w:r>
      <w:r w:rsidRPr="005B1BF5">
        <w:rPr>
          <w:rFonts w:ascii="Times New Roman" w:hAnsi="Times New Roman" w:cs="Times New Roman"/>
          <w:sz w:val="24"/>
          <w:szCs w:val="24"/>
        </w:rPr>
        <w:t>kebenarannya.</w:t>
      </w:r>
    </w:p>
    <w:p w14:paraId="4517276F" w14:textId="1F789B61" w:rsidR="00EB6349" w:rsidRDefault="00EB6349" w:rsidP="00EB6349">
      <w:pPr>
        <w:spacing w:line="480" w:lineRule="auto"/>
        <w:ind w:left="782" w:firstLine="658"/>
        <w:jc w:val="both"/>
        <w:rPr>
          <w:rFonts w:ascii="Times New Roman" w:hAnsi="Times New Roman" w:cs="Times New Roman"/>
          <w:sz w:val="24"/>
          <w:szCs w:val="24"/>
        </w:rPr>
      </w:pPr>
      <w:r w:rsidRPr="00C05E32">
        <w:rPr>
          <w:rFonts w:ascii="Times New Roman" w:hAnsi="Times New Roman" w:cs="Times New Roman"/>
          <w:sz w:val="24"/>
          <w:szCs w:val="24"/>
        </w:rPr>
        <w:t>Hal ini didukung oleh penelitian</w:t>
      </w:r>
      <w:r w:rsidR="007B47F2">
        <w:rPr>
          <w:rFonts w:ascii="Times New Roman" w:hAnsi="Times New Roman" w:cs="Times New Roman"/>
          <w:sz w:val="24"/>
          <w:szCs w:val="24"/>
        </w:rPr>
        <w:t xml:space="preserve"> </w:t>
      </w:r>
      <w:r w:rsidR="007B47F2">
        <w:rPr>
          <w:rFonts w:ascii="Times New Roman" w:hAnsi="Times New Roman" w:cs="Times New Roman"/>
          <w:sz w:val="24"/>
          <w:szCs w:val="24"/>
        </w:rPr>
        <w:fldChar w:fldCharType="begin" w:fldLock="1"/>
      </w:r>
      <w:r w:rsidR="00E01362">
        <w:rPr>
          <w:rFonts w:ascii="Times New Roman" w:hAnsi="Times New Roman" w:cs="Times New Roman"/>
          <w:sz w:val="24"/>
          <w:szCs w:val="24"/>
        </w:rPr>
        <w:instrText>ADDIN CSL_CITATION {"citationItems":[{"id":"ITEM-1","itemData":{"abstract":"Job discipline and job promotion are elements that can affect employee performance results in a company. For the organization of the discipline of work will ensure the maintenance of order and the smooth execution of duties in order to obtain optimal results. So also promotion of position, can affect employee performance at company. The purpose of this study are: (1) To know the discipline of work and promotion positions simultaneously significant effect on employee performance PT. KEPUH KENCANA ARUM MOJOKERTO. (2) To know work discipline and promotion positions partially significant effect on employee performance of PT. REVENUE ARUM MOJOKERTO, (3) To know the dominant influence between job discipline and promotion of position to employee performance at PT. KEPUH KENCANA ARUM MOJOKERTO. Based on consideration of time, energy and funds as well as the scope of the problem and the number of subjects in a population of 300 people then this study used sampling research. The method of sampling in this study is by using the opinion of Arikunto (2006), which says that if the population is large, it can be taken between 10- 15% or 20-25%, then the researcher takes as many as 20% of 300 employees ie 60 employees as sample in this research. From result of research can be concluded that (1), Based on result of F test indicated that f count equal to 49,373, while result of f table equal to 3,16. This means that f count&gt; f table (49,373&gt; 3,16). This means that work discipline and promotion positions simultaneously have a significant influence on employee performance. (2) Result of t test of work discipline (X1) obtained t value = 6,041 and got t table equal to 1,672. Thus, it means that the work discipline partially has a significant influence on Employee Performance, and in promotion position (X2) obtained t value = 2.046 and obtained t table of 1.672. This means t arithmetic&gt; t table, Thus means that the promotion of positions in partial have a significant influence on employee performance. (3). From the results of multiple linear regression analysis showed that the work discipline variable that has BETA value is greater than other independent variables. Namely at 0.638 for work discipline and 0.216 for promotion positions. This shows that the variables of work discipline have a big influence (dominant) on the performance of employees of PT. Kepuh Kencana Arum Mojokerto","author":[{"dropping-particle":"","family":"Permatasari","given":"Oktaviani","non-dropping-particle":"","parse-names":false,"suffix":""}],"container-title":"Journal of Entrepreneurship, Business Development and Economic Educations Research","id":"ITEM-1","issue":"1","issued":{"date-parts":[["2017"]]},"page":"57-66","title":"Pengaruh Disiplin Kerja dan Promosi Jabatan terhadap Kinerja Karyawan PT. Kepuh Kencana Arum Mojokerto","type":"article-journal","volume":"1"},"uris":["http://www.mendeley.com/documents/?uuid=9925851d-ef3e-420f-ab35-5895f0df43f3","http://www.mendeley.com/documents/?uuid=83c8cc0f-778c-4b1e-bbd4-0b2fa39bd8d3"]}],"mendeley":{"formattedCitation":"(Permatasari 2017)","manualFormatting":"Permatasari (2017)","plainTextFormattedCitation":"(Permatasari 2017)","previouslyFormattedCitation":"(Permatasari 2017)"},"properties":{"noteIndex":0},"schema":"https://github.com/citation-style-language/schema/raw/master/csl-citation.json"}</w:instrText>
      </w:r>
      <w:r w:rsidR="007B47F2">
        <w:rPr>
          <w:rFonts w:ascii="Times New Roman" w:hAnsi="Times New Roman" w:cs="Times New Roman"/>
          <w:sz w:val="24"/>
          <w:szCs w:val="24"/>
        </w:rPr>
        <w:fldChar w:fldCharType="separate"/>
      </w:r>
      <w:r w:rsidR="007B47F2">
        <w:rPr>
          <w:rFonts w:ascii="Times New Roman" w:hAnsi="Times New Roman" w:cs="Times New Roman"/>
          <w:noProof/>
          <w:sz w:val="24"/>
          <w:szCs w:val="24"/>
        </w:rPr>
        <w:t>Permatasari</w:t>
      </w:r>
      <w:r w:rsidR="007B47F2" w:rsidRPr="007B47F2">
        <w:rPr>
          <w:rFonts w:ascii="Times New Roman" w:hAnsi="Times New Roman" w:cs="Times New Roman"/>
          <w:noProof/>
          <w:sz w:val="24"/>
          <w:szCs w:val="24"/>
        </w:rPr>
        <w:t xml:space="preserve"> </w:t>
      </w:r>
      <w:r w:rsidR="007B47F2">
        <w:rPr>
          <w:rFonts w:ascii="Times New Roman" w:hAnsi="Times New Roman" w:cs="Times New Roman"/>
          <w:noProof/>
          <w:sz w:val="24"/>
          <w:szCs w:val="24"/>
        </w:rPr>
        <w:t>(</w:t>
      </w:r>
      <w:r w:rsidR="007B47F2" w:rsidRPr="007B47F2">
        <w:rPr>
          <w:rFonts w:ascii="Times New Roman" w:hAnsi="Times New Roman" w:cs="Times New Roman"/>
          <w:noProof/>
          <w:sz w:val="24"/>
          <w:szCs w:val="24"/>
        </w:rPr>
        <w:t>2017)</w:t>
      </w:r>
      <w:r w:rsidR="007B47F2">
        <w:rPr>
          <w:rFonts w:ascii="Times New Roman" w:hAnsi="Times New Roman" w:cs="Times New Roman"/>
          <w:sz w:val="24"/>
          <w:szCs w:val="24"/>
        </w:rPr>
        <w:fldChar w:fldCharType="end"/>
      </w:r>
      <w:r w:rsidR="007B47F2">
        <w:rPr>
          <w:rFonts w:ascii="Times New Roman" w:hAnsi="Times New Roman" w:cs="Times New Roman"/>
          <w:sz w:val="24"/>
          <w:szCs w:val="24"/>
        </w:rPr>
        <w:t xml:space="preserve"> </w:t>
      </w:r>
      <w:r>
        <w:rPr>
          <w:rFonts w:ascii="Times New Roman" w:hAnsi="Times New Roman" w:cs="Times New Roman"/>
          <w:sz w:val="24"/>
          <w:szCs w:val="24"/>
        </w:rPr>
        <w:t>yang menyatakan</w:t>
      </w:r>
      <w:r w:rsidRPr="00C05E32">
        <w:rPr>
          <w:rFonts w:ascii="Times New Roman" w:hAnsi="Times New Roman" w:cs="Times New Roman"/>
          <w:sz w:val="24"/>
          <w:szCs w:val="24"/>
        </w:rPr>
        <w:t xml:space="preserve"> </w:t>
      </w:r>
      <w:r>
        <w:rPr>
          <w:rFonts w:ascii="Times New Roman" w:hAnsi="Times New Roman" w:cs="Times New Roman"/>
          <w:sz w:val="24"/>
          <w:szCs w:val="24"/>
        </w:rPr>
        <w:t>promosi jabatan mempunyai pengaruh positif dan</w:t>
      </w:r>
      <w:r w:rsidRPr="00C05E32">
        <w:rPr>
          <w:rFonts w:ascii="Times New Roman" w:hAnsi="Times New Roman" w:cs="Times New Roman"/>
          <w:sz w:val="24"/>
          <w:szCs w:val="24"/>
        </w:rPr>
        <w:t xml:space="preserve"> signi</w:t>
      </w:r>
      <w:r>
        <w:rPr>
          <w:rFonts w:ascii="Times New Roman" w:hAnsi="Times New Roman" w:cs="Times New Roman"/>
          <w:sz w:val="24"/>
          <w:szCs w:val="24"/>
        </w:rPr>
        <w:t>fikan terhadap kinerja karyawan PT Kepuh Kencana Arum Mojokerto.</w:t>
      </w:r>
    </w:p>
    <w:p w14:paraId="2450AC0A" w14:textId="505BCDCB" w:rsidR="00EB6349" w:rsidRPr="00956696" w:rsidRDefault="00EB6349" w:rsidP="00EB6349">
      <w:pPr>
        <w:spacing w:line="480" w:lineRule="auto"/>
        <w:ind w:left="782" w:firstLine="658"/>
        <w:jc w:val="both"/>
        <w:rPr>
          <w:rFonts w:ascii="Times New Roman" w:eastAsia="Times New Roman" w:hAnsi="Times New Roman" w:cs="Times New Roman"/>
          <w:color w:val="000000" w:themeColor="text1"/>
          <w:spacing w:val="-4"/>
          <w:sz w:val="24"/>
          <w:szCs w:val="24"/>
        </w:rPr>
      </w:pPr>
      <w:r w:rsidRPr="00956696">
        <w:rPr>
          <w:rFonts w:ascii="Times New Roman" w:hAnsi="Times New Roman" w:cs="Times New Roman"/>
          <w:spacing w:val="-4"/>
          <w:sz w:val="24"/>
          <w:szCs w:val="24"/>
        </w:rPr>
        <w:t>Pelaksanaan promosi jabatan yang baik akan mengisyaratkan adanya usaha peningkatan kualitas dari karyawan yang dipromosikan. Sehingga akan berpengaruh terhadap kinerja karyawan di</w:t>
      </w:r>
      <w:r w:rsidR="00956696">
        <w:rPr>
          <w:rFonts w:ascii="Times New Roman" w:hAnsi="Times New Roman" w:cs="Times New Roman"/>
          <w:spacing w:val="-4"/>
          <w:sz w:val="24"/>
          <w:szCs w:val="24"/>
        </w:rPr>
        <w:t xml:space="preserve"> </w:t>
      </w:r>
      <w:r w:rsidRPr="00956696">
        <w:rPr>
          <w:rFonts w:ascii="Times New Roman" w:hAnsi="Times New Roman" w:cs="Times New Roman"/>
          <w:spacing w:val="-4"/>
          <w:sz w:val="24"/>
          <w:szCs w:val="24"/>
        </w:rPr>
        <w:t>dalam perusahaan.</w:t>
      </w:r>
    </w:p>
    <w:p w14:paraId="45E4B687" w14:textId="77777777" w:rsidR="00EB6349" w:rsidRDefault="00EB6349" w:rsidP="004E7E37">
      <w:pPr>
        <w:numPr>
          <w:ilvl w:val="0"/>
          <w:numId w:val="76"/>
        </w:numPr>
        <w:spacing w:line="480" w:lineRule="auto"/>
        <w:ind w:left="782" w:hanging="357"/>
        <w:jc w:val="both"/>
        <w:rPr>
          <w:rFonts w:ascii="Times New Roman" w:eastAsia="Times New Roman" w:hAnsi="Times New Roman" w:cs="Times New Roman"/>
          <w:color w:val="000000" w:themeColor="text1"/>
          <w:sz w:val="24"/>
          <w:szCs w:val="24"/>
        </w:rPr>
      </w:pPr>
      <w:r w:rsidRPr="005B351A">
        <w:rPr>
          <w:rFonts w:ascii="Times New Roman" w:eastAsia="Times New Roman" w:hAnsi="Times New Roman" w:cs="Times New Roman"/>
          <w:color w:val="000000" w:themeColor="text1"/>
          <w:sz w:val="24"/>
          <w:szCs w:val="24"/>
        </w:rPr>
        <w:lastRenderedPageBreak/>
        <w:t>Pengaruh</w:t>
      </w:r>
      <w:r>
        <w:rPr>
          <w:rFonts w:ascii="Times New Roman" w:eastAsia="Times New Roman" w:hAnsi="Times New Roman" w:cs="Times New Roman"/>
          <w:color w:val="000000" w:themeColor="text1"/>
          <w:sz w:val="24"/>
          <w:szCs w:val="24"/>
        </w:rPr>
        <w:t xml:space="preserve"> stres kerja terhadap kinerja karyawan Koperasi Simpan Pinjam dan Pembiayaan Bina Insan Mandiri Karanganyar.</w:t>
      </w:r>
    </w:p>
    <w:p w14:paraId="723B2A0A" w14:textId="77777777" w:rsidR="00EB6349" w:rsidRDefault="00EB6349" w:rsidP="00EB6349">
      <w:pPr>
        <w:spacing w:line="480" w:lineRule="auto"/>
        <w:ind w:left="782" w:firstLine="658"/>
        <w:jc w:val="both"/>
        <w:rPr>
          <w:rFonts w:ascii="Times New Roman" w:hAnsi="Times New Roman" w:cs="Times New Roman"/>
          <w:sz w:val="24"/>
          <w:szCs w:val="24"/>
        </w:rPr>
      </w:pPr>
      <w:r w:rsidRPr="005B1BF5">
        <w:rPr>
          <w:rFonts w:ascii="Times New Roman" w:hAnsi="Times New Roman" w:cs="Times New Roman"/>
          <w:sz w:val="24"/>
          <w:szCs w:val="24"/>
        </w:rPr>
        <w:t>Berdasarkan hasil perhi</w:t>
      </w:r>
      <w:r>
        <w:rPr>
          <w:rFonts w:ascii="Times New Roman" w:hAnsi="Times New Roman" w:cs="Times New Roman"/>
          <w:sz w:val="24"/>
          <w:szCs w:val="24"/>
        </w:rPr>
        <w:t>tungan SPSS versi 21</w:t>
      </w:r>
      <w:r w:rsidRPr="005B1BF5">
        <w:rPr>
          <w:rFonts w:ascii="Times New Roman" w:hAnsi="Times New Roman" w:cs="Times New Roman"/>
          <w:sz w:val="24"/>
          <w:szCs w:val="24"/>
        </w:rPr>
        <w:t xml:space="preserve"> diketahui bahwa t</w:t>
      </w:r>
      <w:r w:rsidRPr="005B1BF5">
        <w:rPr>
          <w:rFonts w:ascii="Times New Roman" w:hAnsi="Times New Roman" w:cs="Times New Roman"/>
          <w:sz w:val="24"/>
          <w:szCs w:val="24"/>
          <w:vertAlign w:val="subscript"/>
        </w:rPr>
        <w:t>hitung</w:t>
      </w:r>
      <w:r w:rsidRPr="005B1BF5">
        <w:rPr>
          <w:rFonts w:ascii="Times New Roman" w:hAnsi="Times New Roman" w:cs="Times New Roman"/>
          <w:sz w:val="24"/>
          <w:szCs w:val="24"/>
        </w:rPr>
        <w:t xml:space="preserve"> &gt; t</w:t>
      </w:r>
      <w:r w:rsidRPr="005B1BF5">
        <w:rPr>
          <w:rFonts w:ascii="Times New Roman" w:hAnsi="Times New Roman" w:cs="Times New Roman"/>
          <w:sz w:val="24"/>
          <w:szCs w:val="24"/>
          <w:vertAlign w:val="subscript"/>
        </w:rPr>
        <w:t>tabel</w:t>
      </w:r>
      <w:r>
        <w:rPr>
          <w:rFonts w:ascii="Times New Roman" w:hAnsi="Times New Roman" w:cs="Times New Roman"/>
          <w:sz w:val="24"/>
          <w:szCs w:val="24"/>
        </w:rPr>
        <w:t xml:space="preserve"> (2,691</w:t>
      </w:r>
      <w:r w:rsidRPr="005B1BF5">
        <w:rPr>
          <w:rFonts w:ascii="Times New Roman" w:hAnsi="Times New Roman" w:cs="Times New Roman"/>
          <w:sz w:val="24"/>
          <w:szCs w:val="24"/>
        </w:rPr>
        <w:t>) &gt;</w:t>
      </w:r>
      <w:r>
        <w:rPr>
          <w:rFonts w:ascii="Times New Roman" w:hAnsi="Times New Roman" w:cs="Times New Roman"/>
          <w:sz w:val="24"/>
          <w:szCs w:val="24"/>
        </w:rPr>
        <w:t xml:space="preserve"> (1,993</w:t>
      </w:r>
      <w:r w:rsidRPr="005B1BF5">
        <w:rPr>
          <w:rFonts w:ascii="Times New Roman" w:hAnsi="Times New Roman" w:cs="Times New Roman"/>
          <w:sz w:val="24"/>
          <w:szCs w:val="24"/>
        </w:rPr>
        <w:t>) dengan nilai signifikansi sebesar</w:t>
      </w:r>
      <w:r w:rsidRPr="005B1BF5">
        <w:rPr>
          <w:rFonts w:ascii="Times New Roman" w:hAnsi="Times New Roman" w:cs="Times New Roman"/>
          <w:spacing w:val="53"/>
          <w:sz w:val="24"/>
          <w:szCs w:val="24"/>
        </w:rPr>
        <w:t xml:space="preserve"> </w:t>
      </w:r>
      <w:r>
        <w:rPr>
          <w:rFonts w:ascii="Times New Roman" w:hAnsi="Times New Roman" w:cs="Times New Roman"/>
          <w:sz w:val="24"/>
          <w:szCs w:val="24"/>
        </w:rPr>
        <w:t>(0,009</w:t>
      </w:r>
      <w:r w:rsidRPr="005B1BF5">
        <w:rPr>
          <w:rFonts w:ascii="Times New Roman" w:hAnsi="Times New Roman" w:cs="Times New Roman"/>
          <w:sz w:val="24"/>
          <w:szCs w:val="24"/>
        </w:rPr>
        <w:t xml:space="preserve">) &lt; (0,05) artinya Ho ditolak dan Ha diterima, maka secara parsial </w:t>
      </w:r>
      <w:r>
        <w:rPr>
          <w:rFonts w:ascii="Times New Roman" w:hAnsi="Times New Roman" w:cs="Times New Roman"/>
          <w:sz w:val="24"/>
          <w:szCs w:val="24"/>
        </w:rPr>
        <w:t xml:space="preserve">stres kerja </w:t>
      </w:r>
      <w:r w:rsidRPr="005B1BF5">
        <w:rPr>
          <w:rFonts w:ascii="Times New Roman" w:hAnsi="Times New Roman" w:cs="Times New Roman"/>
          <w:sz w:val="24"/>
          <w:szCs w:val="24"/>
        </w:rPr>
        <w:t>berpengaruh positif dan signifikan terhadap kinerja karyawan Koperasi Simpan Pinjam dan Pembiayaan Syariah Bina Insan Mandiri</w:t>
      </w:r>
      <w:r>
        <w:rPr>
          <w:rFonts w:ascii="Times New Roman" w:hAnsi="Times New Roman" w:cs="Times New Roman"/>
          <w:sz w:val="24"/>
          <w:szCs w:val="24"/>
        </w:rPr>
        <w:t xml:space="preserve"> </w:t>
      </w:r>
      <w:r>
        <w:rPr>
          <w:rFonts w:ascii="Times New Roman" w:eastAsia="Times New Roman" w:hAnsi="Times New Roman" w:cs="Times New Roman"/>
          <w:color w:val="000000" w:themeColor="text1"/>
          <w:sz w:val="24"/>
          <w:szCs w:val="24"/>
        </w:rPr>
        <w:t>Karanganyar</w:t>
      </w:r>
      <w:r w:rsidRPr="005B1BF5">
        <w:rPr>
          <w:rFonts w:ascii="Times New Roman" w:hAnsi="Times New Roman" w:cs="Times New Roman"/>
          <w:sz w:val="24"/>
          <w:szCs w:val="24"/>
        </w:rPr>
        <w:t>.</w:t>
      </w:r>
    </w:p>
    <w:p w14:paraId="62C8A908" w14:textId="77777777" w:rsidR="00EB6349" w:rsidRDefault="00EB6349" w:rsidP="00EB6349">
      <w:pPr>
        <w:spacing w:line="480" w:lineRule="auto"/>
        <w:ind w:left="782" w:firstLine="658"/>
        <w:jc w:val="both"/>
        <w:rPr>
          <w:rFonts w:ascii="Times New Roman" w:hAnsi="Times New Roman" w:cs="Times New Roman"/>
          <w:sz w:val="24"/>
          <w:szCs w:val="24"/>
        </w:rPr>
      </w:pPr>
      <w:r>
        <w:rPr>
          <w:rFonts w:ascii="Times New Roman" w:hAnsi="Times New Roman" w:cs="Times New Roman"/>
          <w:sz w:val="24"/>
          <w:szCs w:val="24"/>
        </w:rPr>
        <w:t>Sehingga Hipotesis 4</w:t>
      </w:r>
      <w:r w:rsidRPr="005B1BF5">
        <w:rPr>
          <w:rFonts w:ascii="Times New Roman" w:hAnsi="Times New Roman" w:cs="Times New Roman"/>
          <w:sz w:val="24"/>
          <w:szCs w:val="24"/>
        </w:rPr>
        <w:t xml:space="preserve"> dalam penelitian ini yang menyatakan bahwa “Diduga </w:t>
      </w:r>
      <w:r>
        <w:rPr>
          <w:rFonts w:ascii="Times New Roman" w:hAnsi="Times New Roman" w:cs="Times New Roman"/>
          <w:sz w:val="24"/>
          <w:szCs w:val="24"/>
        </w:rPr>
        <w:t xml:space="preserve">stres kerja </w:t>
      </w:r>
      <w:r w:rsidRPr="005B1BF5">
        <w:rPr>
          <w:rFonts w:ascii="Times New Roman" w:hAnsi="Times New Roman" w:cs="Times New Roman"/>
          <w:sz w:val="24"/>
          <w:szCs w:val="24"/>
        </w:rPr>
        <w:t xml:space="preserve">berpengaruh positif dan signifikan terhadap kinerja karyawan </w:t>
      </w:r>
      <w:r>
        <w:rPr>
          <w:rFonts w:ascii="Times New Roman" w:eastAsia="Times New Roman" w:hAnsi="Times New Roman" w:cs="Times New Roman"/>
          <w:color w:val="000000" w:themeColor="text1"/>
          <w:sz w:val="24"/>
          <w:szCs w:val="24"/>
        </w:rPr>
        <w:t>Koperasi Simpan Pinjam dan Pembiayaan Bina Insan Mandiri Karanganyar</w:t>
      </w:r>
      <w:r w:rsidRPr="005B1BF5">
        <w:rPr>
          <w:rFonts w:ascii="Times New Roman" w:hAnsi="Times New Roman" w:cs="Times New Roman"/>
          <w:sz w:val="24"/>
          <w:szCs w:val="24"/>
        </w:rPr>
        <w:t>” terbukti</w:t>
      </w:r>
      <w:r w:rsidRPr="005B1BF5">
        <w:rPr>
          <w:rFonts w:ascii="Times New Roman" w:hAnsi="Times New Roman" w:cs="Times New Roman"/>
          <w:spacing w:val="-2"/>
          <w:sz w:val="24"/>
          <w:szCs w:val="24"/>
        </w:rPr>
        <w:t xml:space="preserve"> </w:t>
      </w:r>
      <w:r w:rsidRPr="005B1BF5">
        <w:rPr>
          <w:rFonts w:ascii="Times New Roman" w:hAnsi="Times New Roman" w:cs="Times New Roman"/>
          <w:sz w:val="24"/>
          <w:szCs w:val="24"/>
        </w:rPr>
        <w:t>kebenarannya.</w:t>
      </w:r>
    </w:p>
    <w:p w14:paraId="47098B39" w14:textId="3C91CA11" w:rsidR="00EB6349" w:rsidRDefault="00EB6349" w:rsidP="00EB6349">
      <w:pPr>
        <w:spacing w:line="480" w:lineRule="auto"/>
        <w:ind w:left="782" w:firstLine="658"/>
        <w:jc w:val="both"/>
        <w:rPr>
          <w:rFonts w:ascii="Times New Roman" w:hAnsi="Times New Roman" w:cs="Times New Roman"/>
          <w:sz w:val="24"/>
          <w:szCs w:val="24"/>
        </w:rPr>
      </w:pPr>
      <w:r w:rsidRPr="00C05E32">
        <w:rPr>
          <w:rFonts w:ascii="Times New Roman" w:hAnsi="Times New Roman" w:cs="Times New Roman"/>
          <w:sz w:val="24"/>
          <w:szCs w:val="24"/>
        </w:rPr>
        <w:t>Hal ini didukung oleh penelitian</w:t>
      </w:r>
      <w:r w:rsidR="007B47F2">
        <w:rPr>
          <w:rFonts w:ascii="Times New Roman" w:hAnsi="Times New Roman" w:cs="Times New Roman"/>
          <w:sz w:val="24"/>
          <w:szCs w:val="24"/>
        </w:rPr>
        <w:t xml:space="preserve"> </w:t>
      </w:r>
      <w:r w:rsidR="007B47F2">
        <w:rPr>
          <w:rFonts w:ascii="Times New Roman" w:hAnsi="Times New Roman" w:cs="Times New Roman"/>
          <w:sz w:val="24"/>
          <w:szCs w:val="24"/>
        </w:rPr>
        <w:fldChar w:fldCharType="begin" w:fldLock="1"/>
      </w:r>
      <w:r w:rsidR="00E01362">
        <w:rPr>
          <w:rFonts w:ascii="Times New Roman" w:hAnsi="Times New Roman" w:cs="Times New Roman"/>
          <w:sz w:val="24"/>
          <w:szCs w:val="24"/>
        </w:rPr>
        <w:instrText>ADDIN CSL_CITATION {"citationItems":[{"id":"ITEM-1","itemData":{"abstract":"This study proves the factors that improve employee performance in Tlatar Boyolali Water Park Ecotourism. The factors analyzed in this study are job stress, work discipline, job satisfaction and employee performance. The population in the study were all permanent employees of Tlatar Boyolali Water Park Ecotourism which won 63 people. The sampling technique uses saturated samples in which the entire population is taken as research samples. Data collection through the collection of questionnaires with a Likert scale. Questionnaire testing using the Classicality test consists of tests of normality, multicolliniarity, heterocedasticity, autocorrelation and linearity as well as additional tests of validity and reliability. From this test shows that the data does not occur and the problem can be submitted for regression testing. The statistical method used is multiple linear regression with a significance level of 5%. Based on the results of the hypothesis it can be concluded that work stress and work discipline are significant on employee performance, while job satisfaction has an effect but is not significant","author":[{"dropping-particle":"","family":"Partika","given":"Pupuh Dwi","non-dropping-particle":"","parse-names":false,"suffix":""},{"dropping-particle":"","family":"Ismanto","given":"Bambang","non-dropping-particle":"","parse-names":false,"suffix":""},{"dropping-particle":"","family":"Rina","given":"Lelahester","non-dropping-particle":"","parse-names":false,"suffix":""}],"container-title":"Jurnal Benefita","id":"ITEM-1","issue":"2","issued":{"date-parts":[["2020"]]},"page":"308-323","title":"Pengaruh Stres Kerja, Disiplin Kerja dan Kepuasan Kerja Terhadap Kinerja Karyawan Ekowisata Taman Air Tlatar Boyolali","type":"article-journal","volume":"5"},"uris":["http://www.mendeley.com/documents/?uuid=b211b1db-849d-4f65-97d1-a9897de8bd11","http://www.mendeley.com/documents/?uuid=6f3d5d2b-afd4-4afb-be44-91974c310068"]}],"mendeley":{"formattedCitation":"(Partika, Ismanto, and Rina 2020)","manualFormatting":"Partika et al (2020)","plainTextFormattedCitation":"(Partika, Ismanto, and Rina 2020)","previouslyFormattedCitation":"(Partika, Ismanto, and Rina 2020)"},"properties":{"noteIndex":0},"schema":"https://github.com/citation-style-language/schema/raw/master/csl-citation.json"}</w:instrText>
      </w:r>
      <w:r w:rsidR="007B47F2">
        <w:rPr>
          <w:rFonts w:ascii="Times New Roman" w:hAnsi="Times New Roman" w:cs="Times New Roman"/>
          <w:sz w:val="24"/>
          <w:szCs w:val="24"/>
        </w:rPr>
        <w:fldChar w:fldCharType="separate"/>
      </w:r>
      <w:r w:rsidR="007B47F2">
        <w:rPr>
          <w:rFonts w:ascii="Times New Roman" w:hAnsi="Times New Roman" w:cs="Times New Roman"/>
          <w:noProof/>
          <w:sz w:val="24"/>
          <w:szCs w:val="24"/>
        </w:rPr>
        <w:t xml:space="preserve">Partika </w:t>
      </w:r>
      <w:r w:rsidR="007B47F2" w:rsidRPr="007B47F2">
        <w:rPr>
          <w:rFonts w:ascii="Times New Roman" w:hAnsi="Times New Roman" w:cs="Times New Roman"/>
          <w:i/>
          <w:noProof/>
          <w:sz w:val="24"/>
          <w:szCs w:val="24"/>
        </w:rPr>
        <w:t>et al</w:t>
      </w:r>
      <w:r w:rsidR="007B47F2" w:rsidRPr="007B47F2">
        <w:rPr>
          <w:rFonts w:ascii="Times New Roman" w:hAnsi="Times New Roman" w:cs="Times New Roman"/>
          <w:noProof/>
          <w:sz w:val="24"/>
          <w:szCs w:val="24"/>
        </w:rPr>
        <w:t xml:space="preserve"> </w:t>
      </w:r>
      <w:r w:rsidR="007B47F2">
        <w:rPr>
          <w:rFonts w:ascii="Times New Roman" w:hAnsi="Times New Roman" w:cs="Times New Roman"/>
          <w:noProof/>
          <w:sz w:val="24"/>
          <w:szCs w:val="24"/>
        </w:rPr>
        <w:t>(</w:t>
      </w:r>
      <w:r w:rsidR="007B47F2" w:rsidRPr="007B47F2">
        <w:rPr>
          <w:rFonts w:ascii="Times New Roman" w:hAnsi="Times New Roman" w:cs="Times New Roman"/>
          <w:noProof/>
          <w:sz w:val="24"/>
          <w:szCs w:val="24"/>
        </w:rPr>
        <w:t>2020)</w:t>
      </w:r>
      <w:r w:rsidR="007B47F2">
        <w:rPr>
          <w:rFonts w:ascii="Times New Roman" w:hAnsi="Times New Roman" w:cs="Times New Roman"/>
          <w:sz w:val="24"/>
          <w:szCs w:val="24"/>
        </w:rPr>
        <w:fldChar w:fldCharType="end"/>
      </w:r>
      <w:r w:rsidR="007B47F2">
        <w:rPr>
          <w:rFonts w:ascii="Times New Roman" w:hAnsi="Times New Roman" w:cs="Times New Roman"/>
          <w:sz w:val="24"/>
          <w:szCs w:val="24"/>
        </w:rPr>
        <w:t>,</w:t>
      </w:r>
      <w:r>
        <w:rPr>
          <w:rFonts w:ascii="Times New Roman" w:hAnsi="Times New Roman" w:cs="Times New Roman"/>
          <w:sz w:val="24"/>
          <w:szCs w:val="24"/>
        </w:rPr>
        <w:t xml:space="preserve"> yang menyatakan</w:t>
      </w:r>
      <w:r w:rsidRPr="00C05E32">
        <w:rPr>
          <w:rFonts w:ascii="Times New Roman" w:hAnsi="Times New Roman" w:cs="Times New Roman"/>
          <w:sz w:val="24"/>
          <w:szCs w:val="24"/>
        </w:rPr>
        <w:t xml:space="preserve"> </w:t>
      </w:r>
      <w:r>
        <w:rPr>
          <w:rFonts w:ascii="Times New Roman" w:hAnsi="Times New Roman" w:cs="Times New Roman"/>
          <w:sz w:val="24"/>
          <w:szCs w:val="24"/>
        </w:rPr>
        <w:t>stres kerja mempunyai pengaruh positif dan</w:t>
      </w:r>
      <w:r w:rsidRPr="00C05E32">
        <w:rPr>
          <w:rFonts w:ascii="Times New Roman" w:hAnsi="Times New Roman" w:cs="Times New Roman"/>
          <w:sz w:val="24"/>
          <w:szCs w:val="24"/>
        </w:rPr>
        <w:t xml:space="preserve"> signi</w:t>
      </w:r>
      <w:r>
        <w:rPr>
          <w:rFonts w:ascii="Times New Roman" w:hAnsi="Times New Roman" w:cs="Times New Roman"/>
          <w:sz w:val="24"/>
          <w:szCs w:val="24"/>
        </w:rPr>
        <w:t>fikan terhadap kinerja karyawan Ekowisata Taman Air Tlatar Boyolali</w:t>
      </w:r>
      <w:r w:rsidRPr="00C05E32">
        <w:rPr>
          <w:rFonts w:ascii="Times New Roman" w:hAnsi="Times New Roman" w:cs="Times New Roman"/>
          <w:sz w:val="24"/>
          <w:szCs w:val="24"/>
        </w:rPr>
        <w:t xml:space="preserve">. </w:t>
      </w:r>
      <w:r>
        <w:rPr>
          <w:rFonts w:ascii="Times New Roman" w:hAnsi="Times New Roman" w:cs="Times New Roman"/>
          <w:sz w:val="24"/>
          <w:szCs w:val="24"/>
        </w:rPr>
        <w:t xml:space="preserve">Selanjutnya </w:t>
      </w:r>
      <w:r w:rsidRPr="00C05E32">
        <w:rPr>
          <w:rFonts w:ascii="Times New Roman" w:hAnsi="Times New Roman" w:cs="Times New Roman"/>
          <w:sz w:val="24"/>
          <w:szCs w:val="24"/>
        </w:rPr>
        <w:t xml:space="preserve">juga </w:t>
      </w:r>
      <w:r>
        <w:rPr>
          <w:rFonts w:ascii="Times New Roman" w:hAnsi="Times New Roman" w:cs="Times New Roman"/>
          <w:sz w:val="24"/>
          <w:szCs w:val="24"/>
        </w:rPr>
        <w:t>disampaikan</w:t>
      </w:r>
      <w:r w:rsidRPr="00C05E32">
        <w:rPr>
          <w:rFonts w:ascii="Times New Roman" w:hAnsi="Times New Roman" w:cs="Times New Roman"/>
          <w:sz w:val="24"/>
          <w:szCs w:val="24"/>
        </w:rPr>
        <w:t xml:space="preserve"> </w:t>
      </w:r>
      <w:r>
        <w:rPr>
          <w:rFonts w:ascii="Times New Roman" w:hAnsi="Times New Roman" w:cs="Times New Roman"/>
          <w:sz w:val="24"/>
          <w:szCs w:val="24"/>
        </w:rPr>
        <w:t>oleh</w:t>
      </w:r>
      <w:r w:rsidR="007B47F2">
        <w:rPr>
          <w:rFonts w:ascii="Times New Roman" w:hAnsi="Times New Roman" w:cs="Times New Roman"/>
          <w:sz w:val="24"/>
          <w:szCs w:val="24"/>
        </w:rPr>
        <w:t xml:space="preserve"> </w:t>
      </w:r>
      <w:r w:rsidR="007B47F2">
        <w:rPr>
          <w:rFonts w:ascii="Times New Roman" w:hAnsi="Times New Roman" w:cs="Times New Roman"/>
          <w:sz w:val="24"/>
          <w:szCs w:val="24"/>
        </w:rPr>
        <w:fldChar w:fldCharType="begin" w:fldLock="1"/>
      </w:r>
      <w:r w:rsidR="00E01362">
        <w:rPr>
          <w:rFonts w:ascii="Times New Roman" w:hAnsi="Times New Roman" w:cs="Times New Roman"/>
          <w:sz w:val="24"/>
          <w:szCs w:val="24"/>
        </w:rPr>
        <w:instrText>ADDIN CSL_CITATION {"citationItems":[{"id":"ITEM-1","itemData":{"abstract":"The purpose of this study is To describe the variables Work Environment, Motivation, Job Stress and Employee Performance. The population in this study amounted to 56 people. To collect the data the researcher used questionnaires. For descriptive and regresion analysis SPSS version 20 were applied. Based on the result of research indicate that 1). Work environment does not significantly affect employee performance, because the work environment culture is well established 2). Motivation of work affect the performance of employees, the better the motivation the better the performance of employees, 3). Job stress affects the performance of employees, the more stress increases the more increases the performance of employees, 4). Motivation is a variable that has a dominant influence on employee performance, so the motivation must be considered well by the leader.","author":[{"dropping-particle":"","family":"Prabowo","given":"Lindu","non-dropping-particle":"","parse-names":false,"suffix":""},{"dropping-particle":"","family":"Sanusi","given":"Anwar","non-dropping-particle":"","parse-names":false,"suffix":""},{"dropping-particle":"","family":"Sumarsono","given":"Tanto","non-dropping-particle":"","parse-names":false,"suffix":""}],"container-title":"Jurnal Penelitian Ilmu Ekonomi","id":"ITEM-1","issue":"1","issued":{"date-parts":[["2018"]]},"page":"24-31","title":"Pengaruh Lingkungan Kerja, Motivasi Kerja Dan Stres Kerja Terhadap Kinerja Pegawai","type":"article-journal","volume":"8"},"uris":["http://www.mendeley.com/documents/?uuid=bba1a1a0-ac17-4c73-8718-4ac5216c946b","http://www.mendeley.com/documents/?uuid=5924c6a7-034c-4a42-97cc-3b6f82096abd"]}],"mendeley":{"formattedCitation":"(Prabowo, Sanusi, and Sumarsono 2018)","manualFormatting":"Prabowo et al (2018)","plainTextFormattedCitation":"(Prabowo, Sanusi, and Sumarsono 2018)","previouslyFormattedCitation":"(Prabowo, Sanusi, and Sumarsono 2018)"},"properties":{"noteIndex":0},"schema":"https://github.com/citation-style-language/schema/raw/master/csl-citation.json"}</w:instrText>
      </w:r>
      <w:r w:rsidR="007B47F2">
        <w:rPr>
          <w:rFonts w:ascii="Times New Roman" w:hAnsi="Times New Roman" w:cs="Times New Roman"/>
          <w:sz w:val="24"/>
          <w:szCs w:val="24"/>
        </w:rPr>
        <w:fldChar w:fldCharType="separate"/>
      </w:r>
      <w:r w:rsidR="007B47F2">
        <w:rPr>
          <w:rFonts w:ascii="Times New Roman" w:hAnsi="Times New Roman" w:cs="Times New Roman"/>
          <w:noProof/>
          <w:sz w:val="24"/>
          <w:szCs w:val="24"/>
        </w:rPr>
        <w:t xml:space="preserve">Prabowo </w:t>
      </w:r>
      <w:r w:rsidR="007B47F2" w:rsidRPr="007B47F2">
        <w:rPr>
          <w:rFonts w:ascii="Times New Roman" w:hAnsi="Times New Roman" w:cs="Times New Roman"/>
          <w:i/>
          <w:noProof/>
          <w:sz w:val="24"/>
          <w:szCs w:val="24"/>
        </w:rPr>
        <w:t>et al</w:t>
      </w:r>
      <w:r w:rsidR="007B47F2" w:rsidRPr="007B47F2">
        <w:rPr>
          <w:rFonts w:ascii="Times New Roman" w:hAnsi="Times New Roman" w:cs="Times New Roman"/>
          <w:noProof/>
          <w:sz w:val="24"/>
          <w:szCs w:val="24"/>
        </w:rPr>
        <w:t xml:space="preserve"> </w:t>
      </w:r>
      <w:r w:rsidR="007B47F2">
        <w:rPr>
          <w:rFonts w:ascii="Times New Roman" w:hAnsi="Times New Roman" w:cs="Times New Roman"/>
          <w:noProof/>
          <w:sz w:val="24"/>
          <w:szCs w:val="24"/>
        </w:rPr>
        <w:t>(</w:t>
      </w:r>
      <w:r w:rsidR="007B47F2" w:rsidRPr="007B47F2">
        <w:rPr>
          <w:rFonts w:ascii="Times New Roman" w:hAnsi="Times New Roman" w:cs="Times New Roman"/>
          <w:noProof/>
          <w:sz w:val="24"/>
          <w:szCs w:val="24"/>
        </w:rPr>
        <w:t>2018)</w:t>
      </w:r>
      <w:r w:rsidR="007B47F2">
        <w:rPr>
          <w:rFonts w:ascii="Times New Roman" w:hAnsi="Times New Roman" w:cs="Times New Roman"/>
          <w:sz w:val="24"/>
          <w:szCs w:val="24"/>
        </w:rPr>
        <w:fldChar w:fldCharType="end"/>
      </w:r>
      <w:r>
        <w:rPr>
          <w:rFonts w:ascii="Times New Roman" w:hAnsi="Times New Roman" w:cs="Times New Roman"/>
          <w:sz w:val="24"/>
          <w:szCs w:val="24"/>
        </w:rPr>
        <w:t>, bahwa</w:t>
      </w:r>
      <w:r w:rsidRPr="00C05E32">
        <w:rPr>
          <w:rFonts w:ascii="Times New Roman" w:hAnsi="Times New Roman" w:cs="Times New Roman"/>
          <w:sz w:val="24"/>
          <w:szCs w:val="24"/>
        </w:rPr>
        <w:t xml:space="preserve"> </w:t>
      </w:r>
      <w:r>
        <w:rPr>
          <w:rFonts w:ascii="Times New Roman" w:hAnsi="Times New Roman" w:cs="Times New Roman"/>
          <w:sz w:val="24"/>
          <w:szCs w:val="24"/>
        </w:rPr>
        <w:t>stres kerja memiliki pengaruh positif dan signifikan terhadap kinerja pegawai.</w:t>
      </w:r>
    </w:p>
    <w:p w14:paraId="542ED216" w14:textId="77777777" w:rsidR="00EB6349" w:rsidRPr="005B351A" w:rsidRDefault="00EB6349" w:rsidP="00EB6349">
      <w:pPr>
        <w:spacing w:line="480" w:lineRule="auto"/>
        <w:ind w:left="782" w:firstLine="658"/>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Penanganan stres kerja harus mendapatkan perhatian khusus dari perusahaan, tanpa adanya upaya untuk mengatasi stres akan mengganggu prestasi kerja yang akan berpengaruh terhadap kinerja karyawan. </w:t>
      </w:r>
    </w:p>
    <w:p w14:paraId="233E81AB" w14:textId="77777777" w:rsidR="00EB6349" w:rsidRPr="00F902BC" w:rsidRDefault="00EB6349" w:rsidP="00EB6349">
      <w:pPr>
        <w:spacing w:line="480" w:lineRule="auto"/>
        <w:jc w:val="both"/>
        <w:rPr>
          <w:rFonts w:ascii="Times New Roman" w:eastAsia="Times New Roman" w:hAnsi="Times New Roman" w:cs="Times New Roman"/>
          <w:b/>
          <w:color w:val="000000" w:themeColor="text1"/>
          <w:sz w:val="24"/>
          <w:szCs w:val="24"/>
        </w:rPr>
      </w:pPr>
    </w:p>
    <w:p w14:paraId="30013146" w14:textId="77777777" w:rsidR="00EB6349" w:rsidRDefault="00EB6349" w:rsidP="00EB6349">
      <w:pPr>
        <w:spacing w:line="480" w:lineRule="auto"/>
        <w:jc w:val="center"/>
        <w:rPr>
          <w:rFonts w:ascii="Times New Roman" w:eastAsia="Times New Roman" w:hAnsi="Times New Roman" w:cs="Times New Roman"/>
          <w:b/>
          <w:color w:val="000000" w:themeColor="text1"/>
          <w:sz w:val="24"/>
          <w:szCs w:val="24"/>
        </w:rPr>
      </w:pPr>
    </w:p>
    <w:p w14:paraId="38CC0E17" w14:textId="77777777" w:rsidR="00EB6349" w:rsidRDefault="00EB6349" w:rsidP="00EB6349">
      <w:pPr>
        <w:spacing w:line="480" w:lineRule="auto"/>
        <w:jc w:val="center"/>
        <w:rPr>
          <w:rFonts w:ascii="Times New Roman" w:eastAsia="Times New Roman" w:hAnsi="Times New Roman" w:cs="Times New Roman"/>
          <w:b/>
          <w:color w:val="000000" w:themeColor="text1"/>
          <w:sz w:val="24"/>
          <w:szCs w:val="24"/>
        </w:rPr>
      </w:pPr>
    </w:p>
    <w:p w14:paraId="07456306" w14:textId="77777777" w:rsidR="00EB6349" w:rsidRDefault="00EB6349" w:rsidP="00EB6349">
      <w:pPr>
        <w:spacing w:line="480" w:lineRule="auto"/>
        <w:jc w:val="center"/>
        <w:rPr>
          <w:rFonts w:ascii="Times New Roman" w:eastAsia="Times New Roman" w:hAnsi="Times New Roman" w:cs="Times New Roman"/>
          <w:b/>
          <w:color w:val="000000" w:themeColor="text1"/>
          <w:sz w:val="24"/>
          <w:szCs w:val="24"/>
        </w:rPr>
      </w:pPr>
    </w:p>
    <w:sectPr w:rsidR="00EB6349" w:rsidSect="00EE1D81">
      <w:headerReference w:type="default" r:id="rId30"/>
      <w:footerReference w:type="first" r:id="rId31"/>
      <w:pgSz w:w="11906" w:h="16838"/>
      <w:pgMar w:top="2268" w:right="1701" w:bottom="1701" w:left="2268" w:header="709" w:footer="709" w:gutter="0"/>
      <w:pgNumType w:start="5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EEB438" w14:textId="77777777" w:rsidR="00E776A6" w:rsidRDefault="00E776A6" w:rsidP="003C44A8">
      <w:r>
        <w:separator/>
      </w:r>
    </w:p>
  </w:endnote>
  <w:endnote w:type="continuationSeparator" w:id="0">
    <w:p w14:paraId="50772072" w14:textId="77777777" w:rsidR="00E776A6" w:rsidRDefault="00E776A6" w:rsidP="003C4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5872700"/>
      <w:docPartObj>
        <w:docPartGallery w:val="Page Numbers (Bottom of Page)"/>
        <w:docPartUnique/>
      </w:docPartObj>
    </w:sdtPr>
    <w:sdtEndPr>
      <w:rPr>
        <w:noProof/>
      </w:rPr>
    </w:sdtEndPr>
    <w:sdtContent>
      <w:p w14:paraId="17959364" w14:textId="30A174B3" w:rsidR="00EE1D81" w:rsidRDefault="00EE1D81">
        <w:pPr>
          <w:pStyle w:val="Footer"/>
          <w:jc w:val="center"/>
        </w:pPr>
        <w:r>
          <w:fldChar w:fldCharType="begin"/>
        </w:r>
        <w:r>
          <w:instrText xml:space="preserve"> PAGE   \* MERGEFORMAT </w:instrText>
        </w:r>
        <w:r>
          <w:fldChar w:fldCharType="separate"/>
        </w:r>
        <w:r>
          <w:rPr>
            <w:noProof/>
          </w:rPr>
          <w:t>50</w:t>
        </w:r>
        <w:r>
          <w:rPr>
            <w:noProof/>
          </w:rPr>
          <w:fldChar w:fldCharType="end"/>
        </w:r>
      </w:p>
    </w:sdtContent>
  </w:sdt>
  <w:p w14:paraId="23E3FF03" w14:textId="77777777" w:rsidR="00EE1D81" w:rsidRDefault="00EE1D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851905" w14:textId="77777777" w:rsidR="00E776A6" w:rsidRDefault="00E776A6" w:rsidP="003C44A8">
      <w:r>
        <w:separator/>
      </w:r>
    </w:p>
  </w:footnote>
  <w:footnote w:type="continuationSeparator" w:id="0">
    <w:p w14:paraId="7483FC9B" w14:textId="77777777" w:rsidR="00E776A6" w:rsidRDefault="00E776A6" w:rsidP="003C44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2825280"/>
      <w:docPartObj>
        <w:docPartGallery w:val="Page Numbers (Top of Page)"/>
        <w:docPartUnique/>
      </w:docPartObj>
    </w:sdtPr>
    <w:sdtEndPr>
      <w:rPr>
        <w:noProof/>
      </w:rPr>
    </w:sdtEndPr>
    <w:sdtContent>
      <w:p w14:paraId="4E8380B9" w14:textId="393266F9" w:rsidR="00EE1D81" w:rsidRDefault="00EE1D81">
        <w:pPr>
          <w:pStyle w:val="Header"/>
          <w:jc w:val="right"/>
        </w:pPr>
        <w:r>
          <w:fldChar w:fldCharType="begin"/>
        </w:r>
        <w:r>
          <w:instrText xml:space="preserve"> PAGE   \* MERGEFORMAT </w:instrText>
        </w:r>
        <w:r>
          <w:fldChar w:fldCharType="separate"/>
        </w:r>
        <w:r>
          <w:rPr>
            <w:noProof/>
          </w:rPr>
          <w:t>70</w:t>
        </w:r>
        <w:r>
          <w:rPr>
            <w:noProof/>
          </w:rPr>
          <w:fldChar w:fldCharType="end"/>
        </w:r>
      </w:p>
    </w:sdtContent>
  </w:sdt>
  <w:p w14:paraId="66F01DE9" w14:textId="77777777" w:rsidR="009E5268" w:rsidRDefault="009E52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2E"/>
    <w:multiLevelType w:val="hybridMultilevel"/>
    <w:tmpl w:val="8986442E"/>
    <w:lvl w:ilvl="0" w:tplc="04210019">
      <w:start w:val="1"/>
      <w:numFmt w:val="lowerLetter"/>
      <w:lvlText w:val="%1."/>
      <w:lvlJc w:val="left"/>
      <w:pPr>
        <w:ind w:left="2130" w:hanging="360"/>
      </w:pPr>
    </w:lvl>
    <w:lvl w:ilvl="1" w:tplc="04090019" w:tentative="1">
      <w:start w:val="1"/>
      <w:numFmt w:val="lowerLetter"/>
      <w:lvlText w:val="%2."/>
      <w:lvlJc w:val="left"/>
      <w:pPr>
        <w:ind w:left="2850" w:hanging="360"/>
      </w:pPr>
    </w:lvl>
    <w:lvl w:ilvl="2" w:tplc="0409001B" w:tentative="1">
      <w:start w:val="1"/>
      <w:numFmt w:val="lowerRoman"/>
      <w:lvlText w:val="%3."/>
      <w:lvlJc w:val="right"/>
      <w:pPr>
        <w:ind w:left="3570" w:hanging="180"/>
      </w:pPr>
    </w:lvl>
    <w:lvl w:ilvl="3" w:tplc="0409000F" w:tentative="1">
      <w:start w:val="1"/>
      <w:numFmt w:val="decimal"/>
      <w:lvlText w:val="%4."/>
      <w:lvlJc w:val="left"/>
      <w:pPr>
        <w:ind w:left="4290" w:hanging="360"/>
      </w:pPr>
    </w:lvl>
    <w:lvl w:ilvl="4" w:tplc="04090019" w:tentative="1">
      <w:start w:val="1"/>
      <w:numFmt w:val="lowerLetter"/>
      <w:lvlText w:val="%5."/>
      <w:lvlJc w:val="left"/>
      <w:pPr>
        <w:ind w:left="5010" w:hanging="360"/>
      </w:pPr>
    </w:lvl>
    <w:lvl w:ilvl="5" w:tplc="0409001B" w:tentative="1">
      <w:start w:val="1"/>
      <w:numFmt w:val="lowerRoman"/>
      <w:lvlText w:val="%6."/>
      <w:lvlJc w:val="right"/>
      <w:pPr>
        <w:ind w:left="5730" w:hanging="180"/>
      </w:pPr>
    </w:lvl>
    <w:lvl w:ilvl="6" w:tplc="0409000F" w:tentative="1">
      <w:start w:val="1"/>
      <w:numFmt w:val="decimal"/>
      <w:lvlText w:val="%7."/>
      <w:lvlJc w:val="left"/>
      <w:pPr>
        <w:ind w:left="6450" w:hanging="360"/>
      </w:pPr>
    </w:lvl>
    <w:lvl w:ilvl="7" w:tplc="04090019" w:tentative="1">
      <w:start w:val="1"/>
      <w:numFmt w:val="lowerLetter"/>
      <w:lvlText w:val="%8."/>
      <w:lvlJc w:val="left"/>
      <w:pPr>
        <w:ind w:left="7170" w:hanging="360"/>
      </w:pPr>
    </w:lvl>
    <w:lvl w:ilvl="8" w:tplc="0409001B" w:tentative="1">
      <w:start w:val="1"/>
      <w:numFmt w:val="lowerRoman"/>
      <w:lvlText w:val="%9."/>
      <w:lvlJc w:val="right"/>
      <w:pPr>
        <w:ind w:left="7890" w:hanging="180"/>
      </w:pPr>
    </w:lvl>
  </w:abstractNum>
  <w:abstractNum w:abstractNumId="1">
    <w:nsid w:val="027037E1"/>
    <w:multiLevelType w:val="hybridMultilevel"/>
    <w:tmpl w:val="F37A2414"/>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nsid w:val="02F51E3D"/>
    <w:multiLevelType w:val="hybridMultilevel"/>
    <w:tmpl w:val="7AA8DC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EA614A"/>
    <w:multiLevelType w:val="hybridMultilevel"/>
    <w:tmpl w:val="3F5644A4"/>
    <w:lvl w:ilvl="0" w:tplc="3AD0A6D0">
      <w:start w:val="2"/>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4806119"/>
    <w:multiLevelType w:val="hybridMultilevel"/>
    <w:tmpl w:val="CE924232"/>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nsid w:val="05CF0BC6"/>
    <w:multiLevelType w:val="hybridMultilevel"/>
    <w:tmpl w:val="C8F4BA1E"/>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6">
    <w:nsid w:val="08CC2A96"/>
    <w:multiLevelType w:val="hybridMultilevel"/>
    <w:tmpl w:val="12547F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9616E48"/>
    <w:multiLevelType w:val="hybridMultilevel"/>
    <w:tmpl w:val="0F9E89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B1250D3"/>
    <w:multiLevelType w:val="hybridMultilevel"/>
    <w:tmpl w:val="400A34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0BA329C5"/>
    <w:multiLevelType w:val="hybridMultilevel"/>
    <w:tmpl w:val="70C84A34"/>
    <w:lvl w:ilvl="0" w:tplc="4F921DEC">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0">
    <w:nsid w:val="0C0A7C58"/>
    <w:multiLevelType w:val="hybridMultilevel"/>
    <w:tmpl w:val="FB0201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CDC14CD"/>
    <w:multiLevelType w:val="hybridMultilevel"/>
    <w:tmpl w:val="C5864C44"/>
    <w:lvl w:ilvl="0" w:tplc="04210011">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08C0089"/>
    <w:multiLevelType w:val="hybridMultilevel"/>
    <w:tmpl w:val="5B9CF11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
    <w:nsid w:val="116D266F"/>
    <w:multiLevelType w:val="hybridMultilevel"/>
    <w:tmpl w:val="B0240198"/>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4">
    <w:nsid w:val="132E7C6E"/>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5">
    <w:nsid w:val="13874C81"/>
    <w:multiLevelType w:val="hybridMultilevel"/>
    <w:tmpl w:val="47B07C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4897509"/>
    <w:multiLevelType w:val="hybridMultilevel"/>
    <w:tmpl w:val="7126503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14D26CA5"/>
    <w:multiLevelType w:val="multilevel"/>
    <w:tmpl w:val="14D26CA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166010E2"/>
    <w:multiLevelType w:val="hybridMultilevel"/>
    <w:tmpl w:val="B2FCF03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18F47587"/>
    <w:multiLevelType w:val="hybridMultilevel"/>
    <w:tmpl w:val="696CEFA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ABA7941"/>
    <w:multiLevelType w:val="hybridMultilevel"/>
    <w:tmpl w:val="34C8266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21">
    <w:nsid w:val="1B537BB9"/>
    <w:multiLevelType w:val="hybridMultilevel"/>
    <w:tmpl w:val="53CABE00"/>
    <w:lvl w:ilvl="0" w:tplc="04090011">
      <w:start w:val="1"/>
      <w:numFmt w:val="decimal"/>
      <w:lvlText w:val="%1)"/>
      <w:lvlJc w:val="left"/>
      <w:pPr>
        <w:ind w:left="2211" w:hanging="360"/>
      </w:pPr>
    </w:lvl>
    <w:lvl w:ilvl="1" w:tplc="04090019" w:tentative="1">
      <w:start w:val="1"/>
      <w:numFmt w:val="lowerLetter"/>
      <w:lvlText w:val="%2."/>
      <w:lvlJc w:val="left"/>
      <w:pPr>
        <w:ind w:left="2931" w:hanging="360"/>
      </w:pPr>
    </w:lvl>
    <w:lvl w:ilvl="2" w:tplc="0409001B" w:tentative="1">
      <w:start w:val="1"/>
      <w:numFmt w:val="lowerRoman"/>
      <w:lvlText w:val="%3."/>
      <w:lvlJc w:val="right"/>
      <w:pPr>
        <w:ind w:left="3651" w:hanging="180"/>
      </w:pPr>
    </w:lvl>
    <w:lvl w:ilvl="3" w:tplc="0409000F" w:tentative="1">
      <w:start w:val="1"/>
      <w:numFmt w:val="decimal"/>
      <w:lvlText w:val="%4."/>
      <w:lvlJc w:val="left"/>
      <w:pPr>
        <w:ind w:left="4371" w:hanging="360"/>
      </w:pPr>
    </w:lvl>
    <w:lvl w:ilvl="4" w:tplc="04090019" w:tentative="1">
      <w:start w:val="1"/>
      <w:numFmt w:val="lowerLetter"/>
      <w:lvlText w:val="%5."/>
      <w:lvlJc w:val="left"/>
      <w:pPr>
        <w:ind w:left="5091" w:hanging="360"/>
      </w:pPr>
    </w:lvl>
    <w:lvl w:ilvl="5" w:tplc="0409001B" w:tentative="1">
      <w:start w:val="1"/>
      <w:numFmt w:val="lowerRoman"/>
      <w:lvlText w:val="%6."/>
      <w:lvlJc w:val="right"/>
      <w:pPr>
        <w:ind w:left="5811" w:hanging="180"/>
      </w:pPr>
    </w:lvl>
    <w:lvl w:ilvl="6" w:tplc="0409000F" w:tentative="1">
      <w:start w:val="1"/>
      <w:numFmt w:val="decimal"/>
      <w:lvlText w:val="%7."/>
      <w:lvlJc w:val="left"/>
      <w:pPr>
        <w:ind w:left="6531" w:hanging="360"/>
      </w:pPr>
    </w:lvl>
    <w:lvl w:ilvl="7" w:tplc="04090019" w:tentative="1">
      <w:start w:val="1"/>
      <w:numFmt w:val="lowerLetter"/>
      <w:lvlText w:val="%8."/>
      <w:lvlJc w:val="left"/>
      <w:pPr>
        <w:ind w:left="7251" w:hanging="360"/>
      </w:pPr>
    </w:lvl>
    <w:lvl w:ilvl="8" w:tplc="0409001B" w:tentative="1">
      <w:start w:val="1"/>
      <w:numFmt w:val="lowerRoman"/>
      <w:lvlText w:val="%9."/>
      <w:lvlJc w:val="right"/>
      <w:pPr>
        <w:ind w:left="7971" w:hanging="180"/>
      </w:pPr>
    </w:lvl>
  </w:abstractNum>
  <w:abstractNum w:abstractNumId="22">
    <w:nsid w:val="1BD01FF2"/>
    <w:multiLevelType w:val="hybridMultilevel"/>
    <w:tmpl w:val="5B9CF11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nsid w:val="1CC14167"/>
    <w:multiLevelType w:val="hybridMultilevel"/>
    <w:tmpl w:val="5DCCC034"/>
    <w:lvl w:ilvl="0" w:tplc="0F94FBEE">
      <w:start w:val="1"/>
      <w:numFmt w:val="decimal"/>
      <w:lvlText w:val="%1."/>
      <w:lvlJc w:val="left"/>
      <w:pPr>
        <w:ind w:left="1145" w:hanging="360"/>
      </w:pPr>
      <w:rPr>
        <w:b w:val="0"/>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4">
    <w:nsid w:val="1DC01774"/>
    <w:multiLevelType w:val="hybridMultilevel"/>
    <w:tmpl w:val="DB5846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1E09707C"/>
    <w:multiLevelType w:val="hybridMultilevel"/>
    <w:tmpl w:val="DDEAF5DC"/>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26">
    <w:nsid w:val="1E624AFB"/>
    <w:multiLevelType w:val="hybridMultilevel"/>
    <w:tmpl w:val="B0BCBB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06744C8"/>
    <w:multiLevelType w:val="hybridMultilevel"/>
    <w:tmpl w:val="78469ACA"/>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20B8694E"/>
    <w:multiLevelType w:val="hybridMultilevel"/>
    <w:tmpl w:val="2F4C05E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29">
    <w:nsid w:val="2118560B"/>
    <w:multiLevelType w:val="hybridMultilevel"/>
    <w:tmpl w:val="0EDA254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30">
    <w:nsid w:val="235E0044"/>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1">
    <w:nsid w:val="2B3C5A1E"/>
    <w:multiLevelType w:val="hybridMultilevel"/>
    <w:tmpl w:val="400A34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2BF5082D"/>
    <w:multiLevelType w:val="hybridMultilevel"/>
    <w:tmpl w:val="20E44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E5362B6"/>
    <w:multiLevelType w:val="hybridMultilevel"/>
    <w:tmpl w:val="9A4CFFC8"/>
    <w:lvl w:ilvl="0" w:tplc="4AFAD01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4">
    <w:nsid w:val="31C80AFF"/>
    <w:multiLevelType w:val="hybridMultilevel"/>
    <w:tmpl w:val="E848A93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322B603A"/>
    <w:multiLevelType w:val="hybridMultilevel"/>
    <w:tmpl w:val="B8FE87D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32DA2140"/>
    <w:multiLevelType w:val="hybridMultilevel"/>
    <w:tmpl w:val="A0A0949A"/>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37">
    <w:nsid w:val="333F3EDE"/>
    <w:multiLevelType w:val="hybridMultilevel"/>
    <w:tmpl w:val="7E04D67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nsid w:val="334925B5"/>
    <w:multiLevelType w:val="hybridMultilevel"/>
    <w:tmpl w:val="97A4DFDA"/>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39">
    <w:nsid w:val="348C25D6"/>
    <w:multiLevelType w:val="hybridMultilevel"/>
    <w:tmpl w:val="BC2A41F8"/>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0">
    <w:nsid w:val="350D6997"/>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41">
    <w:nsid w:val="35861CC5"/>
    <w:multiLevelType w:val="hybridMultilevel"/>
    <w:tmpl w:val="B4DAC198"/>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42">
    <w:nsid w:val="37E224DD"/>
    <w:multiLevelType w:val="hybridMultilevel"/>
    <w:tmpl w:val="088668D8"/>
    <w:lvl w:ilvl="0" w:tplc="5E6EF672">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43">
    <w:nsid w:val="382230EC"/>
    <w:multiLevelType w:val="hybridMultilevel"/>
    <w:tmpl w:val="F4C829E2"/>
    <w:lvl w:ilvl="0" w:tplc="B9A6C29C">
      <w:start w:val="2"/>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3BB66297"/>
    <w:multiLevelType w:val="hybridMultilevel"/>
    <w:tmpl w:val="E83E38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3E3665EE"/>
    <w:multiLevelType w:val="hybridMultilevel"/>
    <w:tmpl w:val="1700C050"/>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6">
    <w:nsid w:val="3EFA4D88"/>
    <w:multiLevelType w:val="hybridMultilevel"/>
    <w:tmpl w:val="DD90772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7">
    <w:nsid w:val="435B46DE"/>
    <w:multiLevelType w:val="hybridMultilevel"/>
    <w:tmpl w:val="50E4B1A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8">
    <w:nsid w:val="45C713AF"/>
    <w:multiLevelType w:val="hybridMultilevel"/>
    <w:tmpl w:val="A69AF2F6"/>
    <w:lvl w:ilvl="0" w:tplc="B4AA4A30">
      <w:start w:val="5"/>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4A36453A"/>
    <w:multiLevelType w:val="multilevel"/>
    <w:tmpl w:val="14D26CA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nsid w:val="4F1B0757"/>
    <w:multiLevelType w:val="hybridMultilevel"/>
    <w:tmpl w:val="B2FCF03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1">
    <w:nsid w:val="4F3603DA"/>
    <w:multiLevelType w:val="hybridMultilevel"/>
    <w:tmpl w:val="9FB08AEE"/>
    <w:lvl w:ilvl="0" w:tplc="7EC6E62A">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52">
    <w:nsid w:val="4F7807A2"/>
    <w:multiLevelType w:val="hybridMultilevel"/>
    <w:tmpl w:val="F77AA2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4FA41DA0"/>
    <w:multiLevelType w:val="hybridMultilevel"/>
    <w:tmpl w:val="132CD83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03669CD"/>
    <w:multiLevelType w:val="hybridMultilevel"/>
    <w:tmpl w:val="5EAAFC4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5">
    <w:nsid w:val="50F34331"/>
    <w:multiLevelType w:val="hybridMultilevel"/>
    <w:tmpl w:val="197E4A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51C81E56"/>
    <w:multiLevelType w:val="hybridMultilevel"/>
    <w:tmpl w:val="EE92E99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7">
    <w:nsid w:val="52606DFE"/>
    <w:multiLevelType w:val="hybridMultilevel"/>
    <w:tmpl w:val="FB44F2A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8">
    <w:nsid w:val="56316F45"/>
    <w:multiLevelType w:val="hybridMultilevel"/>
    <w:tmpl w:val="2822F20E"/>
    <w:lvl w:ilvl="0" w:tplc="4676970C">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59">
    <w:nsid w:val="58A87A7E"/>
    <w:multiLevelType w:val="hybridMultilevel"/>
    <w:tmpl w:val="25021A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9AF4E03"/>
    <w:multiLevelType w:val="hybridMultilevel"/>
    <w:tmpl w:val="F37C5E0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5C8A6856"/>
    <w:multiLevelType w:val="hybridMultilevel"/>
    <w:tmpl w:val="45322522"/>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62">
    <w:nsid w:val="5C992745"/>
    <w:multiLevelType w:val="hybridMultilevel"/>
    <w:tmpl w:val="A40C075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3">
    <w:nsid w:val="5CFF5CD2"/>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4">
    <w:nsid w:val="5DC46075"/>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5">
    <w:nsid w:val="60183A35"/>
    <w:multiLevelType w:val="hybridMultilevel"/>
    <w:tmpl w:val="6D28F8B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6">
    <w:nsid w:val="61C92E3A"/>
    <w:multiLevelType w:val="hybridMultilevel"/>
    <w:tmpl w:val="225230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62011C42"/>
    <w:multiLevelType w:val="hybridMultilevel"/>
    <w:tmpl w:val="9A3A21F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62022EA1"/>
    <w:multiLevelType w:val="hybridMultilevel"/>
    <w:tmpl w:val="BC18769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9">
    <w:nsid w:val="63F02E81"/>
    <w:multiLevelType w:val="hybridMultilevel"/>
    <w:tmpl w:val="C37615A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0">
    <w:nsid w:val="6414240E"/>
    <w:multiLevelType w:val="hybridMultilevel"/>
    <w:tmpl w:val="E2EAE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4A90408"/>
    <w:multiLevelType w:val="hybridMultilevel"/>
    <w:tmpl w:val="4CF83D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683F00F8"/>
    <w:multiLevelType w:val="hybridMultilevel"/>
    <w:tmpl w:val="C1ECFCAC"/>
    <w:lvl w:ilvl="0" w:tplc="63FAF14E">
      <w:start w:val="1"/>
      <w:numFmt w:val="decimal"/>
      <w:lvlText w:val="%1."/>
      <w:lvlJc w:val="left"/>
      <w:pPr>
        <w:ind w:left="785" w:hanging="360"/>
      </w:pPr>
      <w:rPr>
        <w:rFonts w:eastAsia="Calibri" w:hint="default"/>
        <w:b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73">
    <w:nsid w:val="69EE2C5A"/>
    <w:multiLevelType w:val="hybridMultilevel"/>
    <w:tmpl w:val="CA6AF344"/>
    <w:lvl w:ilvl="0" w:tplc="0421000F">
      <w:start w:val="1"/>
      <w:numFmt w:val="decimal"/>
      <w:lvlText w:val="%1."/>
      <w:lvlJc w:val="left"/>
      <w:pPr>
        <w:ind w:left="928" w:hanging="360"/>
      </w:pPr>
      <w:rPr>
        <w:rFonts w:hint="default"/>
        <w:color w:val="000000"/>
      </w:rPr>
    </w:lvl>
    <w:lvl w:ilvl="1" w:tplc="04210003" w:tentative="1">
      <w:start w:val="1"/>
      <w:numFmt w:val="bullet"/>
      <w:lvlText w:val="o"/>
      <w:lvlJc w:val="left"/>
      <w:pPr>
        <w:ind w:left="1648" w:hanging="360"/>
      </w:pPr>
      <w:rPr>
        <w:rFonts w:ascii="Courier New" w:hAnsi="Courier New" w:hint="default"/>
      </w:rPr>
    </w:lvl>
    <w:lvl w:ilvl="2" w:tplc="04210005" w:tentative="1">
      <w:start w:val="1"/>
      <w:numFmt w:val="bullet"/>
      <w:lvlText w:val=""/>
      <w:lvlJc w:val="left"/>
      <w:pPr>
        <w:ind w:left="2368" w:hanging="360"/>
      </w:pPr>
      <w:rPr>
        <w:rFonts w:ascii="Wingdings" w:hAnsi="Wingdings" w:hint="default"/>
      </w:rPr>
    </w:lvl>
    <w:lvl w:ilvl="3" w:tplc="04210001" w:tentative="1">
      <w:start w:val="1"/>
      <w:numFmt w:val="bullet"/>
      <w:lvlText w:val=""/>
      <w:lvlJc w:val="left"/>
      <w:pPr>
        <w:ind w:left="3088" w:hanging="360"/>
      </w:pPr>
      <w:rPr>
        <w:rFonts w:ascii="Symbol" w:hAnsi="Symbol" w:hint="default"/>
      </w:rPr>
    </w:lvl>
    <w:lvl w:ilvl="4" w:tplc="04210003" w:tentative="1">
      <w:start w:val="1"/>
      <w:numFmt w:val="bullet"/>
      <w:lvlText w:val="o"/>
      <w:lvlJc w:val="left"/>
      <w:pPr>
        <w:ind w:left="3808" w:hanging="360"/>
      </w:pPr>
      <w:rPr>
        <w:rFonts w:ascii="Courier New" w:hAnsi="Courier New" w:hint="default"/>
      </w:rPr>
    </w:lvl>
    <w:lvl w:ilvl="5" w:tplc="04210005" w:tentative="1">
      <w:start w:val="1"/>
      <w:numFmt w:val="bullet"/>
      <w:lvlText w:val=""/>
      <w:lvlJc w:val="left"/>
      <w:pPr>
        <w:ind w:left="4528" w:hanging="360"/>
      </w:pPr>
      <w:rPr>
        <w:rFonts w:ascii="Wingdings" w:hAnsi="Wingdings" w:hint="default"/>
      </w:rPr>
    </w:lvl>
    <w:lvl w:ilvl="6" w:tplc="04210001" w:tentative="1">
      <w:start w:val="1"/>
      <w:numFmt w:val="bullet"/>
      <w:lvlText w:val=""/>
      <w:lvlJc w:val="left"/>
      <w:pPr>
        <w:ind w:left="5248" w:hanging="360"/>
      </w:pPr>
      <w:rPr>
        <w:rFonts w:ascii="Symbol" w:hAnsi="Symbol" w:hint="default"/>
      </w:rPr>
    </w:lvl>
    <w:lvl w:ilvl="7" w:tplc="04210003" w:tentative="1">
      <w:start w:val="1"/>
      <w:numFmt w:val="bullet"/>
      <w:lvlText w:val="o"/>
      <w:lvlJc w:val="left"/>
      <w:pPr>
        <w:ind w:left="5968" w:hanging="360"/>
      </w:pPr>
      <w:rPr>
        <w:rFonts w:ascii="Courier New" w:hAnsi="Courier New" w:hint="default"/>
      </w:rPr>
    </w:lvl>
    <w:lvl w:ilvl="8" w:tplc="04210005" w:tentative="1">
      <w:start w:val="1"/>
      <w:numFmt w:val="bullet"/>
      <w:lvlText w:val=""/>
      <w:lvlJc w:val="left"/>
      <w:pPr>
        <w:ind w:left="6688" w:hanging="360"/>
      </w:pPr>
      <w:rPr>
        <w:rFonts w:ascii="Wingdings" w:hAnsi="Wingdings" w:hint="default"/>
      </w:rPr>
    </w:lvl>
  </w:abstractNum>
  <w:abstractNum w:abstractNumId="74">
    <w:nsid w:val="6A6E5818"/>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5">
    <w:nsid w:val="6ACF42CA"/>
    <w:multiLevelType w:val="hybridMultilevel"/>
    <w:tmpl w:val="DEFCE2BE"/>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76">
    <w:nsid w:val="6BE91E14"/>
    <w:multiLevelType w:val="hybridMultilevel"/>
    <w:tmpl w:val="0BF0466A"/>
    <w:lvl w:ilvl="0" w:tplc="C80C1C3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77">
    <w:nsid w:val="6C3336CD"/>
    <w:multiLevelType w:val="hybridMultilevel"/>
    <w:tmpl w:val="36388CC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6D0B0EFB"/>
    <w:multiLevelType w:val="hybridMultilevel"/>
    <w:tmpl w:val="CD388AA6"/>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79">
    <w:nsid w:val="6D10408C"/>
    <w:multiLevelType w:val="hybridMultilevel"/>
    <w:tmpl w:val="B7140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6D371D85"/>
    <w:multiLevelType w:val="hybridMultilevel"/>
    <w:tmpl w:val="5628ABD2"/>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1">
    <w:nsid w:val="6D912BA4"/>
    <w:multiLevelType w:val="hybridMultilevel"/>
    <w:tmpl w:val="637E31E2"/>
    <w:lvl w:ilvl="0" w:tplc="B35EB6AC">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82">
    <w:nsid w:val="6DA9289E"/>
    <w:multiLevelType w:val="hybridMultilevel"/>
    <w:tmpl w:val="7E04D67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3">
    <w:nsid w:val="6E5B60D4"/>
    <w:multiLevelType w:val="hybridMultilevel"/>
    <w:tmpl w:val="065A090E"/>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4">
    <w:nsid w:val="6F473C08"/>
    <w:multiLevelType w:val="hybridMultilevel"/>
    <w:tmpl w:val="132CD83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70386E3F"/>
    <w:multiLevelType w:val="hybridMultilevel"/>
    <w:tmpl w:val="5D5C1BC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6">
    <w:nsid w:val="71ED6D25"/>
    <w:multiLevelType w:val="hybridMultilevel"/>
    <w:tmpl w:val="0C22D89E"/>
    <w:lvl w:ilvl="0" w:tplc="0B921B48">
      <w:start w:val="3"/>
      <w:numFmt w:val="decimal"/>
      <w:lvlText w:val="%1."/>
      <w:lvlJc w:val="left"/>
      <w:pPr>
        <w:ind w:left="78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nsid w:val="76836403"/>
    <w:multiLevelType w:val="hybridMultilevel"/>
    <w:tmpl w:val="954AD8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nsid w:val="76A86490"/>
    <w:multiLevelType w:val="hybridMultilevel"/>
    <w:tmpl w:val="EE92E99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9">
    <w:nsid w:val="784546F3"/>
    <w:multiLevelType w:val="hybridMultilevel"/>
    <w:tmpl w:val="CE924232"/>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0">
    <w:nsid w:val="797308BA"/>
    <w:multiLevelType w:val="hybridMultilevel"/>
    <w:tmpl w:val="FFA61BC6"/>
    <w:lvl w:ilvl="0" w:tplc="0BB6A5F4">
      <w:start w:val="6"/>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nsid w:val="797A0029"/>
    <w:multiLevelType w:val="hybridMultilevel"/>
    <w:tmpl w:val="AA9C98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nsid w:val="7B2F7B5E"/>
    <w:multiLevelType w:val="hybridMultilevel"/>
    <w:tmpl w:val="211A30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7B680EBE"/>
    <w:multiLevelType w:val="hybridMultilevel"/>
    <w:tmpl w:val="6D40AEE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94">
    <w:nsid w:val="7C5C161F"/>
    <w:multiLevelType w:val="hybridMultilevel"/>
    <w:tmpl w:val="4F783626"/>
    <w:lvl w:ilvl="0" w:tplc="F514B764">
      <w:start w:val="3"/>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nsid w:val="7EC76A3B"/>
    <w:multiLevelType w:val="hybridMultilevel"/>
    <w:tmpl w:val="381CD33E"/>
    <w:lvl w:ilvl="0" w:tplc="46547904">
      <w:start w:val="7"/>
      <w:numFmt w:val="decimal"/>
      <w:lvlText w:val="%1."/>
      <w:lvlJc w:val="left"/>
      <w:pPr>
        <w:ind w:left="18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72"/>
  </w:num>
  <w:num w:numId="3">
    <w:abstractNumId w:val="23"/>
  </w:num>
  <w:num w:numId="4">
    <w:abstractNumId w:val="67"/>
  </w:num>
  <w:num w:numId="5">
    <w:abstractNumId w:val="75"/>
  </w:num>
  <w:num w:numId="6">
    <w:abstractNumId w:val="31"/>
  </w:num>
  <w:num w:numId="7">
    <w:abstractNumId w:val="65"/>
  </w:num>
  <w:num w:numId="8">
    <w:abstractNumId w:val="53"/>
  </w:num>
  <w:num w:numId="9">
    <w:abstractNumId w:val="8"/>
  </w:num>
  <w:num w:numId="10">
    <w:abstractNumId w:val="1"/>
  </w:num>
  <w:num w:numId="11">
    <w:abstractNumId w:val="85"/>
  </w:num>
  <w:num w:numId="12">
    <w:abstractNumId w:val="46"/>
  </w:num>
  <w:num w:numId="13">
    <w:abstractNumId w:val="51"/>
  </w:num>
  <w:num w:numId="14">
    <w:abstractNumId w:val="88"/>
  </w:num>
  <w:num w:numId="15">
    <w:abstractNumId w:val="45"/>
  </w:num>
  <w:num w:numId="16">
    <w:abstractNumId w:val="56"/>
  </w:num>
  <w:num w:numId="17">
    <w:abstractNumId w:val="54"/>
  </w:num>
  <w:num w:numId="18">
    <w:abstractNumId w:val="82"/>
  </w:num>
  <w:num w:numId="19">
    <w:abstractNumId w:val="37"/>
  </w:num>
  <w:num w:numId="20">
    <w:abstractNumId w:val="50"/>
  </w:num>
  <w:num w:numId="21">
    <w:abstractNumId w:val="39"/>
  </w:num>
  <w:num w:numId="22">
    <w:abstractNumId w:val="18"/>
  </w:num>
  <w:num w:numId="23">
    <w:abstractNumId w:val="4"/>
  </w:num>
  <w:num w:numId="24">
    <w:abstractNumId w:val="89"/>
  </w:num>
  <w:num w:numId="25">
    <w:abstractNumId w:val="30"/>
  </w:num>
  <w:num w:numId="26">
    <w:abstractNumId w:val="47"/>
  </w:num>
  <w:num w:numId="27">
    <w:abstractNumId w:val="68"/>
  </w:num>
  <w:num w:numId="28">
    <w:abstractNumId w:val="34"/>
  </w:num>
  <w:num w:numId="29">
    <w:abstractNumId w:val="17"/>
  </w:num>
  <w:num w:numId="30">
    <w:abstractNumId w:val="35"/>
  </w:num>
  <w:num w:numId="31">
    <w:abstractNumId w:val="52"/>
  </w:num>
  <w:num w:numId="32">
    <w:abstractNumId w:val="92"/>
  </w:num>
  <w:num w:numId="33">
    <w:abstractNumId w:val="7"/>
  </w:num>
  <w:num w:numId="34">
    <w:abstractNumId w:val="6"/>
  </w:num>
  <w:num w:numId="35">
    <w:abstractNumId w:val="26"/>
  </w:num>
  <w:num w:numId="36">
    <w:abstractNumId w:val="55"/>
  </w:num>
  <w:num w:numId="37">
    <w:abstractNumId w:val="58"/>
  </w:num>
  <w:num w:numId="38">
    <w:abstractNumId w:val="81"/>
  </w:num>
  <w:num w:numId="39">
    <w:abstractNumId w:val="42"/>
  </w:num>
  <w:num w:numId="40">
    <w:abstractNumId w:val="87"/>
  </w:num>
  <w:num w:numId="41">
    <w:abstractNumId w:val="57"/>
  </w:num>
  <w:num w:numId="42">
    <w:abstractNumId w:val="84"/>
  </w:num>
  <w:num w:numId="43">
    <w:abstractNumId w:val="29"/>
  </w:num>
  <w:num w:numId="44">
    <w:abstractNumId w:val="62"/>
  </w:num>
  <w:num w:numId="45">
    <w:abstractNumId w:val="63"/>
  </w:num>
  <w:num w:numId="46">
    <w:abstractNumId w:val="13"/>
  </w:num>
  <w:num w:numId="47">
    <w:abstractNumId w:val="64"/>
  </w:num>
  <w:num w:numId="48">
    <w:abstractNumId w:val="80"/>
  </w:num>
  <w:num w:numId="49">
    <w:abstractNumId w:val="66"/>
  </w:num>
  <w:num w:numId="50">
    <w:abstractNumId w:val="2"/>
  </w:num>
  <w:num w:numId="51">
    <w:abstractNumId w:val="10"/>
  </w:num>
  <w:num w:numId="52">
    <w:abstractNumId w:val="91"/>
  </w:num>
  <w:num w:numId="53">
    <w:abstractNumId w:val="44"/>
  </w:num>
  <w:num w:numId="54">
    <w:abstractNumId w:val="24"/>
  </w:num>
  <w:num w:numId="55">
    <w:abstractNumId w:val="15"/>
  </w:num>
  <w:num w:numId="56">
    <w:abstractNumId w:val="16"/>
  </w:num>
  <w:num w:numId="57">
    <w:abstractNumId w:val="83"/>
  </w:num>
  <w:num w:numId="58">
    <w:abstractNumId w:val="41"/>
  </w:num>
  <w:num w:numId="59">
    <w:abstractNumId w:val="77"/>
  </w:num>
  <w:num w:numId="60">
    <w:abstractNumId w:val="76"/>
  </w:num>
  <w:num w:numId="61">
    <w:abstractNumId w:val="33"/>
  </w:num>
  <w:num w:numId="62">
    <w:abstractNumId w:val="9"/>
  </w:num>
  <w:num w:numId="63">
    <w:abstractNumId w:val="71"/>
  </w:num>
  <w:num w:numId="64">
    <w:abstractNumId w:val="32"/>
  </w:num>
  <w:num w:numId="65">
    <w:abstractNumId w:val="70"/>
  </w:num>
  <w:num w:numId="66">
    <w:abstractNumId w:val="73"/>
  </w:num>
  <w:num w:numId="67">
    <w:abstractNumId w:val="74"/>
  </w:num>
  <w:num w:numId="68">
    <w:abstractNumId w:val="22"/>
  </w:num>
  <w:num w:numId="69">
    <w:abstractNumId w:val="12"/>
  </w:num>
  <w:num w:numId="70">
    <w:abstractNumId w:val="78"/>
  </w:num>
  <w:num w:numId="71">
    <w:abstractNumId w:val="28"/>
  </w:num>
  <w:num w:numId="72">
    <w:abstractNumId w:val="36"/>
  </w:num>
  <w:num w:numId="73">
    <w:abstractNumId w:val="5"/>
  </w:num>
  <w:num w:numId="74">
    <w:abstractNumId w:val="93"/>
  </w:num>
  <w:num w:numId="75">
    <w:abstractNumId w:val="49"/>
  </w:num>
  <w:num w:numId="76">
    <w:abstractNumId w:val="40"/>
  </w:num>
  <w:num w:numId="77">
    <w:abstractNumId w:val="14"/>
  </w:num>
  <w:num w:numId="78">
    <w:abstractNumId w:val="60"/>
  </w:num>
  <w:num w:numId="79">
    <w:abstractNumId w:val="27"/>
  </w:num>
  <w:num w:numId="80">
    <w:abstractNumId w:val="0"/>
  </w:num>
  <w:num w:numId="81">
    <w:abstractNumId w:val="11"/>
  </w:num>
  <w:num w:numId="82">
    <w:abstractNumId w:val="69"/>
  </w:num>
  <w:num w:numId="83">
    <w:abstractNumId w:val="20"/>
  </w:num>
  <w:num w:numId="84">
    <w:abstractNumId w:val="25"/>
  </w:num>
  <w:num w:numId="85">
    <w:abstractNumId w:val="61"/>
  </w:num>
  <w:num w:numId="86">
    <w:abstractNumId w:val="38"/>
  </w:num>
  <w:num w:numId="87">
    <w:abstractNumId w:val="79"/>
  </w:num>
  <w:num w:numId="88">
    <w:abstractNumId w:val="59"/>
  </w:num>
  <w:num w:numId="89">
    <w:abstractNumId w:val="3"/>
  </w:num>
  <w:num w:numId="90">
    <w:abstractNumId w:val="86"/>
  </w:num>
  <w:num w:numId="91">
    <w:abstractNumId w:val="43"/>
  </w:num>
  <w:num w:numId="92">
    <w:abstractNumId w:val="94"/>
  </w:num>
  <w:num w:numId="93">
    <w:abstractNumId w:val="48"/>
  </w:num>
  <w:num w:numId="94">
    <w:abstractNumId w:val="90"/>
  </w:num>
  <w:num w:numId="95">
    <w:abstractNumId w:val="95"/>
  </w:num>
  <w:num w:numId="96">
    <w:abstractNumId w:val="21"/>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44A8"/>
    <w:rsid w:val="000028F7"/>
    <w:rsid w:val="00015CC5"/>
    <w:rsid w:val="000258B3"/>
    <w:rsid w:val="00027700"/>
    <w:rsid w:val="00031315"/>
    <w:rsid w:val="000430A7"/>
    <w:rsid w:val="00054D61"/>
    <w:rsid w:val="00062657"/>
    <w:rsid w:val="0006667D"/>
    <w:rsid w:val="00071ED1"/>
    <w:rsid w:val="00077318"/>
    <w:rsid w:val="00082CD2"/>
    <w:rsid w:val="00093664"/>
    <w:rsid w:val="00093730"/>
    <w:rsid w:val="000A07B1"/>
    <w:rsid w:val="000A727E"/>
    <w:rsid w:val="000B5CE1"/>
    <w:rsid w:val="000D0CB7"/>
    <w:rsid w:val="000D42B1"/>
    <w:rsid w:val="000D5DDE"/>
    <w:rsid w:val="000D6FBA"/>
    <w:rsid w:val="000E5A59"/>
    <w:rsid w:val="000F239C"/>
    <w:rsid w:val="000F33F7"/>
    <w:rsid w:val="00101008"/>
    <w:rsid w:val="00126335"/>
    <w:rsid w:val="00134D25"/>
    <w:rsid w:val="00135194"/>
    <w:rsid w:val="001430F0"/>
    <w:rsid w:val="00167354"/>
    <w:rsid w:val="00175045"/>
    <w:rsid w:val="00176526"/>
    <w:rsid w:val="00187DD6"/>
    <w:rsid w:val="001938E7"/>
    <w:rsid w:val="0019618E"/>
    <w:rsid w:val="001B3A2E"/>
    <w:rsid w:val="001B3F57"/>
    <w:rsid w:val="001C57BF"/>
    <w:rsid w:val="00205E1C"/>
    <w:rsid w:val="0022611C"/>
    <w:rsid w:val="00230975"/>
    <w:rsid w:val="00232EA6"/>
    <w:rsid w:val="002403EC"/>
    <w:rsid w:val="002479FE"/>
    <w:rsid w:val="00257BA5"/>
    <w:rsid w:val="00261B6F"/>
    <w:rsid w:val="00261FDE"/>
    <w:rsid w:val="00267514"/>
    <w:rsid w:val="00267842"/>
    <w:rsid w:val="0027162E"/>
    <w:rsid w:val="00272B4B"/>
    <w:rsid w:val="0027625D"/>
    <w:rsid w:val="00287E3C"/>
    <w:rsid w:val="00293A2E"/>
    <w:rsid w:val="00297DF2"/>
    <w:rsid w:val="002B1956"/>
    <w:rsid w:val="002B1DFB"/>
    <w:rsid w:val="002B426A"/>
    <w:rsid w:val="002B71A9"/>
    <w:rsid w:val="002C35DF"/>
    <w:rsid w:val="002C4243"/>
    <w:rsid w:val="002D0159"/>
    <w:rsid w:val="002D01D6"/>
    <w:rsid w:val="002D7513"/>
    <w:rsid w:val="002E28E2"/>
    <w:rsid w:val="003004C1"/>
    <w:rsid w:val="0030508A"/>
    <w:rsid w:val="00311BFC"/>
    <w:rsid w:val="00336F56"/>
    <w:rsid w:val="003418A5"/>
    <w:rsid w:val="00341AD8"/>
    <w:rsid w:val="003514AE"/>
    <w:rsid w:val="003543F0"/>
    <w:rsid w:val="00354419"/>
    <w:rsid w:val="00370240"/>
    <w:rsid w:val="00391307"/>
    <w:rsid w:val="003939FE"/>
    <w:rsid w:val="003A3D1B"/>
    <w:rsid w:val="003C44A8"/>
    <w:rsid w:val="003C4B5C"/>
    <w:rsid w:val="003C5774"/>
    <w:rsid w:val="003D60AB"/>
    <w:rsid w:val="003D6392"/>
    <w:rsid w:val="003E4F1A"/>
    <w:rsid w:val="003E7B2E"/>
    <w:rsid w:val="003F18BB"/>
    <w:rsid w:val="003F23B7"/>
    <w:rsid w:val="004133D4"/>
    <w:rsid w:val="00414B5A"/>
    <w:rsid w:val="004375B4"/>
    <w:rsid w:val="0044064F"/>
    <w:rsid w:val="004414CE"/>
    <w:rsid w:val="00441770"/>
    <w:rsid w:val="00442E7E"/>
    <w:rsid w:val="0044491D"/>
    <w:rsid w:val="00451473"/>
    <w:rsid w:val="004570C5"/>
    <w:rsid w:val="00475C05"/>
    <w:rsid w:val="00486369"/>
    <w:rsid w:val="00492687"/>
    <w:rsid w:val="0049770E"/>
    <w:rsid w:val="004A7A32"/>
    <w:rsid w:val="004C62C9"/>
    <w:rsid w:val="004D234A"/>
    <w:rsid w:val="004E2FDE"/>
    <w:rsid w:val="004E3D50"/>
    <w:rsid w:val="004E7E37"/>
    <w:rsid w:val="004F2AFF"/>
    <w:rsid w:val="004F2D55"/>
    <w:rsid w:val="00504DA4"/>
    <w:rsid w:val="00513C74"/>
    <w:rsid w:val="00533EDA"/>
    <w:rsid w:val="00536262"/>
    <w:rsid w:val="005412A2"/>
    <w:rsid w:val="00555CEA"/>
    <w:rsid w:val="00561EE6"/>
    <w:rsid w:val="00566331"/>
    <w:rsid w:val="005731C9"/>
    <w:rsid w:val="005A1AFC"/>
    <w:rsid w:val="005B08A7"/>
    <w:rsid w:val="005B1BF5"/>
    <w:rsid w:val="005B32FA"/>
    <w:rsid w:val="005B351A"/>
    <w:rsid w:val="005B3741"/>
    <w:rsid w:val="005B78A2"/>
    <w:rsid w:val="005D1132"/>
    <w:rsid w:val="005D2A32"/>
    <w:rsid w:val="006109EF"/>
    <w:rsid w:val="006138F0"/>
    <w:rsid w:val="00645FD2"/>
    <w:rsid w:val="006463BA"/>
    <w:rsid w:val="00646DA9"/>
    <w:rsid w:val="00652F2D"/>
    <w:rsid w:val="00655350"/>
    <w:rsid w:val="0066089B"/>
    <w:rsid w:val="00666BCB"/>
    <w:rsid w:val="006731E9"/>
    <w:rsid w:val="00673D45"/>
    <w:rsid w:val="00680674"/>
    <w:rsid w:val="00695518"/>
    <w:rsid w:val="006A3A29"/>
    <w:rsid w:val="006B188E"/>
    <w:rsid w:val="006C5B91"/>
    <w:rsid w:val="006D4A55"/>
    <w:rsid w:val="006E3F66"/>
    <w:rsid w:val="006E5885"/>
    <w:rsid w:val="007253BA"/>
    <w:rsid w:val="007275FB"/>
    <w:rsid w:val="0073305B"/>
    <w:rsid w:val="00746122"/>
    <w:rsid w:val="007464B9"/>
    <w:rsid w:val="00747470"/>
    <w:rsid w:val="00755AB1"/>
    <w:rsid w:val="00756295"/>
    <w:rsid w:val="007654B4"/>
    <w:rsid w:val="00776D49"/>
    <w:rsid w:val="00794D4F"/>
    <w:rsid w:val="0079736F"/>
    <w:rsid w:val="00797D94"/>
    <w:rsid w:val="007B47F2"/>
    <w:rsid w:val="007D1075"/>
    <w:rsid w:val="007D2FF9"/>
    <w:rsid w:val="007E6312"/>
    <w:rsid w:val="007F2CC8"/>
    <w:rsid w:val="00814187"/>
    <w:rsid w:val="0081710C"/>
    <w:rsid w:val="00817EE3"/>
    <w:rsid w:val="00824DCD"/>
    <w:rsid w:val="00825A46"/>
    <w:rsid w:val="008305AF"/>
    <w:rsid w:val="00830B87"/>
    <w:rsid w:val="00847AB7"/>
    <w:rsid w:val="0085042D"/>
    <w:rsid w:val="00851804"/>
    <w:rsid w:val="008603AD"/>
    <w:rsid w:val="00861C41"/>
    <w:rsid w:val="0086650C"/>
    <w:rsid w:val="0087530C"/>
    <w:rsid w:val="008767B6"/>
    <w:rsid w:val="00880049"/>
    <w:rsid w:val="00881041"/>
    <w:rsid w:val="00885FDD"/>
    <w:rsid w:val="0089378E"/>
    <w:rsid w:val="008A04B5"/>
    <w:rsid w:val="008D04AF"/>
    <w:rsid w:val="008D31F1"/>
    <w:rsid w:val="008E1C02"/>
    <w:rsid w:val="00906E00"/>
    <w:rsid w:val="00910310"/>
    <w:rsid w:val="009172AB"/>
    <w:rsid w:val="00931E1C"/>
    <w:rsid w:val="00933467"/>
    <w:rsid w:val="009345A0"/>
    <w:rsid w:val="009409BF"/>
    <w:rsid w:val="00940B2B"/>
    <w:rsid w:val="00941408"/>
    <w:rsid w:val="009446E4"/>
    <w:rsid w:val="00947FAC"/>
    <w:rsid w:val="00956696"/>
    <w:rsid w:val="00971DB0"/>
    <w:rsid w:val="00975B09"/>
    <w:rsid w:val="00980ECB"/>
    <w:rsid w:val="00994F15"/>
    <w:rsid w:val="009A0259"/>
    <w:rsid w:val="009A0ACF"/>
    <w:rsid w:val="009B18D5"/>
    <w:rsid w:val="009B3474"/>
    <w:rsid w:val="009E5268"/>
    <w:rsid w:val="009F0FA8"/>
    <w:rsid w:val="009F2EC5"/>
    <w:rsid w:val="009F7A24"/>
    <w:rsid w:val="00A01BB8"/>
    <w:rsid w:val="00A07287"/>
    <w:rsid w:val="00A275DE"/>
    <w:rsid w:val="00A27D0A"/>
    <w:rsid w:val="00A43AA5"/>
    <w:rsid w:val="00A62C1D"/>
    <w:rsid w:val="00A6657B"/>
    <w:rsid w:val="00A80249"/>
    <w:rsid w:val="00A844E3"/>
    <w:rsid w:val="00A87746"/>
    <w:rsid w:val="00A87951"/>
    <w:rsid w:val="00A91C9C"/>
    <w:rsid w:val="00A948CA"/>
    <w:rsid w:val="00A94BC9"/>
    <w:rsid w:val="00AA1713"/>
    <w:rsid w:val="00AA7D86"/>
    <w:rsid w:val="00AB4869"/>
    <w:rsid w:val="00AB4BE0"/>
    <w:rsid w:val="00AC2A60"/>
    <w:rsid w:val="00AC2B79"/>
    <w:rsid w:val="00AC4FCE"/>
    <w:rsid w:val="00AD436E"/>
    <w:rsid w:val="00AE1DB6"/>
    <w:rsid w:val="00AE6342"/>
    <w:rsid w:val="00AE6A46"/>
    <w:rsid w:val="00B02F27"/>
    <w:rsid w:val="00B1033D"/>
    <w:rsid w:val="00B11C25"/>
    <w:rsid w:val="00B12FE6"/>
    <w:rsid w:val="00B14622"/>
    <w:rsid w:val="00B14847"/>
    <w:rsid w:val="00B22ECC"/>
    <w:rsid w:val="00B4310A"/>
    <w:rsid w:val="00B46094"/>
    <w:rsid w:val="00B54CB7"/>
    <w:rsid w:val="00B56AB8"/>
    <w:rsid w:val="00B63C8C"/>
    <w:rsid w:val="00B66D6F"/>
    <w:rsid w:val="00B76981"/>
    <w:rsid w:val="00B77831"/>
    <w:rsid w:val="00B81466"/>
    <w:rsid w:val="00B86919"/>
    <w:rsid w:val="00B95A6C"/>
    <w:rsid w:val="00BA6A21"/>
    <w:rsid w:val="00BB3EE4"/>
    <w:rsid w:val="00BC29EB"/>
    <w:rsid w:val="00BC41EC"/>
    <w:rsid w:val="00BC46C7"/>
    <w:rsid w:val="00BD20A2"/>
    <w:rsid w:val="00BD2B21"/>
    <w:rsid w:val="00BD5860"/>
    <w:rsid w:val="00BE24D0"/>
    <w:rsid w:val="00BF1074"/>
    <w:rsid w:val="00BF7DC1"/>
    <w:rsid w:val="00C109E8"/>
    <w:rsid w:val="00C1699E"/>
    <w:rsid w:val="00C31973"/>
    <w:rsid w:val="00C32A60"/>
    <w:rsid w:val="00C33C82"/>
    <w:rsid w:val="00C5193E"/>
    <w:rsid w:val="00C62B31"/>
    <w:rsid w:val="00C64D9A"/>
    <w:rsid w:val="00CA01EA"/>
    <w:rsid w:val="00CA16C0"/>
    <w:rsid w:val="00CD08B9"/>
    <w:rsid w:val="00CE14C0"/>
    <w:rsid w:val="00CE43F0"/>
    <w:rsid w:val="00CF719E"/>
    <w:rsid w:val="00D04F78"/>
    <w:rsid w:val="00D10634"/>
    <w:rsid w:val="00D125B6"/>
    <w:rsid w:val="00D12C83"/>
    <w:rsid w:val="00D246F2"/>
    <w:rsid w:val="00D26D5F"/>
    <w:rsid w:val="00D312D0"/>
    <w:rsid w:val="00D4026B"/>
    <w:rsid w:val="00D47DD5"/>
    <w:rsid w:val="00D5780D"/>
    <w:rsid w:val="00D7348F"/>
    <w:rsid w:val="00D94FB8"/>
    <w:rsid w:val="00DA2C27"/>
    <w:rsid w:val="00DA630E"/>
    <w:rsid w:val="00DB5E37"/>
    <w:rsid w:val="00DC3DD6"/>
    <w:rsid w:val="00DC45E6"/>
    <w:rsid w:val="00DD6A22"/>
    <w:rsid w:val="00DF6033"/>
    <w:rsid w:val="00E01362"/>
    <w:rsid w:val="00E060CE"/>
    <w:rsid w:val="00E13152"/>
    <w:rsid w:val="00E14F6D"/>
    <w:rsid w:val="00E217C1"/>
    <w:rsid w:val="00E310A8"/>
    <w:rsid w:val="00E41063"/>
    <w:rsid w:val="00E6102E"/>
    <w:rsid w:val="00E63EB5"/>
    <w:rsid w:val="00E72925"/>
    <w:rsid w:val="00E776A6"/>
    <w:rsid w:val="00E964EE"/>
    <w:rsid w:val="00EA4BEE"/>
    <w:rsid w:val="00EA4BF0"/>
    <w:rsid w:val="00EA5D13"/>
    <w:rsid w:val="00EB20B8"/>
    <w:rsid w:val="00EB53AA"/>
    <w:rsid w:val="00EB6349"/>
    <w:rsid w:val="00EB6808"/>
    <w:rsid w:val="00EB6A00"/>
    <w:rsid w:val="00ED5058"/>
    <w:rsid w:val="00EE1D81"/>
    <w:rsid w:val="00F04254"/>
    <w:rsid w:val="00F106C5"/>
    <w:rsid w:val="00F16566"/>
    <w:rsid w:val="00F30D40"/>
    <w:rsid w:val="00F34207"/>
    <w:rsid w:val="00F4069E"/>
    <w:rsid w:val="00F42C14"/>
    <w:rsid w:val="00F45016"/>
    <w:rsid w:val="00F470CB"/>
    <w:rsid w:val="00F51580"/>
    <w:rsid w:val="00F570A4"/>
    <w:rsid w:val="00F655F2"/>
    <w:rsid w:val="00F7268C"/>
    <w:rsid w:val="00F75B7C"/>
    <w:rsid w:val="00F8487B"/>
    <w:rsid w:val="00F86238"/>
    <w:rsid w:val="00F902BC"/>
    <w:rsid w:val="00F92258"/>
    <w:rsid w:val="00FA269D"/>
    <w:rsid w:val="00FA31F2"/>
    <w:rsid w:val="00FD30DC"/>
    <w:rsid w:val="00FD4278"/>
    <w:rsid w:val="00FD5250"/>
    <w:rsid w:val="00FD76F7"/>
    <w:rsid w:val="00FE0E08"/>
    <w:rsid w:val="00FE627B"/>
    <w:rsid w:val="00FE6B31"/>
    <w:rsid w:val="00FF2E24"/>
    <w:rsid w:val="00FF2E7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164CAC"/>
  <w15:chartTrackingRefBased/>
  <w15:docId w15:val="{ACA105DF-47F4-4CBA-9DA0-E7629B50C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44A8"/>
    <w:pPr>
      <w:spacing w:after="0" w:line="240" w:lineRule="auto"/>
    </w:pPr>
    <w:rPr>
      <w:rFonts w:ascii="Calibri" w:eastAsia="Calibri" w:hAnsi="Calibri" w:cs="Arial"/>
      <w:sz w:val="20"/>
      <w:szCs w:val="20"/>
      <w:lang w:eastAsia="id-ID"/>
    </w:rPr>
  </w:style>
  <w:style w:type="paragraph" w:styleId="Heading1">
    <w:name w:val="heading 1"/>
    <w:basedOn w:val="Normal"/>
    <w:link w:val="Heading1Char"/>
    <w:uiPriority w:val="1"/>
    <w:qFormat/>
    <w:rsid w:val="00414B5A"/>
    <w:pPr>
      <w:widowControl w:val="0"/>
      <w:autoSpaceDE w:val="0"/>
      <w:autoSpaceDN w:val="0"/>
      <w:ind w:left="1573" w:right="466"/>
      <w:jc w:val="center"/>
      <w:outlineLvl w:val="0"/>
    </w:pPr>
    <w:rPr>
      <w:rFonts w:ascii="Times New Roman" w:eastAsia="Times New Roman" w:hAnsi="Times New Roman" w:cs="Times New Roman"/>
      <w:b/>
      <w:bCs/>
      <w:sz w:val="24"/>
      <w:szCs w:val="24"/>
      <w:lang w:val="id" w:eastAsia="en-US"/>
    </w:rPr>
  </w:style>
  <w:style w:type="paragraph" w:styleId="Heading2">
    <w:name w:val="heading 2"/>
    <w:basedOn w:val="Normal"/>
    <w:next w:val="Normal"/>
    <w:link w:val="Heading2Char"/>
    <w:uiPriority w:val="9"/>
    <w:semiHidden/>
    <w:unhideWhenUsed/>
    <w:qFormat/>
    <w:rsid w:val="003418A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sub de titre 4,ANNEX,SUB BAB2,TABEL,Char Char21,kepala,Dalam Tabel,First Level Outline,List Paragraph11,Body of textCxSp,Colorful List - Accent 11,Body of text+1"/>
    <w:basedOn w:val="Normal"/>
    <w:link w:val="ListParagraphChar"/>
    <w:uiPriority w:val="34"/>
    <w:qFormat/>
    <w:rsid w:val="00645FD2"/>
    <w:pPr>
      <w:ind w:left="720"/>
      <w:contextualSpacing/>
    </w:pPr>
  </w:style>
  <w:style w:type="character" w:styleId="FootnoteReference">
    <w:name w:val="footnote reference"/>
    <w:basedOn w:val="DefaultParagraphFont"/>
    <w:uiPriority w:val="99"/>
    <w:semiHidden/>
    <w:unhideWhenUsed/>
    <w:rsid w:val="00645FD2"/>
    <w:rPr>
      <w:vertAlign w:val="superscript"/>
    </w:rPr>
  </w:style>
  <w:style w:type="character" w:customStyle="1" w:styleId="ListParagraphChar">
    <w:name w:val="List Paragraph Char"/>
    <w:aliases w:val="skripsi Char,Body Text Char1 Char,Char Char2 Char,List Paragraph2 Char,Body of text Char,sub de titre 4 Char,ANNEX Char,SUB BAB2 Char,TABEL Char,Char Char21 Char,kepala Char,Dalam Tabel Char,First Level Outline Char"/>
    <w:link w:val="ListParagraph"/>
    <w:uiPriority w:val="34"/>
    <w:qFormat/>
    <w:rsid w:val="004C62C9"/>
    <w:rPr>
      <w:rFonts w:ascii="Calibri" w:eastAsia="Calibri" w:hAnsi="Calibri" w:cs="Arial"/>
      <w:sz w:val="20"/>
      <w:szCs w:val="20"/>
      <w:lang w:eastAsia="id-ID"/>
    </w:rPr>
  </w:style>
  <w:style w:type="table" w:styleId="TableGrid">
    <w:name w:val="Table Grid"/>
    <w:basedOn w:val="TableNormal"/>
    <w:uiPriority w:val="39"/>
    <w:qFormat/>
    <w:rsid w:val="00F450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F45016"/>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A27D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D0A"/>
    <w:rPr>
      <w:rFonts w:ascii="Segoe UI" w:eastAsia="Calibri" w:hAnsi="Segoe UI" w:cs="Segoe UI"/>
      <w:sz w:val="18"/>
      <w:szCs w:val="18"/>
      <w:lang w:eastAsia="id-ID"/>
    </w:rPr>
  </w:style>
  <w:style w:type="paragraph" w:customStyle="1" w:styleId="TableParagraph">
    <w:name w:val="Table Paragraph"/>
    <w:basedOn w:val="Normal"/>
    <w:uiPriority w:val="1"/>
    <w:qFormat/>
    <w:rsid w:val="00077318"/>
    <w:pPr>
      <w:widowControl w:val="0"/>
      <w:autoSpaceDE w:val="0"/>
      <w:autoSpaceDN w:val="0"/>
    </w:pPr>
    <w:rPr>
      <w:rFonts w:ascii="Times New Roman" w:eastAsia="Times New Roman" w:hAnsi="Times New Roman" w:cs="Times New Roman"/>
      <w:sz w:val="22"/>
      <w:szCs w:val="22"/>
      <w:lang w:val="id" w:eastAsia="en-US"/>
    </w:rPr>
  </w:style>
  <w:style w:type="paragraph" w:styleId="BodyText">
    <w:name w:val="Body Text"/>
    <w:basedOn w:val="Normal"/>
    <w:link w:val="BodyTextChar"/>
    <w:uiPriority w:val="1"/>
    <w:qFormat/>
    <w:rsid w:val="0022611C"/>
    <w:pPr>
      <w:widowControl w:val="0"/>
      <w:autoSpaceDE w:val="0"/>
      <w:autoSpaceDN w:val="0"/>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22611C"/>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414B5A"/>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semiHidden/>
    <w:rsid w:val="003418A5"/>
    <w:rPr>
      <w:rFonts w:asciiTheme="majorHAnsi" w:eastAsiaTheme="majorEastAsia" w:hAnsiTheme="majorHAnsi" w:cstheme="majorBidi"/>
      <w:color w:val="2E74B5" w:themeColor="accent1" w:themeShade="BF"/>
      <w:sz w:val="26"/>
      <w:szCs w:val="26"/>
      <w:lang w:eastAsia="id-ID"/>
    </w:rPr>
  </w:style>
  <w:style w:type="paragraph" w:styleId="Header">
    <w:name w:val="header"/>
    <w:basedOn w:val="Normal"/>
    <w:link w:val="HeaderChar"/>
    <w:uiPriority w:val="99"/>
    <w:unhideWhenUsed/>
    <w:rsid w:val="00EB6349"/>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B6349"/>
    <w:rPr>
      <w:rFonts w:eastAsiaTheme="minorHAnsi"/>
    </w:rPr>
  </w:style>
  <w:style w:type="paragraph" w:styleId="Footer">
    <w:name w:val="footer"/>
    <w:basedOn w:val="Normal"/>
    <w:link w:val="FooterChar"/>
    <w:uiPriority w:val="99"/>
    <w:unhideWhenUsed/>
    <w:rsid w:val="00EB6349"/>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B6349"/>
    <w:rPr>
      <w:rFonts w:eastAsiaTheme="minorHAnsi"/>
    </w:rPr>
  </w:style>
  <w:style w:type="paragraph" w:styleId="NoSpacing">
    <w:name w:val="No Spacing"/>
    <w:uiPriority w:val="1"/>
    <w:qFormat/>
    <w:rsid w:val="00135194"/>
    <w:pPr>
      <w:spacing w:after="0" w:line="240" w:lineRule="auto"/>
    </w:pPr>
    <w:rPr>
      <w:rFonts w:eastAsiaTheme="minorHAnsi"/>
      <w:lang w:val="en-US"/>
    </w:rPr>
  </w:style>
  <w:style w:type="character" w:styleId="Hyperlink">
    <w:name w:val="Hyperlink"/>
    <w:basedOn w:val="DefaultParagraphFont"/>
    <w:uiPriority w:val="99"/>
    <w:semiHidden/>
    <w:unhideWhenUsed/>
    <w:rsid w:val="00015CC5"/>
    <w:rPr>
      <w:color w:val="0563C1"/>
      <w:u w:val="single"/>
    </w:rPr>
  </w:style>
  <w:style w:type="character" w:styleId="FollowedHyperlink">
    <w:name w:val="FollowedHyperlink"/>
    <w:basedOn w:val="DefaultParagraphFont"/>
    <w:uiPriority w:val="99"/>
    <w:semiHidden/>
    <w:unhideWhenUsed/>
    <w:rsid w:val="00015CC5"/>
    <w:rPr>
      <w:color w:val="954F72"/>
      <w:u w:val="single"/>
    </w:rPr>
  </w:style>
  <w:style w:type="paragraph" w:customStyle="1" w:styleId="xl70">
    <w:name w:val="xl70"/>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71">
    <w:name w:val="xl71"/>
    <w:basedOn w:val="Normal"/>
    <w:rsid w:val="00015CC5"/>
    <w:pPr>
      <w:pBdr>
        <w:top w:val="single" w:sz="4" w:space="0" w:color="auto"/>
        <w:left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2">
    <w:name w:val="xl72"/>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3">
    <w:name w:val="xl73"/>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4">
    <w:name w:val="xl74"/>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5">
    <w:name w:val="xl75"/>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6">
    <w:name w:val="xl76"/>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7">
    <w:name w:val="xl77"/>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8">
    <w:name w:val="xl78"/>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9">
    <w:name w:val="xl79"/>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80">
    <w:name w:val="xl80"/>
    <w:basedOn w:val="Normal"/>
    <w:rsid w:val="00015CC5"/>
    <w:pPr>
      <w:spacing w:before="100" w:beforeAutospacing="1" w:after="100" w:afterAutospacing="1"/>
    </w:pPr>
    <w:rPr>
      <w:rFonts w:ascii="Times New Roman" w:eastAsia="Times New Roman" w:hAnsi="Times New Roman" w:cs="Times New Roman"/>
      <w:sz w:val="8"/>
      <w:szCs w:val="8"/>
    </w:rPr>
  </w:style>
  <w:style w:type="paragraph" w:customStyle="1" w:styleId="xl81">
    <w:name w:val="xl81"/>
    <w:basedOn w:val="Normal"/>
    <w:rsid w:val="00015CC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2">
    <w:name w:val="xl82"/>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3">
    <w:name w:val="xl83"/>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4">
    <w:name w:val="xl84"/>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styleId="TOCHeading">
    <w:name w:val="TOC Heading"/>
    <w:basedOn w:val="Heading1"/>
    <w:next w:val="Normal"/>
    <w:uiPriority w:val="39"/>
    <w:unhideWhenUsed/>
    <w:qFormat/>
    <w:rsid w:val="002D01D6"/>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customStyle="1" w:styleId="Default">
    <w:name w:val="Default"/>
    <w:rsid w:val="000E5A59"/>
    <w:pPr>
      <w:autoSpaceDE w:val="0"/>
      <w:autoSpaceDN w:val="0"/>
      <w:adjustRightInd w:val="0"/>
      <w:spacing w:after="0" w:line="240" w:lineRule="auto"/>
    </w:pPr>
    <w:rPr>
      <w:rFonts w:ascii="Times New Roman" w:eastAsiaTheme="minorHAns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46048">
      <w:bodyDiv w:val="1"/>
      <w:marLeft w:val="0"/>
      <w:marRight w:val="0"/>
      <w:marTop w:val="0"/>
      <w:marBottom w:val="0"/>
      <w:divBdr>
        <w:top w:val="none" w:sz="0" w:space="0" w:color="auto"/>
        <w:left w:val="none" w:sz="0" w:space="0" w:color="auto"/>
        <w:bottom w:val="none" w:sz="0" w:space="0" w:color="auto"/>
        <w:right w:val="none" w:sz="0" w:space="0" w:color="auto"/>
      </w:divBdr>
    </w:div>
    <w:div w:id="299850603">
      <w:bodyDiv w:val="1"/>
      <w:marLeft w:val="0"/>
      <w:marRight w:val="0"/>
      <w:marTop w:val="0"/>
      <w:marBottom w:val="0"/>
      <w:divBdr>
        <w:top w:val="none" w:sz="0" w:space="0" w:color="auto"/>
        <w:left w:val="none" w:sz="0" w:space="0" w:color="auto"/>
        <w:bottom w:val="none" w:sz="0" w:space="0" w:color="auto"/>
        <w:right w:val="none" w:sz="0" w:space="0" w:color="auto"/>
      </w:divBdr>
    </w:div>
    <w:div w:id="424572018">
      <w:bodyDiv w:val="1"/>
      <w:marLeft w:val="0"/>
      <w:marRight w:val="0"/>
      <w:marTop w:val="0"/>
      <w:marBottom w:val="0"/>
      <w:divBdr>
        <w:top w:val="none" w:sz="0" w:space="0" w:color="auto"/>
        <w:left w:val="none" w:sz="0" w:space="0" w:color="auto"/>
        <w:bottom w:val="none" w:sz="0" w:space="0" w:color="auto"/>
        <w:right w:val="none" w:sz="0" w:space="0" w:color="auto"/>
      </w:divBdr>
    </w:div>
    <w:div w:id="449587407">
      <w:bodyDiv w:val="1"/>
      <w:marLeft w:val="0"/>
      <w:marRight w:val="0"/>
      <w:marTop w:val="0"/>
      <w:marBottom w:val="0"/>
      <w:divBdr>
        <w:top w:val="none" w:sz="0" w:space="0" w:color="auto"/>
        <w:left w:val="none" w:sz="0" w:space="0" w:color="auto"/>
        <w:bottom w:val="none" w:sz="0" w:space="0" w:color="auto"/>
        <w:right w:val="none" w:sz="0" w:space="0" w:color="auto"/>
      </w:divBdr>
    </w:div>
    <w:div w:id="739134304">
      <w:bodyDiv w:val="1"/>
      <w:marLeft w:val="0"/>
      <w:marRight w:val="0"/>
      <w:marTop w:val="0"/>
      <w:marBottom w:val="0"/>
      <w:divBdr>
        <w:top w:val="none" w:sz="0" w:space="0" w:color="auto"/>
        <w:left w:val="none" w:sz="0" w:space="0" w:color="auto"/>
        <w:bottom w:val="none" w:sz="0" w:space="0" w:color="auto"/>
        <w:right w:val="none" w:sz="0" w:space="0" w:color="auto"/>
      </w:divBdr>
    </w:div>
    <w:div w:id="1114131350">
      <w:bodyDiv w:val="1"/>
      <w:marLeft w:val="0"/>
      <w:marRight w:val="0"/>
      <w:marTop w:val="0"/>
      <w:marBottom w:val="0"/>
      <w:divBdr>
        <w:top w:val="none" w:sz="0" w:space="0" w:color="auto"/>
        <w:left w:val="none" w:sz="0" w:space="0" w:color="auto"/>
        <w:bottom w:val="none" w:sz="0" w:space="0" w:color="auto"/>
        <w:right w:val="none" w:sz="0" w:space="0" w:color="auto"/>
      </w:divBdr>
    </w:div>
    <w:div w:id="1216429202">
      <w:bodyDiv w:val="1"/>
      <w:marLeft w:val="0"/>
      <w:marRight w:val="0"/>
      <w:marTop w:val="0"/>
      <w:marBottom w:val="0"/>
      <w:divBdr>
        <w:top w:val="none" w:sz="0" w:space="0" w:color="auto"/>
        <w:left w:val="none" w:sz="0" w:space="0" w:color="auto"/>
        <w:bottom w:val="none" w:sz="0" w:space="0" w:color="auto"/>
        <w:right w:val="none" w:sz="0" w:space="0" w:color="auto"/>
      </w:divBdr>
    </w:div>
    <w:div w:id="1245916846">
      <w:bodyDiv w:val="1"/>
      <w:marLeft w:val="0"/>
      <w:marRight w:val="0"/>
      <w:marTop w:val="0"/>
      <w:marBottom w:val="0"/>
      <w:divBdr>
        <w:top w:val="none" w:sz="0" w:space="0" w:color="auto"/>
        <w:left w:val="none" w:sz="0" w:space="0" w:color="auto"/>
        <w:bottom w:val="none" w:sz="0" w:space="0" w:color="auto"/>
        <w:right w:val="none" w:sz="0" w:space="0" w:color="auto"/>
      </w:divBdr>
    </w:div>
    <w:div w:id="1431467123">
      <w:bodyDiv w:val="1"/>
      <w:marLeft w:val="0"/>
      <w:marRight w:val="0"/>
      <w:marTop w:val="0"/>
      <w:marBottom w:val="0"/>
      <w:divBdr>
        <w:top w:val="none" w:sz="0" w:space="0" w:color="auto"/>
        <w:left w:val="none" w:sz="0" w:space="0" w:color="auto"/>
        <w:bottom w:val="none" w:sz="0" w:space="0" w:color="auto"/>
        <w:right w:val="none" w:sz="0" w:space="0" w:color="auto"/>
      </w:divBdr>
    </w:div>
    <w:div w:id="1651860647">
      <w:bodyDiv w:val="1"/>
      <w:marLeft w:val="0"/>
      <w:marRight w:val="0"/>
      <w:marTop w:val="0"/>
      <w:marBottom w:val="0"/>
      <w:divBdr>
        <w:top w:val="none" w:sz="0" w:space="0" w:color="auto"/>
        <w:left w:val="none" w:sz="0" w:space="0" w:color="auto"/>
        <w:bottom w:val="none" w:sz="0" w:space="0" w:color="auto"/>
        <w:right w:val="none" w:sz="0" w:space="0" w:color="auto"/>
      </w:divBdr>
    </w:div>
    <w:div w:id="165402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DACAD-C796-4769-85B8-938C181BF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5831</Words>
  <Characters>3323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utra</dc:creator>
  <cp:keywords/>
  <dc:description/>
  <cp:lastModifiedBy>saputra</cp:lastModifiedBy>
  <cp:revision>4</cp:revision>
  <cp:lastPrinted>2022-02-02T11:50:00Z</cp:lastPrinted>
  <dcterms:created xsi:type="dcterms:W3CDTF">2022-02-07T05:34:00Z</dcterms:created>
  <dcterms:modified xsi:type="dcterms:W3CDTF">2022-02-07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csl.mendeley.com/styles/655501401/american-sociological-association-8</vt:lpwstr>
  </property>
  <property fmtid="{D5CDD505-2E9C-101B-9397-08002B2CF9AE}" pid="9" name="Mendeley Recent Style Name 3_1">
    <vt:lpwstr>American Sociological Association 6th edition - Iqmalia  Nadia 8</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afc34d-0416-3576-b7f9-764e5c07044e</vt:lpwstr>
  </property>
  <property fmtid="{D5CDD505-2E9C-101B-9397-08002B2CF9AE}" pid="24" name="Mendeley Citation Style_1">
    <vt:lpwstr>http://www.zotero.org/styles/american-political-science-association</vt:lpwstr>
  </property>
</Properties>
</file>